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tblLook w:val="04A0" w:firstRow="1" w:lastRow="0" w:firstColumn="1" w:lastColumn="0" w:noHBand="0" w:noVBand="1"/>
      </w:tblPr>
      <w:tblGrid>
        <w:gridCol w:w="1341"/>
        <w:gridCol w:w="8019"/>
      </w:tblGrid>
      <w:tr w:rsidR="007C3368" w14:paraId="6207891A" w14:textId="77777777" w:rsidTr="002D3EDE">
        <w:trPr>
          <w:trHeight w:val="153"/>
        </w:trPr>
        <w:tc>
          <w:tcPr>
            <w:tcW w:w="1356" w:type="dxa"/>
            <w:vMerge w:val="restart"/>
          </w:tcPr>
          <w:p w14:paraId="62078918" w14:textId="77777777" w:rsidR="007C3368" w:rsidRDefault="007C3368" w:rsidP="002D7552">
            <w:pPr>
              <w:pStyle w:val="Title"/>
            </w:pPr>
            <w:r>
              <w:rPr>
                <w:noProof/>
              </w:rPr>
              <w:drawing>
                <wp:inline distT="0" distB="0" distL="0" distR="0" wp14:anchorId="6207893C" wp14:editId="6207893D">
                  <wp:extent cx="463731" cy="1097280"/>
                  <wp:effectExtent l="0" t="0" r="0" b="762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ColorRegular.jpg"/>
                          <pic:cNvPicPr/>
                        </pic:nvPicPr>
                        <pic:blipFill>
                          <a:blip r:embed="rId12">
                            <a:extLst>
                              <a:ext uri="{28A0092B-C50C-407E-A947-70E740481C1C}">
                                <a14:useLocalDpi xmlns:a14="http://schemas.microsoft.com/office/drawing/2010/main" val="0"/>
                              </a:ext>
                            </a:extLst>
                          </a:blip>
                          <a:stretch>
                            <a:fillRect/>
                          </a:stretch>
                        </pic:blipFill>
                        <pic:spPr>
                          <a:xfrm>
                            <a:off x="0" y="0"/>
                            <a:ext cx="463731" cy="1097280"/>
                          </a:xfrm>
                          <a:prstGeom prst="rect">
                            <a:avLst/>
                          </a:prstGeom>
                        </pic:spPr>
                      </pic:pic>
                    </a:graphicData>
                  </a:graphic>
                </wp:inline>
              </w:drawing>
            </w:r>
          </w:p>
        </w:tc>
        <w:tc>
          <w:tcPr>
            <w:tcW w:w="8220" w:type="dxa"/>
          </w:tcPr>
          <w:p w14:paraId="62078919" w14:textId="77777777" w:rsidR="007C3368" w:rsidRPr="002D7552" w:rsidRDefault="007C3368" w:rsidP="002D7552">
            <w:pPr>
              <w:pStyle w:val="Title"/>
              <w:rPr>
                <w:sz w:val="20"/>
                <w:szCs w:val="20"/>
              </w:rPr>
            </w:pPr>
            <w:r w:rsidRPr="002D7552">
              <w:rPr>
                <w:sz w:val="20"/>
                <w:szCs w:val="20"/>
              </w:rPr>
              <w:t>State of Oregon Department of Environmental Quality</w:t>
            </w:r>
          </w:p>
        </w:tc>
      </w:tr>
      <w:tr w:rsidR="007C3368" w14:paraId="6207891D" w14:textId="77777777" w:rsidTr="002D3EDE">
        <w:trPr>
          <w:trHeight w:val="495"/>
        </w:trPr>
        <w:tc>
          <w:tcPr>
            <w:tcW w:w="1356" w:type="dxa"/>
            <w:vMerge/>
          </w:tcPr>
          <w:p w14:paraId="6207891B" w14:textId="77777777" w:rsidR="007C3368" w:rsidRDefault="007C3368" w:rsidP="002D7552">
            <w:pPr>
              <w:pStyle w:val="Title"/>
              <w:rPr>
                <w:noProof/>
              </w:rPr>
            </w:pPr>
          </w:p>
        </w:tc>
        <w:tc>
          <w:tcPr>
            <w:tcW w:w="8220" w:type="dxa"/>
          </w:tcPr>
          <w:p w14:paraId="6207891C" w14:textId="31ED7E15" w:rsidR="007C3368" w:rsidRPr="002D7552" w:rsidRDefault="00885B9C" w:rsidP="005A11AB">
            <w:pPr>
              <w:pStyle w:val="Title"/>
            </w:pPr>
            <w:r>
              <w:t>T</w:t>
            </w:r>
            <w:r w:rsidR="003F373C">
              <w:t>echnical overview of the Waste Impact Calculator</w:t>
            </w:r>
          </w:p>
        </w:tc>
      </w:tr>
      <w:tr w:rsidR="007C3368" w14:paraId="62078921" w14:textId="77777777" w:rsidTr="002D3EDE">
        <w:trPr>
          <w:trHeight w:val="864"/>
        </w:trPr>
        <w:tc>
          <w:tcPr>
            <w:tcW w:w="1356" w:type="dxa"/>
            <w:vMerge/>
          </w:tcPr>
          <w:p w14:paraId="6207891E" w14:textId="77777777" w:rsidR="007C3368" w:rsidRDefault="007C3368" w:rsidP="002D7552">
            <w:pPr>
              <w:pStyle w:val="Title"/>
              <w:rPr>
                <w:noProof/>
              </w:rPr>
            </w:pPr>
          </w:p>
        </w:tc>
        <w:tc>
          <w:tcPr>
            <w:tcW w:w="8220" w:type="dxa"/>
          </w:tcPr>
          <w:p w14:paraId="242AFD17" w14:textId="53C8ACCC" w:rsidR="005A11AB" w:rsidRPr="005A11AB" w:rsidRDefault="00885B9C" w:rsidP="002D3EDE">
            <w:pPr>
              <w:rPr>
                <w:i/>
              </w:rPr>
            </w:pPr>
            <w:r w:rsidRPr="005A11AB">
              <w:rPr>
                <w:i/>
              </w:rPr>
              <w:t xml:space="preserve">Martin J. Brown, </w:t>
            </w:r>
            <w:hyperlink r:id="rId13" w:history="1">
              <w:r w:rsidR="005A11AB" w:rsidRPr="00E62A69">
                <w:rPr>
                  <w:rStyle w:val="Hyperlink"/>
                  <w:i/>
                </w:rPr>
                <w:t>Martin.Brown@state.or.us</w:t>
              </w:r>
            </w:hyperlink>
          </w:p>
          <w:p w14:paraId="62078920" w14:textId="4842D131" w:rsidR="005A11AB" w:rsidRPr="005A11AB" w:rsidRDefault="005A11AB" w:rsidP="00575D1F">
            <w:r w:rsidRPr="005A11AB">
              <w:rPr>
                <w:i/>
              </w:rPr>
              <w:t xml:space="preserve">Version </w:t>
            </w:r>
            <w:r w:rsidR="00575D1F">
              <w:rPr>
                <w:i/>
              </w:rPr>
              <w:t>October 6</w:t>
            </w:r>
            <w:r w:rsidRPr="005A11AB">
              <w:rPr>
                <w:i/>
              </w:rPr>
              <w:t>, 2020</w:t>
            </w:r>
          </w:p>
        </w:tc>
      </w:tr>
    </w:tbl>
    <w:p w14:paraId="1B004F0C" w14:textId="6DAA59CC" w:rsidR="002D3EDE" w:rsidRDefault="00885B9C" w:rsidP="00885B9C">
      <w:pPr>
        <w:pStyle w:val="Heading1"/>
      </w:pPr>
      <w:r>
        <w:t>Summary</w:t>
      </w:r>
    </w:p>
    <w:p w14:paraId="6343249A" w14:textId="137B9C2F" w:rsidR="00885B9C" w:rsidRDefault="005A11AB" w:rsidP="00885B9C">
      <w:r>
        <w:t>The Waste Impact Calculator (</w:t>
      </w:r>
      <w:r w:rsidR="007E3EBA">
        <w:t>WIC</w:t>
      </w:r>
      <w:r>
        <w:t>)</w:t>
      </w:r>
      <w:r w:rsidR="007E3EBA">
        <w:t xml:space="preserve"> is </w:t>
      </w:r>
      <w:r w:rsidR="00885B9C">
        <w:t>an analytical fram</w:t>
      </w:r>
      <w:r w:rsidR="00B43EB1">
        <w:t>ework</w:t>
      </w:r>
      <w:r w:rsidR="00885B9C">
        <w:t xml:space="preserve"> for estimating the life cycle environmental impacts of solid waste materials, and for projecting the consequences of solid waste management decisions.  </w:t>
      </w:r>
      <w:r w:rsidR="007E3EBA">
        <w:t xml:space="preserve"> </w:t>
      </w:r>
    </w:p>
    <w:p w14:paraId="0104BE2A" w14:textId="2DFFFE37" w:rsidR="007E3EBA" w:rsidRDefault="007E3EBA" w:rsidP="00885B9C"/>
    <w:p w14:paraId="6F308133" w14:textId="586DA144" w:rsidR="005A11AB" w:rsidRDefault="005A11AB" w:rsidP="008B5567">
      <w:r>
        <w:t xml:space="preserve">WIC is intended to be a </w:t>
      </w:r>
      <w:r w:rsidR="006D7040">
        <w:t>practical</w:t>
      </w:r>
      <w:r>
        <w:t xml:space="preserve"> and relatively accessible tool for sustainability and waste managers.  </w:t>
      </w:r>
      <w:r w:rsidR="007E3EBA">
        <w:t xml:space="preserve">Solid waste has traditionally been managed, measured, and understood in terms of sheer weight, but </w:t>
      </w:r>
      <w:r>
        <w:t xml:space="preserve">the </w:t>
      </w:r>
      <w:r w:rsidR="006D7040">
        <w:t>newer</w:t>
      </w:r>
      <w:r>
        <w:t xml:space="preserve"> </w:t>
      </w:r>
      <w:r w:rsidR="006D7040">
        <w:t xml:space="preserve">perspective </w:t>
      </w:r>
      <w:r>
        <w:t xml:space="preserve">of </w:t>
      </w:r>
      <w:r w:rsidR="00B43EB1">
        <w:t>sustainable materials management</w:t>
      </w:r>
      <w:r w:rsidR="008B5567">
        <w:t xml:space="preserve"> </w:t>
      </w:r>
      <w:r w:rsidR="007E3EBA">
        <w:t>requires an understanding of the life cycle environment</w:t>
      </w:r>
      <w:r w:rsidR="008B5567">
        <w:t xml:space="preserve">al impacts of waste materials.  </w:t>
      </w:r>
      <w:r w:rsidR="006D7040">
        <w:t>However, life cycle assessment is a highly specialized discipline, and most sustainability analysts and waste managers do not have the time or experience to practice it.</w:t>
      </w:r>
    </w:p>
    <w:p w14:paraId="5DBFEFC4" w14:textId="77777777" w:rsidR="005A11AB" w:rsidRDefault="005A11AB" w:rsidP="008B5567"/>
    <w:p w14:paraId="31D883D5" w14:textId="09D2603B" w:rsidR="005A11AB" w:rsidRDefault="006D7040" w:rsidP="008B5567">
      <w:r>
        <w:t>WIC is intended to bridge the</w:t>
      </w:r>
      <w:r w:rsidR="008B5567">
        <w:t xml:space="preserve"> two perspectives</w:t>
      </w:r>
      <w:r w:rsidR="00AE0D15">
        <w:t xml:space="preserve">.  It </w:t>
      </w:r>
      <w:r w:rsidR="00A75F75">
        <w:t>uses traditional solid waste data – as might be obtained through recycling surve</w:t>
      </w:r>
      <w:r w:rsidR="00B43EB1">
        <w:t xml:space="preserve">ys and waste sorts – as input; </w:t>
      </w:r>
      <w:r w:rsidR="008B5567">
        <w:t>applies a simplified form of life cycle assessment</w:t>
      </w:r>
      <w:r w:rsidR="00B43EB1">
        <w:t xml:space="preserve">; </w:t>
      </w:r>
      <w:r w:rsidR="00A75F75">
        <w:t>and outputs e</w:t>
      </w:r>
      <w:r w:rsidR="00FB097A">
        <w:t>stimated life cycle</w:t>
      </w:r>
      <w:r w:rsidR="009B17EE">
        <w:t xml:space="preserve"> impacts</w:t>
      </w:r>
      <w:r w:rsidR="00FB097A">
        <w:t xml:space="preserve"> in some </w:t>
      </w:r>
      <w:r w:rsidR="00AE0D15">
        <w:t>detail.</w:t>
      </w:r>
      <w:r w:rsidR="008B5567">
        <w:t xml:space="preserve">  WIC </w:t>
      </w:r>
      <w:r w:rsidR="005A11AB">
        <w:t xml:space="preserve">also </w:t>
      </w:r>
      <w:r w:rsidR="008B5567">
        <w:t>allows the comparison of management scenarios, for example “increased recycl</w:t>
      </w:r>
      <w:r w:rsidR="005A11AB">
        <w:t>ing” or “reduced food waste.”</w:t>
      </w:r>
      <w:r>
        <w:t xml:space="preserve">  It requires some programming or database skills, but no experience with formal life cycle assessment.</w:t>
      </w:r>
    </w:p>
    <w:p w14:paraId="4F5DF894" w14:textId="414991D7" w:rsidR="008B5567" w:rsidRDefault="008B5567" w:rsidP="008B5567"/>
    <w:p w14:paraId="622EF5D5" w14:textId="53772473" w:rsidR="008B5567" w:rsidRDefault="008B5567" w:rsidP="008B5567">
      <w:r>
        <w:t xml:space="preserve">This paper focuses on the mechanics of WIC’s impact calculations, </w:t>
      </w:r>
      <w:r w:rsidR="00A75F75">
        <w:t>including</w:t>
      </w:r>
      <w:r>
        <w:t xml:space="preserve"> the </w:t>
      </w:r>
      <w:r w:rsidR="00AE0D15">
        <w:t xml:space="preserve">proper </w:t>
      </w:r>
      <w:r>
        <w:t>form of input data files and the type of operations necessary to produce meaningful results.</w:t>
      </w:r>
      <w:r w:rsidR="00AE0D15">
        <w:t xml:space="preserve"> </w:t>
      </w:r>
      <w:r w:rsidR="003F373C">
        <w:t xml:space="preserve"> Two complementary documents provide additional detail and illustration.  </w:t>
      </w:r>
      <w:r w:rsidR="003F373C" w:rsidRPr="003F373C">
        <w:rPr>
          <w:i/>
        </w:rPr>
        <w:t>Impact modeling for the W</w:t>
      </w:r>
      <w:r w:rsidR="003F373C">
        <w:rPr>
          <w:i/>
        </w:rPr>
        <w:t>aste Impact Calculator</w:t>
      </w:r>
      <w:r w:rsidR="003F373C">
        <w:t xml:space="preserve"> has extensive details on impact calculations for individual materials, while </w:t>
      </w:r>
      <w:r w:rsidR="003F373C" w:rsidRPr="003F373C">
        <w:rPr>
          <w:i/>
        </w:rPr>
        <w:t>Example applications of the Waste Impact Calculator</w:t>
      </w:r>
      <w:r w:rsidR="003F373C">
        <w:t xml:space="preserve"> shows how the framework may be used to create diverse types of output.</w:t>
      </w:r>
    </w:p>
    <w:p w14:paraId="60792B41" w14:textId="25043ADB" w:rsidR="00AE0D15" w:rsidRDefault="00AE0D15" w:rsidP="008B5567"/>
    <w:p w14:paraId="402FA4B5" w14:textId="0D91D9BA" w:rsidR="00AE0D15" w:rsidRDefault="00AE0D15" w:rsidP="00AE0D15">
      <w:r>
        <w:t xml:space="preserve">WIC </w:t>
      </w:r>
      <w:r w:rsidR="00A75F75">
        <w:t xml:space="preserve">was </w:t>
      </w:r>
      <w:r>
        <w:t xml:space="preserve">created by Oregon DEQ with Oregon users and applications in mind, but </w:t>
      </w:r>
      <w:r w:rsidR="00B43EB1">
        <w:t xml:space="preserve">its </w:t>
      </w:r>
      <w:r w:rsidR="003F373C">
        <w:t xml:space="preserve">concept, </w:t>
      </w:r>
      <w:r w:rsidR="00B43EB1">
        <w:t xml:space="preserve">code and impact factor database are published </w:t>
      </w:r>
      <w:r w:rsidR="003F373C">
        <w:t>freely</w:t>
      </w:r>
      <w:r w:rsidR="00B43EB1">
        <w:t xml:space="preserve">; they </w:t>
      </w:r>
      <w:r>
        <w:t>may be altered and improved by other users.</w:t>
      </w:r>
    </w:p>
    <w:p w14:paraId="63F20778" w14:textId="77777777" w:rsidR="0041075B" w:rsidRDefault="0041075B" w:rsidP="00AE0D15"/>
    <w:p w14:paraId="7896627A" w14:textId="7B076B4F" w:rsidR="002D3EDE" w:rsidRDefault="00563A63" w:rsidP="00885B9C">
      <w:pPr>
        <w:pStyle w:val="Heading1"/>
      </w:pPr>
      <w:r w:rsidRPr="00885B9C">
        <w:t>I</w:t>
      </w:r>
      <w:r w:rsidR="00D7725A">
        <w:t>ntroduction</w:t>
      </w:r>
    </w:p>
    <w:p w14:paraId="2795967D" w14:textId="7CAB0102" w:rsidR="003E7DA0" w:rsidRDefault="003E7DA0" w:rsidP="003E7DA0">
      <w:pPr>
        <w:pStyle w:val="Heading3"/>
      </w:pPr>
      <w:r>
        <w:t>Context: the “problem” of solid waste</w:t>
      </w:r>
    </w:p>
    <w:p w14:paraId="54F33086" w14:textId="082C53C0" w:rsidR="00E514E7" w:rsidRDefault="00E514E7" w:rsidP="00E514E7">
      <w:r>
        <w:t>For decades municipal solid waste has been a focus of environmental concern,</w:t>
      </w:r>
      <w:r w:rsidR="006D7040">
        <w:t xml:space="preserve"> activism, and management.</w:t>
      </w:r>
      <w:r>
        <w:t xml:space="preserve">  Solid waste is often used as a </w:t>
      </w:r>
      <w:r w:rsidR="004D5E2A">
        <w:t>symbol or proxy</w:t>
      </w:r>
      <w:r>
        <w:t xml:space="preserve"> for resource consumption, and waste management activities such as recycling are seen as ways to reduce environmental impacts such as greenhouse ga</w:t>
      </w:r>
      <w:r w:rsidR="006D7040">
        <w:t>s emissions and water use.</w:t>
      </w:r>
      <w:r w:rsidR="006D7040">
        <w:rPr>
          <w:rStyle w:val="FootnoteReference"/>
        </w:rPr>
        <w:footnoteReference w:id="1"/>
      </w:r>
    </w:p>
    <w:p w14:paraId="6AA2F9C2" w14:textId="77777777" w:rsidR="00E514E7" w:rsidRDefault="00E514E7" w:rsidP="00E514E7"/>
    <w:p w14:paraId="4C4DB37C" w14:textId="144DF546" w:rsidR="00E514E7" w:rsidRDefault="00E514E7" w:rsidP="00E514E7">
      <w:r>
        <w:t>Nonetheless the life cycle impacts of the so</w:t>
      </w:r>
      <w:r w:rsidR="00FB097A">
        <w:t xml:space="preserve">lid waste, </w:t>
      </w:r>
      <w:r>
        <w:t>and the consequences of solid waste manageme</w:t>
      </w:r>
      <w:r w:rsidR="00FB097A">
        <w:t xml:space="preserve">nt decisions, </w:t>
      </w:r>
      <w:r w:rsidR="00B43EB1">
        <w:t xml:space="preserve">remain unclear.  Local governments, and some private entities, </w:t>
      </w:r>
      <w:r>
        <w:t>record and study waste in terms of we</w:t>
      </w:r>
      <w:r w:rsidR="00D20BFE">
        <w:t>ight, not life cycle impacts.  Meanw</w:t>
      </w:r>
      <w:r w:rsidR="00CE7F2D">
        <w:t>hile life cycle assessment</w:t>
      </w:r>
      <w:r w:rsidR="004D5E2A">
        <w:rPr>
          <w:rStyle w:val="FootnoteReference"/>
        </w:rPr>
        <w:footnoteReference w:id="2"/>
      </w:r>
      <w:r w:rsidR="00D20BFE">
        <w:t xml:space="preserve"> </w:t>
      </w:r>
      <w:r w:rsidR="00D70BC6">
        <w:t xml:space="preserve">(LCA) </w:t>
      </w:r>
      <w:r w:rsidR="00F87A6F">
        <w:t xml:space="preserve">has </w:t>
      </w:r>
      <w:r>
        <w:t xml:space="preserve">been applied to individual </w:t>
      </w:r>
      <w:r w:rsidR="00D70BC6">
        <w:t xml:space="preserve">waste </w:t>
      </w:r>
      <w:r>
        <w:t>materials a</w:t>
      </w:r>
      <w:r w:rsidR="00CE7F2D">
        <w:t>nd processes</w:t>
      </w:r>
      <w:r w:rsidR="00CE7F2D">
        <w:rPr>
          <w:rStyle w:val="FootnoteReference"/>
        </w:rPr>
        <w:footnoteReference w:id="3"/>
      </w:r>
      <w:r w:rsidR="00D20BFE">
        <w:t>, but rarely</w:t>
      </w:r>
      <w:r>
        <w:t xml:space="preserve"> to </w:t>
      </w:r>
      <w:r w:rsidR="00D20BFE">
        <w:t>civic waste streams composed of mixed materials.</w:t>
      </w:r>
    </w:p>
    <w:p w14:paraId="7228CAD5" w14:textId="21FA3FA6" w:rsidR="00D20BFE" w:rsidRDefault="00D20BFE" w:rsidP="00E514E7"/>
    <w:p w14:paraId="186876EF" w14:textId="330C718D" w:rsidR="00D20BFE" w:rsidRDefault="00D20BFE" w:rsidP="00E514E7">
      <w:r>
        <w:t>The f</w:t>
      </w:r>
      <w:r w:rsidR="00514DD4">
        <w:t xml:space="preserve">ield needs </w:t>
      </w:r>
      <w:r w:rsidR="00FB097A">
        <w:t>tool</w:t>
      </w:r>
      <w:r w:rsidR="00514DD4">
        <w:t>s that illuminate</w:t>
      </w:r>
      <w:r w:rsidR="00FB097A">
        <w:t xml:space="preserve"> the life cycle impacts of the materials in solid waste</w:t>
      </w:r>
      <w:r w:rsidR="009D36C6">
        <w:t>, and can help inform practical waste management decisions</w:t>
      </w:r>
      <w:r w:rsidR="00FB097A">
        <w:t>.  In particular, s</w:t>
      </w:r>
      <w:r>
        <w:t xml:space="preserve">ustainability analysts and waste managers for local governments, corporations, and NGOs </w:t>
      </w:r>
      <w:r w:rsidR="00FB097A">
        <w:t xml:space="preserve">want to answer questions like </w:t>
      </w:r>
      <w:r>
        <w:t>“which waste materials represent the biggest impacts?”</w:t>
      </w:r>
      <w:r w:rsidR="00FB097A">
        <w:t xml:space="preserve">; </w:t>
      </w:r>
      <w:r>
        <w:t>“</w:t>
      </w:r>
      <w:r w:rsidR="00FB097A">
        <w:t>how will impacts change if we compost more?</w:t>
      </w:r>
      <w:proofErr w:type="gramStart"/>
      <w:r w:rsidR="00FB097A">
        <w:t>”;</w:t>
      </w:r>
      <w:proofErr w:type="gramEnd"/>
      <w:r w:rsidR="00FB097A">
        <w:t xml:space="preserve"> and “which is more effective, reducing waste generation or increasing recycling?”</w:t>
      </w:r>
    </w:p>
    <w:p w14:paraId="7F6CF2DA" w14:textId="11ADA416" w:rsidR="00D327BC" w:rsidRDefault="00D327BC" w:rsidP="00E514E7"/>
    <w:p w14:paraId="41711A67" w14:textId="2926D593" w:rsidR="00D327BC" w:rsidRDefault="001665F4" w:rsidP="00D327BC">
      <w:r>
        <w:t xml:space="preserve">One </w:t>
      </w:r>
      <w:r w:rsidR="00D327BC">
        <w:t>existing tool of t</w:t>
      </w:r>
      <w:r w:rsidR="00CE7F2D">
        <w:t>his type is WARM from US EPA.</w:t>
      </w:r>
      <w:r w:rsidR="00CE7F2D">
        <w:rPr>
          <w:rStyle w:val="FootnoteReference"/>
        </w:rPr>
        <w:footnoteReference w:id="4"/>
      </w:r>
      <w:r w:rsidR="00D327BC">
        <w:t xml:space="preserve">  Version 14 of WARM </w:t>
      </w:r>
      <w:r>
        <w:t>is both po</w:t>
      </w:r>
      <w:r w:rsidR="004D5E2A">
        <w:t>pular and well-documented, but is</w:t>
      </w:r>
      <w:r w:rsidR="00CE7F2D">
        <w:t xml:space="preserve"> not well suited to Oregon’s purposes.  </w:t>
      </w:r>
      <w:r>
        <w:t xml:space="preserve">WARM </w:t>
      </w:r>
      <w:r w:rsidR="00CE7F2D">
        <w:t xml:space="preserve">version 14 </w:t>
      </w:r>
      <w:r>
        <w:t xml:space="preserve">focuses on </w:t>
      </w:r>
      <w:r w:rsidR="009C00AA" w:rsidRPr="001665F4">
        <w:rPr>
          <w:i/>
        </w:rPr>
        <w:t>differences</w:t>
      </w:r>
      <w:r w:rsidR="009C00AA">
        <w:t xml:space="preserve"> </w:t>
      </w:r>
      <w:r w:rsidR="004D5E2A">
        <w:t xml:space="preserve">in impacts </w:t>
      </w:r>
      <w:r w:rsidR="009C00AA">
        <w:t xml:space="preserve">between </w:t>
      </w:r>
      <w:r w:rsidR="004D5E2A">
        <w:t xml:space="preserve">management </w:t>
      </w:r>
      <w:r w:rsidR="009C00AA">
        <w:t>scenarios</w:t>
      </w:r>
      <w:r w:rsidR="004D5E2A">
        <w:t>,</w:t>
      </w:r>
      <w:r w:rsidR="009C00AA">
        <w:t xml:space="preserve"> rather than </w:t>
      </w:r>
      <w:r w:rsidR="009C00AA" w:rsidRPr="009C00AA">
        <w:t>total</w:t>
      </w:r>
      <w:r w:rsidR="009C00AA">
        <w:t xml:space="preserve"> life cycle impacts</w:t>
      </w:r>
      <w:r>
        <w:t>, and</w:t>
      </w:r>
      <w:r w:rsidR="00CE7F2D">
        <w:t xml:space="preserve"> does not display </w:t>
      </w:r>
      <w:r w:rsidR="004D5E2A">
        <w:t>impacts from the production phase of the materials life cycle in a straightforward fashion</w:t>
      </w:r>
      <w:r>
        <w:t xml:space="preserve">.  It is also limited to two </w:t>
      </w:r>
      <w:r w:rsidR="004D5E2A">
        <w:t xml:space="preserve">management </w:t>
      </w:r>
      <w:r>
        <w:t>scenarios and two impact categories,</w:t>
      </w:r>
      <w:r w:rsidR="009C00AA">
        <w:t xml:space="preserve"> GHG emissions and energy use.</w:t>
      </w:r>
    </w:p>
    <w:p w14:paraId="168D78F4" w14:textId="18B44EDA" w:rsidR="00D327BC" w:rsidRDefault="00D327BC" w:rsidP="00514DD4"/>
    <w:p w14:paraId="4A6A1878" w14:textId="454E52F9" w:rsidR="003E7DA0" w:rsidRDefault="003E7DA0" w:rsidP="003E7DA0">
      <w:pPr>
        <w:pStyle w:val="Heading3"/>
      </w:pPr>
      <w:r>
        <w:t>The Waste Impact Calculator</w:t>
      </w:r>
    </w:p>
    <w:p w14:paraId="5D085167" w14:textId="4752B156" w:rsidR="009C00AA" w:rsidRDefault="00E514E7" w:rsidP="00E514E7">
      <w:r>
        <w:t xml:space="preserve">This paper </w:t>
      </w:r>
      <w:r w:rsidR="00D20BFE">
        <w:t>introduces</w:t>
      </w:r>
      <w:r w:rsidR="00D327BC">
        <w:t xml:space="preserve"> </w:t>
      </w:r>
      <w:r w:rsidR="003F373C">
        <w:t xml:space="preserve">a </w:t>
      </w:r>
      <w:r w:rsidR="00D327BC">
        <w:t>new</w:t>
      </w:r>
      <w:r w:rsidR="00D7725A">
        <w:t xml:space="preserve"> </w:t>
      </w:r>
      <w:r w:rsidR="00D327BC">
        <w:t xml:space="preserve">and different </w:t>
      </w:r>
      <w:r w:rsidR="00D7725A">
        <w:t>analytical fram</w:t>
      </w:r>
      <w:r w:rsidR="009D36C6">
        <w:t>ework</w:t>
      </w:r>
      <w:r w:rsidR="009C00AA">
        <w:t xml:space="preserve"> that better suits Oregon’s particular needs – and may be useful to others as well.  </w:t>
      </w:r>
      <w:r w:rsidR="00FB097A">
        <w:t>T</w:t>
      </w:r>
      <w:r w:rsidR="00D20BFE">
        <w:t xml:space="preserve">he </w:t>
      </w:r>
      <w:r>
        <w:t>“Waste Impact Calculator” (WIC) from the Oregon Department of Environmental Quality</w:t>
      </w:r>
      <w:r w:rsidR="00D20BFE">
        <w:t xml:space="preserve"> (DEQ)</w:t>
      </w:r>
      <w:r w:rsidR="00FB097A">
        <w:t xml:space="preserve"> creates a bridge between the </w:t>
      </w:r>
      <w:r w:rsidR="00D7725A">
        <w:t xml:space="preserve">weight and impact </w:t>
      </w:r>
      <w:r w:rsidR="009C00AA">
        <w:t>perspectives</w:t>
      </w:r>
      <w:r w:rsidR="004D5E2A">
        <w:t xml:space="preserve"> of waste</w:t>
      </w:r>
      <w:r w:rsidR="009C00AA">
        <w:t>, and allows users to calculate the impacts associated with a large variety of management scenarios.</w:t>
      </w:r>
    </w:p>
    <w:p w14:paraId="4517B8B1" w14:textId="77777777" w:rsidR="009C00AA" w:rsidRDefault="009C00AA" w:rsidP="00E514E7"/>
    <w:p w14:paraId="6797F414" w14:textId="4B442846" w:rsidR="00B43EB1" w:rsidRDefault="00D20BFE" w:rsidP="00E514E7">
      <w:r>
        <w:t xml:space="preserve">As input, </w:t>
      </w:r>
      <w:r w:rsidR="00E514E7">
        <w:t xml:space="preserve">WIC </w:t>
      </w:r>
      <w:r>
        <w:t>us</w:t>
      </w:r>
      <w:r w:rsidR="00B43EB1">
        <w:t xml:space="preserve">es standard solid waste data, where mixed waste streams are described in terms of </w:t>
      </w:r>
      <w:r w:rsidR="00E514E7">
        <w:t>tons of specific materials goi</w:t>
      </w:r>
      <w:r w:rsidR="00555CB2">
        <w:t>ng to specific end-of-life fates</w:t>
      </w:r>
      <w:r w:rsidR="00B43EB1">
        <w:t>.  This is the type of data that t</w:t>
      </w:r>
      <w:r w:rsidR="00E87CF0">
        <w:t>ypically results from mu</w:t>
      </w:r>
      <w:r w:rsidR="004D5E2A">
        <w:t xml:space="preserve">nicipal recycling surveys </w:t>
      </w:r>
      <w:r w:rsidR="00E87CF0">
        <w:t>and</w:t>
      </w:r>
      <w:r w:rsidR="004D5E2A">
        <w:t xml:space="preserve"> “waste sorts</w:t>
      </w:r>
      <w:r w:rsidR="00B43EB1">
        <w:t>.</w:t>
      </w:r>
      <w:r w:rsidR="004D5E2A">
        <w:t>”</w:t>
      </w:r>
      <w:r w:rsidR="00B43EB1">
        <w:t xml:space="preserve">   For example,</w:t>
      </w:r>
      <w:r w:rsidR="00E514E7">
        <w:t xml:space="preserve"> </w:t>
      </w:r>
      <w:r w:rsidR="00B43EB1">
        <w:t xml:space="preserve">a simple waste stream might be described with the following entries: </w:t>
      </w:r>
      <w:r>
        <w:t>“10 tons of fo</w:t>
      </w:r>
      <w:r w:rsidR="00B43EB1">
        <w:t>od waste going to landfill, 6 tons of food waste going to composting, 5 tons of steel going to landfill, and 4</w:t>
      </w:r>
      <w:r>
        <w:t xml:space="preserve"> tons of steel going to recycling.” </w:t>
      </w:r>
    </w:p>
    <w:p w14:paraId="604C6EFF" w14:textId="77777777" w:rsidR="00B43EB1" w:rsidRDefault="00B43EB1" w:rsidP="00E514E7"/>
    <w:p w14:paraId="0FDB540B" w14:textId="7BCC2D36" w:rsidR="00D20BFE" w:rsidRDefault="00D20BFE" w:rsidP="00E514E7">
      <w:r>
        <w:t>WIC applies a simplified form of life cycle assessment</w:t>
      </w:r>
      <w:r w:rsidR="00E87CF0">
        <w:t xml:space="preserve"> to </w:t>
      </w:r>
      <w:r w:rsidR="00D70BC6">
        <w:t>such</w:t>
      </w:r>
      <w:r w:rsidR="00E87CF0">
        <w:t xml:space="preserve"> data</w:t>
      </w:r>
      <w:r>
        <w:t xml:space="preserve">, and outputs </w:t>
      </w:r>
      <w:r w:rsidR="00F87A6F">
        <w:t xml:space="preserve">potential </w:t>
      </w:r>
      <w:r>
        <w:t xml:space="preserve">life cycle impacts in a useful amount of detail.  </w:t>
      </w:r>
      <w:r w:rsidR="00E514E7">
        <w:t xml:space="preserve">WIC </w:t>
      </w:r>
      <w:r>
        <w:t xml:space="preserve">also </w:t>
      </w:r>
      <w:r w:rsidR="00E514E7">
        <w:t>allows the</w:t>
      </w:r>
      <w:r w:rsidR="00D70BC6">
        <w:t xml:space="preserve"> user to predict and compare the impacts linked to as-yet-untried </w:t>
      </w:r>
      <w:r w:rsidR="00E514E7">
        <w:t>management scenarios, for example “increased recyc</w:t>
      </w:r>
      <w:r>
        <w:t>ling” or “reduced food waste.”</w:t>
      </w:r>
    </w:p>
    <w:p w14:paraId="0ABFB130" w14:textId="2A7D351F" w:rsidR="00D7725A" w:rsidRDefault="00D7725A" w:rsidP="00E514E7"/>
    <w:p w14:paraId="0CBC97E2" w14:textId="5837772D" w:rsidR="009D36C6" w:rsidRDefault="00BA11D6" w:rsidP="00BA11D6">
      <w:r>
        <w:t xml:space="preserve">The most likely users of WIC are </w:t>
      </w:r>
      <w:r w:rsidR="00D70BC6">
        <w:t>analysts</w:t>
      </w:r>
      <w:r>
        <w:t xml:space="preserve"> who are familiar with the concept of </w:t>
      </w:r>
      <w:r w:rsidR="00D70BC6">
        <w:t>life cycle impacts and sustainable material management (SMM)</w:t>
      </w:r>
      <w:r w:rsidR="00D70BC6">
        <w:rPr>
          <w:rStyle w:val="FootnoteReference"/>
        </w:rPr>
        <w:footnoteReference w:id="5"/>
      </w:r>
      <w:r>
        <w:t>, but who are not full time practit</w:t>
      </w:r>
      <w:r w:rsidR="00D70BC6">
        <w:t xml:space="preserve">ioners of LCA </w:t>
      </w:r>
      <w:r>
        <w:t xml:space="preserve">– for example, </w:t>
      </w:r>
      <w:r>
        <w:lastRenderedPageBreak/>
        <w:t>sustainability analysts and waste managers in local governments, corporations, and NGO’s.  Though WIC is designed with Oregon’s needs in mind, it</w:t>
      </w:r>
      <w:r w:rsidR="00E87CF0">
        <w:t>s code and impact factor database</w:t>
      </w:r>
      <w:r>
        <w:t xml:space="preserve"> </w:t>
      </w:r>
      <w:r w:rsidR="00D70BC6">
        <w:t xml:space="preserve">are published freely and </w:t>
      </w:r>
      <w:r>
        <w:t xml:space="preserve">can be adapted and altered by others.  </w:t>
      </w:r>
    </w:p>
    <w:p w14:paraId="4020B455" w14:textId="77777777" w:rsidR="00802099" w:rsidRDefault="00802099" w:rsidP="00BA11D6"/>
    <w:p w14:paraId="72BCB74C" w14:textId="4C510404" w:rsidR="003F373C" w:rsidRDefault="003F373C" w:rsidP="003F373C">
      <w:pPr>
        <w:pStyle w:val="Heading3"/>
      </w:pPr>
      <w:r>
        <w:t>More framework than model</w:t>
      </w:r>
    </w:p>
    <w:p w14:paraId="73482A52" w14:textId="77777777" w:rsidR="003F373C" w:rsidRDefault="00D7725A" w:rsidP="001665F4">
      <w:r>
        <w:t xml:space="preserve">WIC is better described as a “framework” than a </w:t>
      </w:r>
      <w:r w:rsidR="00BA11D6">
        <w:t>“</w:t>
      </w:r>
      <w:r>
        <w:t>model</w:t>
      </w:r>
      <w:r w:rsidR="00BA11D6">
        <w:t>”</w:t>
      </w:r>
      <w:r w:rsidR="00E87CF0">
        <w:t xml:space="preserve"> because it has only</w:t>
      </w:r>
      <w:r>
        <w:t xml:space="preserve"> </w:t>
      </w:r>
      <w:r w:rsidR="001665F4">
        <w:t>three</w:t>
      </w:r>
      <w:r>
        <w:t xml:space="preserve"> basic </w:t>
      </w:r>
      <w:r w:rsidR="003F373C">
        <w:t>elements:</w:t>
      </w:r>
    </w:p>
    <w:p w14:paraId="07ECA62C" w14:textId="77777777" w:rsidR="003F373C" w:rsidRDefault="00D7725A" w:rsidP="003F373C">
      <w:pPr>
        <w:pStyle w:val="ListParagraph"/>
        <w:numPr>
          <w:ilvl w:val="0"/>
          <w:numId w:val="9"/>
        </w:numPr>
      </w:pPr>
      <w:r>
        <w:t xml:space="preserve">a data file containing weight-based solid </w:t>
      </w:r>
      <w:r w:rsidR="003F373C">
        <w:t>waste information;</w:t>
      </w:r>
    </w:p>
    <w:p w14:paraId="219A101E" w14:textId="77777777" w:rsidR="003F373C" w:rsidRDefault="00D7725A" w:rsidP="003F373C">
      <w:pPr>
        <w:pStyle w:val="ListParagraph"/>
        <w:numPr>
          <w:ilvl w:val="0"/>
          <w:numId w:val="9"/>
        </w:numPr>
      </w:pPr>
      <w:r>
        <w:t>a data file containing impact factors</w:t>
      </w:r>
      <w:r w:rsidR="001665F4">
        <w:t>,</w:t>
      </w:r>
      <w:r w:rsidR="003F373C">
        <w:t xml:space="preserve"> relating weight to impacts;</w:t>
      </w:r>
      <w:r w:rsidR="001665F4">
        <w:t xml:space="preserve"> and </w:t>
      </w:r>
    </w:p>
    <w:p w14:paraId="126C766C" w14:textId="77777777" w:rsidR="003F373C" w:rsidRDefault="001665F4" w:rsidP="003F373C">
      <w:pPr>
        <w:pStyle w:val="ListParagraph"/>
        <w:numPr>
          <w:ilvl w:val="0"/>
          <w:numId w:val="9"/>
        </w:numPr>
      </w:pPr>
      <w:proofErr w:type="gramStart"/>
      <w:r>
        <w:t>some</w:t>
      </w:r>
      <w:proofErr w:type="gramEnd"/>
      <w:r>
        <w:t xml:space="preserve"> sort of code or interface that connects the two data files and filters and sums results.   </w:t>
      </w:r>
    </w:p>
    <w:p w14:paraId="78F3D734" w14:textId="77777777" w:rsidR="003F373C" w:rsidRDefault="003F373C" w:rsidP="003F373C"/>
    <w:p w14:paraId="6A7A6396" w14:textId="236FFAD0" w:rsidR="001665F4" w:rsidRDefault="003F373C" w:rsidP="003F373C">
      <w:r>
        <w:t xml:space="preserve">This is a </w:t>
      </w:r>
      <w:r w:rsidR="001665F4">
        <w:t xml:space="preserve">flexible arrangement that allows a large </w:t>
      </w:r>
      <w:r w:rsidR="00E87CF0">
        <w:t xml:space="preserve">variety of analyses </w:t>
      </w:r>
      <w:r w:rsidR="00575D1F">
        <w:t>to</w:t>
      </w:r>
      <w:r w:rsidR="00E87CF0">
        <w:t xml:space="preserve"> be performed.  Waste impacts can be studied for any number of user-generated scenarios, </w:t>
      </w:r>
      <w:r w:rsidR="00D24F00">
        <w:t>using</w:t>
      </w:r>
      <w:r w:rsidR="00E87CF0">
        <w:t xml:space="preserve"> single materials or complex mixtures, for different end-of-life transport distances, </w:t>
      </w:r>
      <w:r w:rsidR="00D24F00">
        <w:t xml:space="preserve">etc.  </w:t>
      </w:r>
    </w:p>
    <w:p w14:paraId="0B5BA21A" w14:textId="77777777" w:rsidR="001665F4" w:rsidRDefault="001665F4" w:rsidP="001665F4"/>
    <w:p w14:paraId="64D7115A" w14:textId="0838875E" w:rsidR="00D24F00" w:rsidRDefault="00D24F00" w:rsidP="00D24F00">
      <w:r>
        <w:t>The drawback of this flexibility is that it is possible for users to make mistakes, especially if they are coding entirely new analyses.</w:t>
      </w:r>
      <w:r w:rsidR="001665F4">
        <w:t xml:space="preserve">  </w:t>
      </w:r>
      <w:r>
        <w:t>New users should read this paper</w:t>
      </w:r>
      <w:r w:rsidR="003E7DA0">
        <w:t xml:space="preserve">, and study the companion document </w:t>
      </w:r>
      <w:r w:rsidR="003E7DA0" w:rsidRPr="003E7DA0">
        <w:rPr>
          <w:i/>
        </w:rPr>
        <w:t>Example applications of the Waste Impact Calculator</w:t>
      </w:r>
      <w:r w:rsidR="003E7DA0">
        <w:t>, to see how the framework can be properly applied.</w:t>
      </w:r>
      <w:r>
        <w:t xml:space="preserve">  </w:t>
      </w:r>
    </w:p>
    <w:p w14:paraId="7BADC962" w14:textId="5513BA30" w:rsidR="003E7DA0" w:rsidRDefault="003E7DA0" w:rsidP="00D24F00"/>
    <w:p w14:paraId="3A1AD8AE" w14:textId="73E6A08A" w:rsidR="00D24F00" w:rsidRDefault="003E7DA0" w:rsidP="003E7DA0">
      <w:r>
        <w:t xml:space="preserve">That document contains at least two examples using the R language: </w:t>
      </w:r>
      <w:r w:rsidR="00D24F00">
        <w:t xml:space="preserve">a simple report in R Markdown, which shows how to avoid the most likely pitfalls; and </w:t>
      </w:r>
      <w:r w:rsidR="00D70BC6">
        <w:t xml:space="preserve">screenshots from </w:t>
      </w:r>
      <w:r w:rsidR="00D24F00">
        <w:t>an interactive web applicatio</w:t>
      </w:r>
      <w:r w:rsidR="00D70BC6">
        <w:t>n written in R’s “shiny” modul</w:t>
      </w:r>
      <w:r>
        <w:t>e.  A web interface such as the latter example,</w:t>
      </w:r>
      <w:r w:rsidR="00D70BC6">
        <w:t xml:space="preserve"> once programmed, </w:t>
      </w:r>
      <w:r w:rsidR="00D24F00">
        <w:t>eliminates t</w:t>
      </w:r>
      <w:r>
        <w:t>he need for (and hazards</w:t>
      </w:r>
      <w:r w:rsidR="001665F4">
        <w:t xml:space="preserve"> of) original coding</w:t>
      </w:r>
      <w:r w:rsidR="00D24F00">
        <w:t xml:space="preserve"> and may be sufficient for some users.</w:t>
      </w:r>
    </w:p>
    <w:p w14:paraId="49FDC2FF" w14:textId="77777777" w:rsidR="00D24F00" w:rsidRDefault="00D24F00" w:rsidP="00D24F00"/>
    <w:p w14:paraId="3E1EA453" w14:textId="72AA3E7E" w:rsidR="00D24F00" w:rsidRDefault="003E7DA0" w:rsidP="0041075B">
      <w:r>
        <w:t>However, these examples are just that – examples.   Many other types of output could be created, and there is no requirement that R be utilized.</w:t>
      </w:r>
      <w:r w:rsidR="009D36C6">
        <w:t xml:space="preserve">  </w:t>
      </w:r>
    </w:p>
    <w:p w14:paraId="72A949FB" w14:textId="77777777" w:rsidR="00D24F00" w:rsidRDefault="00D24F00" w:rsidP="0041075B"/>
    <w:p w14:paraId="5E077410" w14:textId="2F20EA78" w:rsidR="009D36C6" w:rsidRDefault="009D36C6" w:rsidP="0041075B">
      <w:r>
        <w:t xml:space="preserve">The authors of WIC (Martin </w:t>
      </w:r>
      <w:r w:rsidR="003E7DA0">
        <w:t xml:space="preserve">J. </w:t>
      </w:r>
      <w:r>
        <w:t>Brown and Peter Canepa) welcome both improvements to their own code and completely different expressions of the framework.</w:t>
      </w:r>
      <w:r w:rsidR="00D70BC6">
        <w:t xml:space="preserve">  Find WIC on </w:t>
      </w:r>
      <w:proofErr w:type="spellStart"/>
      <w:r w:rsidR="00D70BC6">
        <w:t>github</w:t>
      </w:r>
      <w:proofErr w:type="spellEnd"/>
      <w:r w:rsidR="00D70BC6">
        <w:t xml:space="preserve"> at [address TBA]</w:t>
      </w:r>
      <w:r>
        <w:t>.</w:t>
      </w:r>
    </w:p>
    <w:p w14:paraId="345E9A3B" w14:textId="77777777" w:rsidR="00802099" w:rsidRDefault="00802099" w:rsidP="00802099"/>
    <w:p w14:paraId="76D49719" w14:textId="47157270" w:rsidR="00802099" w:rsidRDefault="00C80D68" w:rsidP="00802099">
      <w:pPr>
        <w:pStyle w:val="Heading1"/>
      </w:pPr>
      <w:r>
        <w:t>The nature of solid waste and its implications for life cycle modeling</w:t>
      </w:r>
    </w:p>
    <w:p w14:paraId="1CD414EC" w14:textId="2EF27120" w:rsidR="00A04940" w:rsidRPr="00A04940" w:rsidRDefault="00A04940" w:rsidP="00A04940">
      <w:pPr>
        <w:pStyle w:val="Heading3"/>
      </w:pPr>
      <w:r>
        <w:t>The waste stream and weight-based statistics</w:t>
      </w:r>
    </w:p>
    <w:p w14:paraId="092AF3DD" w14:textId="6300B4A1" w:rsidR="00B91DAC" w:rsidRDefault="00B91DAC" w:rsidP="00B91DAC">
      <w:r>
        <w:t xml:space="preserve">The subject of WIC is the </w:t>
      </w:r>
      <w:r w:rsidRPr="00B91DAC">
        <w:rPr>
          <w:b/>
          <w:i/>
        </w:rPr>
        <w:t>solid waste</w:t>
      </w:r>
      <w:r>
        <w:rPr>
          <w:b/>
          <w:i/>
        </w:rPr>
        <w:t xml:space="preserve"> stream</w:t>
      </w:r>
      <w:r>
        <w:t xml:space="preserve">, the </w:t>
      </w:r>
      <w:r w:rsidR="00602F5F">
        <w:t xml:space="preserve">waste materials collected from homes, </w:t>
      </w:r>
      <w:r>
        <w:t>businesses</w:t>
      </w:r>
      <w:r w:rsidR="00602F5F">
        <w:t>, and other operations</w:t>
      </w:r>
      <w:r>
        <w:t xml:space="preserve"> after</w:t>
      </w:r>
      <w:r w:rsidR="00602F5F">
        <w:t xml:space="preserve"> their</w:t>
      </w:r>
      <w:r>
        <w:t xml:space="preserve"> useful </w:t>
      </w:r>
      <w:proofErr w:type="spellStart"/>
      <w:r>
        <w:t>life</w:t>
      </w:r>
      <w:r w:rsidR="00602F5F">
        <w:t>s</w:t>
      </w:r>
      <w:proofErr w:type="spellEnd"/>
      <w:r>
        <w:t xml:space="preserve">, and sent to various end-of-life </w:t>
      </w:r>
      <w:r w:rsidR="00555CB2">
        <w:t xml:space="preserve">fates </w:t>
      </w:r>
      <w:r>
        <w:t xml:space="preserve">such as recycling, composting, landfilling, and combustion (aka “incineration”). </w:t>
      </w:r>
    </w:p>
    <w:p w14:paraId="39E9E9C3" w14:textId="77777777" w:rsidR="001B5AA5" w:rsidRDefault="001B5AA5" w:rsidP="00B91DAC"/>
    <w:p w14:paraId="435F49CF" w14:textId="6E72ED0F" w:rsidR="00B91DAC" w:rsidRDefault="001B5AA5" w:rsidP="00B91DAC">
      <w:r>
        <w:t xml:space="preserve">All the stuff in solid waste takes part in the </w:t>
      </w:r>
      <w:r w:rsidRPr="001B5AA5">
        <w:rPr>
          <w:b/>
          <w:i/>
        </w:rPr>
        <w:t>materials life cycle</w:t>
      </w:r>
      <w:r w:rsidR="00A04940">
        <w:t>.</w:t>
      </w:r>
      <w:r w:rsidR="00A04940">
        <w:rPr>
          <w:rStyle w:val="FootnoteReference"/>
        </w:rPr>
        <w:footnoteReference w:id="6"/>
      </w:r>
      <w:r>
        <w:t xml:space="preserve">  Though waste managers may be most interested in environmental impacts at “end-of-life” phase of the life cycle,</w:t>
      </w:r>
      <w:r w:rsidR="00752F2F">
        <w:t xml:space="preserve"> </w:t>
      </w:r>
      <w:r>
        <w:t>environmental impacts also occur when the stuff is produced, distributed, transported, and used.</w:t>
      </w:r>
    </w:p>
    <w:p w14:paraId="13003E6E" w14:textId="0B67CE64" w:rsidR="001B5AA5" w:rsidRDefault="001B5AA5" w:rsidP="00B91DAC"/>
    <w:p w14:paraId="40955114" w14:textId="183331BC" w:rsidR="00E43E65" w:rsidRDefault="00B91DAC" w:rsidP="00B91DAC">
      <w:r>
        <w:t xml:space="preserve">Legal definitions of solid waste vary </w:t>
      </w:r>
      <w:r w:rsidR="00F255A3">
        <w:t>by</w:t>
      </w:r>
      <w:r>
        <w:t xml:space="preserve"> jurisdiction</w:t>
      </w:r>
      <w:r w:rsidR="00571C03">
        <w:t xml:space="preserve">, but </w:t>
      </w:r>
      <w:r w:rsidR="00D70BC6">
        <w:t xml:space="preserve">it is important to note that </w:t>
      </w:r>
      <w:r w:rsidR="00571C03">
        <w:t>governmen</w:t>
      </w:r>
      <w:r w:rsidR="00602F5F">
        <w:t xml:space="preserve">t solid waste statistics do not </w:t>
      </w:r>
      <w:r w:rsidR="00571C03">
        <w:t xml:space="preserve">represent the entirety of </w:t>
      </w:r>
      <w:r w:rsidR="00E43E65">
        <w:t xml:space="preserve">waste or </w:t>
      </w:r>
      <w:r w:rsidR="00571C03">
        <w:t>material consumption.  Worldwide, few if any waste statistics include</w:t>
      </w:r>
      <w:r w:rsidR="00602F5F">
        <w:t xml:space="preserve"> mining and forestry waste, </w:t>
      </w:r>
      <w:r>
        <w:t xml:space="preserve">but almost all definitions include </w:t>
      </w:r>
      <w:r w:rsidR="00E43E65">
        <w:t>the more</w:t>
      </w:r>
      <w:r w:rsidR="00602F5F">
        <w:t xml:space="preserve"> familiar</w:t>
      </w:r>
      <w:r w:rsidR="00E43E65">
        <w:t xml:space="preserve"> </w:t>
      </w:r>
      <w:r w:rsidR="00602F5F">
        <w:t>“</w:t>
      </w:r>
      <w:r>
        <w:t>municipal</w:t>
      </w:r>
      <w:r w:rsidR="00602F5F">
        <w:t>”</w:t>
      </w:r>
      <w:r>
        <w:t xml:space="preserve"> waste (from </w:t>
      </w:r>
      <w:r w:rsidR="00733EBE">
        <w:t xml:space="preserve">residential </w:t>
      </w:r>
      <w:r>
        <w:t>collections).</w:t>
      </w:r>
      <w:r w:rsidR="00D70BC6">
        <w:rPr>
          <w:rStyle w:val="FootnoteReference"/>
        </w:rPr>
        <w:footnoteReference w:id="7"/>
      </w:r>
      <w:r>
        <w:t xml:space="preserve">  </w:t>
      </w:r>
      <w:r w:rsidR="00F255A3">
        <w:t>Jurisdictions vary most greatly in whether they include commercial waste (e.g. from stores and restaurants) and construction materials.</w:t>
      </w:r>
    </w:p>
    <w:p w14:paraId="2CB318BB" w14:textId="77777777" w:rsidR="00E43E65" w:rsidRDefault="00E43E65" w:rsidP="00B91DAC"/>
    <w:p w14:paraId="56E218EC" w14:textId="53EF69BB" w:rsidR="00B91DAC" w:rsidRDefault="00B91DAC" w:rsidP="00B91DAC">
      <w:r>
        <w:lastRenderedPageBreak/>
        <w:t>Oregon’s definition</w:t>
      </w:r>
      <w:r w:rsidR="00F255A3">
        <w:t xml:space="preserve"> of solid waste</w:t>
      </w:r>
      <w:r w:rsidR="00A04940">
        <w:t>, a</w:t>
      </w:r>
      <w:r w:rsidR="003E7DA0">
        <w:t>s applied in the calculation of</w:t>
      </w:r>
      <w:r w:rsidR="00A04940">
        <w:t xml:space="preserve"> waste statistics</w:t>
      </w:r>
      <w:r w:rsidR="003E7DA0">
        <w:t xml:space="preserve"> required by state law</w:t>
      </w:r>
      <w:r w:rsidR="00A04940">
        <w:t>,</w:t>
      </w:r>
      <w:r w:rsidR="00A04940">
        <w:rPr>
          <w:rStyle w:val="FootnoteReference"/>
        </w:rPr>
        <w:footnoteReference w:id="8"/>
      </w:r>
      <w:r>
        <w:t xml:space="preserve"> includes municipal waste, commercial waste, and some construction</w:t>
      </w:r>
      <w:r w:rsidR="00A04940">
        <w:t xml:space="preserve"> materials.  </w:t>
      </w:r>
      <w:r w:rsidR="003E7DA0">
        <w:t>These</w:t>
      </w:r>
      <w:r w:rsidR="00A04940">
        <w:t xml:space="preserve"> statistics exclude</w:t>
      </w:r>
      <w:r>
        <w:t xml:space="preserve"> inert construction materials (e.g. concrete,</w:t>
      </w:r>
      <w:r w:rsidR="00571C03">
        <w:t xml:space="preserve"> dirt), </w:t>
      </w:r>
      <w:r>
        <w:t xml:space="preserve">and industrial and agricultural waste.  </w:t>
      </w:r>
    </w:p>
    <w:p w14:paraId="598881A7" w14:textId="64E2D22F" w:rsidR="00571C03" w:rsidRDefault="00571C03" w:rsidP="00B91DAC"/>
    <w:p w14:paraId="6CA65234" w14:textId="2DB662A1" w:rsidR="00571C03" w:rsidRDefault="00571C03" w:rsidP="00B91DAC">
      <w:r>
        <w:t xml:space="preserve">Governments and other entities typically summarize their waste streams with </w:t>
      </w:r>
      <w:r w:rsidR="001B5AA5">
        <w:t>weight</w:t>
      </w:r>
      <w:r>
        <w:t xml:space="preserve">-based statistics.  In Oregon, </w:t>
      </w:r>
      <w:r w:rsidRPr="00571C03">
        <w:rPr>
          <w:b/>
          <w:i/>
        </w:rPr>
        <w:t>waste generation</w:t>
      </w:r>
      <w:r>
        <w:t xml:space="preserve"> is the total tonnage </w:t>
      </w:r>
      <w:r w:rsidR="00555CB2">
        <w:t>collected, no matter where it is destined – for landfilling, recycling, composting, etc</w:t>
      </w:r>
      <w:r>
        <w:t xml:space="preserve">.  The amount </w:t>
      </w:r>
      <w:r w:rsidRPr="00571C03">
        <w:rPr>
          <w:b/>
          <w:i/>
        </w:rPr>
        <w:t>recovered</w:t>
      </w:r>
      <w:r>
        <w:t xml:space="preserve"> is the tonnage recycled, composted, or (for a few </w:t>
      </w:r>
      <w:r w:rsidR="00733EBE">
        <w:t>specific</w:t>
      </w:r>
      <w:r>
        <w:t xml:space="preserve"> materials) combusted </w:t>
      </w:r>
      <w:r w:rsidR="00733EBE">
        <w:t>with</w:t>
      </w:r>
      <w:r>
        <w:t xml:space="preserve"> energy recovery. The amount </w:t>
      </w:r>
      <w:r w:rsidRPr="00571C03">
        <w:rPr>
          <w:b/>
          <w:i/>
        </w:rPr>
        <w:t>disposed</w:t>
      </w:r>
      <w:r>
        <w:t xml:space="preserve"> is the tonnage of everything else, which includes all of the waste landfilled and most of the</w:t>
      </w:r>
      <w:r w:rsidR="00A04940">
        <w:t xml:space="preserve"> wasted combusted.</w:t>
      </w:r>
      <w:r>
        <w:t xml:space="preserve">  The </w:t>
      </w:r>
      <w:r w:rsidRPr="00602F5F">
        <w:rPr>
          <w:b/>
          <w:i/>
        </w:rPr>
        <w:t>recovery rate</w:t>
      </w:r>
      <w:r>
        <w:t xml:space="preserve"> is a percentage: the tons recovered divided by the tons disposed.</w:t>
      </w:r>
      <w:r w:rsidR="00A04940">
        <w:rPr>
          <w:rStyle w:val="FootnoteReference"/>
        </w:rPr>
        <w:footnoteReference w:id="9"/>
      </w:r>
    </w:p>
    <w:p w14:paraId="586BF4F5" w14:textId="40A133B8" w:rsidR="00602F5F" w:rsidRDefault="00602F5F" w:rsidP="00B91DAC"/>
    <w:p w14:paraId="0349F616" w14:textId="1BB90AB6" w:rsidR="00602F5F" w:rsidRDefault="00602F5F" w:rsidP="00B91DAC">
      <w:r>
        <w:t>Other governments and entities</w:t>
      </w:r>
      <w:r w:rsidR="00733EBE">
        <w:t xml:space="preserve"> calculate similar statistics with slightly different names and definitions.  “Recycling rate” may refer to the percentage of generation which is recycled or composted (</w:t>
      </w:r>
      <w:r w:rsidR="00A04940">
        <w:t>perhaps omitting combustion).</w:t>
      </w:r>
      <w:r w:rsidR="00733EBE">
        <w:t xml:space="preserve">  “Diversion rate” may refer to the percentage of genera</w:t>
      </w:r>
      <w:r w:rsidR="00A04940">
        <w:t>tion that is not landfilled.</w:t>
      </w:r>
    </w:p>
    <w:p w14:paraId="16D66D5E" w14:textId="24DCA303" w:rsidR="00ED7336" w:rsidRDefault="00ED7336" w:rsidP="00B91DAC"/>
    <w:p w14:paraId="3F667B16" w14:textId="37A6F466" w:rsidR="00A04940" w:rsidRDefault="00710014" w:rsidP="00A04940">
      <w:pPr>
        <w:pStyle w:val="Heading3"/>
      </w:pPr>
      <w:r>
        <w:t>The nature of “materials” in solid waste</w:t>
      </w:r>
    </w:p>
    <w:p w14:paraId="35901F29" w14:textId="77777777" w:rsidR="003E7DA0" w:rsidRDefault="00ED7336" w:rsidP="00B91DAC">
      <w:r>
        <w:t>S</w:t>
      </w:r>
      <w:r w:rsidR="00733EBE">
        <w:t xml:space="preserve">olid waste streams are </w:t>
      </w:r>
      <w:r w:rsidR="006E321B">
        <w:t xml:space="preserve">nearly always </w:t>
      </w:r>
      <w:r w:rsidR="006E321B" w:rsidRPr="00F255A3">
        <w:rPr>
          <w:i/>
        </w:rPr>
        <w:t>mixtures</w:t>
      </w:r>
      <w:r w:rsidR="006E321B">
        <w:t xml:space="preserve"> of different </w:t>
      </w:r>
      <w:r w:rsidR="00710014">
        <w:t>substances</w:t>
      </w:r>
      <w:r w:rsidR="006E321B">
        <w:t>,</w:t>
      </w:r>
      <w:r>
        <w:t xml:space="preserve"> </w:t>
      </w:r>
      <w:r w:rsidR="006E321B">
        <w:t xml:space="preserve">even when some sorting </w:t>
      </w:r>
      <w:r w:rsidR="009C4DBB">
        <w:t xml:space="preserve">is applied by the generator or processor of the waste. </w:t>
      </w:r>
      <w:r w:rsidR="003E7DA0">
        <w:t xml:space="preserve"> They are rarely uniform in</w:t>
      </w:r>
      <w:r w:rsidR="00710014">
        <w:t xml:space="preserve"> chemical makeup or physical form.  </w:t>
      </w:r>
      <w:r w:rsidR="006E321B">
        <w:t>For example</w:t>
      </w:r>
      <w:r w:rsidR="00710014">
        <w:t>,</w:t>
      </w:r>
      <w:r w:rsidR="006E321B">
        <w:t xml:space="preserve"> a</w:t>
      </w:r>
      <w:r>
        <w:t xml:space="preserve"> household may separate its waste into </w:t>
      </w:r>
      <w:r w:rsidR="009C4DBB">
        <w:t>“trash”</w:t>
      </w:r>
      <w:r>
        <w:t xml:space="preserve"> and</w:t>
      </w:r>
      <w:r w:rsidR="009C4DBB">
        <w:t xml:space="preserve"> “</w:t>
      </w:r>
      <w:r>
        <w:t>recyclable</w:t>
      </w:r>
      <w:r w:rsidR="009C4DBB">
        <w:t>”</w:t>
      </w:r>
      <w:r>
        <w:t xml:space="preserve"> bins.</w:t>
      </w:r>
      <w:r w:rsidR="009C4DBB">
        <w:t xml:space="preserve">  Each of these bins in turn contain</w:t>
      </w:r>
      <w:r>
        <w:t>s</w:t>
      </w:r>
      <w:r w:rsidR="009C4DBB">
        <w:t xml:space="preserve"> </w:t>
      </w:r>
      <w:r w:rsidR="00F255A3">
        <w:t xml:space="preserve">a </w:t>
      </w:r>
      <w:r w:rsidR="009C4DBB">
        <w:t>mixtur</w:t>
      </w:r>
      <w:r w:rsidR="00F255A3">
        <w:t>e</w:t>
      </w:r>
      <w:r w:rsidR="009C4DBB">
        <w:t>.  The recycling bin might be sorted by a recycling operator in</w:t>
      </w:r>
      <w:r w:rsidR="00C5660A">
        <w:t>to several portions</w:t>
      </w:r>
      <w:r w:rsidR="009C4DBB">
        <w:t xml:space="preserve">, for example glass, paper, and plastic.  </w:t>
      </w:r>
    </w:p>
    <w:p w14:paraId="5653578C" w14:textId="77777777" w:rsidR="003E7DA0" w:rsidRDefault="003E7DA0" w:rsidP="00B91DAC"/>
    <w:p w14:paraId="0BEC7CD6" w14:textId="0B6D28D8" w:rsidR="009C4DBB" w:rsidRDefault="009C4DBB" w:rsidP="00B91DAC">
      <w:r>
        <w:t xml:space="preserve">For some </w:t>
      </w:r>
      <w:r w:rsidR="00ED7336">
        <w:t>end-of-life</w:t>
      </w:r>
      <w:r>
        <w:t xml:space="preserve"> applications </w:t>
      </w:r>
      <w:r w:rsidR="003E7DA0">
        <w:t>such</w:t>
      </w:r>
      <w:r>
        <w:t xml:space="preserve"> </w:t>
      </w:r>
      <w:r w:rsidR="00C5660A">
        <w:t>broad</w:t>
      </w:r>
      <w:r>
        <w:t xml:space="preserve"> </w:t>
      </w:r>
      <w:r w:rsidR="00710014">
        <w:t>“</w:t>
      </w:r>
      <w:r w:rsidR="00ED7336">
        <w:t>materials</w:t>
      </w:r>
      <w:r w:rsidR="00710014">
        <w:t>”</w:t>
      </w:r>
      <w:r w:rsidR="00ED7336">
        <w:t xml:space="preserve"> </w:t>
      </w:r>
      <w:r>
        <w:t xml:space="preserve">categories may be sufficient, but for others additional separation is necessary.  </w:t>
      </w:r>
      <w:r w:rsidR="00C5660A">
        <w:t xml:space="preserve">A bin of unspecified mixed “plastic” may be </w:t>
      </w:r>
      <w:r w:rsidR="00ED7336">
        <w:t>shredded and used as</w:t>
      </w:r>
      <w:r w:rsidR="00F255A3">
        <w:t xml:space="preserve"> packaging</w:t>
      </w:r>
      <w:r w:rsidR="00ED7336">
        <w:t xml:space="preserve"> fill, but for recycling into new containers separation by chemic</w:t>
      </w:r>
      <w:r w:rsidR="00710014">
        <w:t xml:space="preserve">al compound (PET, HDPE, </w:t>
      </w:r>
      <w:proofErr w:type="spellStart"/>
      <w:r w:rsidR="00710014">
        <w:t>etc</w:t>
      </w:r>
      <w:proofErr w:type="spellEnd"/>
      <w:r w:rsidR="00710014">
        <w:t xml:space="preserve">) may be </w:t>
      </w:r>
      <w:r w:rsidR="00ED7336">
        <w:t xml:space="preserve">necessary.  Even these relatively “pure” classifications may themselves be </w:t>
      </w:r>
      <w:r w:rsidR="00710014">
        <w:t>mixtures, whose components have different impact characteristics – for example currently blow-molded PET is more commonly recycled than thermoformed PET.</w:t>
      </w:r>
    </w:p>
    <w:p w14:paraId="20456E1F" w14:textId="2799173F" w:rsidR="00C5660A" w:rsidRDefault="00C5660A" w:rsidP="00B91DAC"/>
    <w:p w14:paraId="0057A615" w14:textId="749A94CC" w:rsidR="003146C2" w:rsidRDefault="003E7DA0" w:rsidP="003146C2">
      <w:r>
        <w:t>Thus t</w:t>
      </w:r>
      <w:r w:rsidR="00A24981">
        <w:t xml:space="preserve">he </w:t>
      </w:r>
      <w:r w:rsidR="003146C2">
        <w:t xml:space="preserve">word </w:t>
      </w:r>
      <w:r w:rsidR="003146C2" w:rsidRPr="00C5660A">
        <w:rPr>
          <w:b/>
          <w:i/>
        </w:rPr>
        <w:t>material</w:t>
      </w:r>
      <w:r w:rsidR="003146C2">
        <w:t xml:space="preserve"> is</w:t>
      </w:r>
      <w:r>
        <w:t xml:space="preserve"> </w:t>
      </w:r>
      <w:r w:rsidR="003146C2">
        <w:t xml:space="preserve">a generic term whose breadth depends on context.  WIC uses the word “material” to refer to any </w:t>
      </w:r>
      <w:r w:rsidR="001B5AA5">
        <w:t xml:space="preserve">identifiable </w:t>
      </w:r>
      <w:r w:rsidR="003146C2">
        <w:t>class of stuff, narrow or broad, for wh</w:t>
      </w:r>
      <w:r w:rsidR="00A24981">
        <w:t>ich it provides</w:t>
      </w:r>
      <w:r w:rsidR="001B5AA5">
        <w:t xml:space="preserve"> impact</w:t>
      </w:r>
      <w:r w:rsidR="003146C2">
        <w:t xml:space="preserve"> information.  For exampl</w:t>
      </w:r>
      <w:r w:rsidR="00A24981">
        <w:t>e WIC</w:t>
      </w:r>
      <w:r w:rsidR="003146C2">
        <w:t xml:space="preserve"> has impact information for specific plastic compounds </w:t>
      </w:r>
      <w:r w:rsidR="00F255A3">
        <w:t>including</w:t>
      </w:r>
      <w:r w:rsidR="003146C2">
        <w:t xml:space="preserve"> PET and HDPE, and also a more generic material category called “Rigid Plastic Containers.” If the user can </w:t>
      </w:r>
      <w:r w:rsidR="00A24981">
        <w:t>input</w:t>
      </w:r>
      <w:r w:rsidR="003146C2">
        <w:t xml:space="preserve"> their waste stream in terms of spec</w:t>
      </w:r>
      <w:r w:rsidR="00A24981">
        <w:t>ific plastic compounds, they will</w:t>
      </w:r>
      <w:r w:rsidR="003146C2">
        <w:t xml:space="preserve"> get mor</w:t>
      </w:r>
      <w:r w:rsidR="00A24981">
        <w:t xml:space="preserve">e </w:t>
      </w:r>
      <w:r w:rsidR="00710014">
        <w:t>relevant</w:t>
      </w:r>
      <w:r w:rsidR="00A24981">
        <w:t xml:space="preserve"> impact outputs.  If not, they can use the more generic category, which summarizes the impacts for an assumed mixture of specific compounds.</w:t>
      </w:r>
    </w:p>
    <w:p w14:paraId="1C2218C6" w14:textId="631D2989" w:rsidR="00186F97" w:rsidRDefault="00186F97" w:rsidP="003146C2"/>
    <w:p w14:paraId="450D44DF" w14:textId="3373BCFE" w:rsidR="005923C1" w:rsidRDefault="00186F97" w:rsidP="00186F97">
      <w:pPr>
        <w:pStyle w:val="Heading3"/>
      </w:pPr>
      <w:r>
        <w:t>Weight-based waste studies</w:t>
      </w:r>
    </w:p>
    <w:p w14:paraId="71E98D53" w14:textId="4A8C54FF" w:rsidR="00186F97" w:rsidRDefault="00186F97" w:rsidP="00B91DAC">
      <w:r>
        <w:t xml:space="preserve">The way that governments study and quantify solid waste </w:t>
      </w:r>
      <w:r w:rsidR="000E3FA1">
        <w:t xml:space="preserve">demonstrates the </w:t>
      </w:r>
      <w:r>
        <w:t>fluid definition of “material.”</w:t>
      </w:r>
    </w:p>
    <w:p w14:paraId="45DEF9E8" w14:textId="77777777" w:rsidR="00186F97" w:rsidRDefault="00186F97" w:rsidP="00B91DAC"/>
    <w:p w14:paraId="03C68416" w14:textId="1E475E79" w:rsidR="003146C2" w:rsidRDefault="00186F97" w:rsidP="00B91DAC">
      <w:r>
        <w:t>In Oregon and other jurisdictions, e</w:t>
      </w:r>
      <w:r w:rsidR="00F339D5">
        <w:t>very truck-full of w</w:t>
      </w:r>
      <w:r w:rsidR="005923C1">
        <w:t xml:space="preserve">aste destined for disposal </w:t>
      </w:r>
      <w:r w:rsidR="00F339D5">
        <w:t>is</w:t>
      </w:r>
      <w:r w:rsidR="005923C1">
        <w:t xml:space="preserve"> weighed </w:t>
      </w:r>
      <w:r w:rsidR="00F339D5">
        <w:t xml:space="preserve">before its contents are </w:t>
      </w:r>
      <w:r w:rsidR="005923C1">
        <w:t xml:space="preserve">landfilled or incinerated. The total of such measurements is the total tons disposed.  </w:t>
      </w:r>
      <w:r w:rsidR="00F339D5">
        <w:t xml:space="preserve">However, the materials making up that waste are much less frequently characterized.  It requires a study </w:t>
      </w:r>
      <w:r>
        <w:t>often</w:t>
      </w:r>
      <w:r w:rsidR="00F339D5">
        <w:t xml:space="preserve"> described as a “waste sort,” where samples of disposed waste are</w:t>
      </w:r>
      <w:r w:rsidR="005923C1">
        <w:t xml:space="preserve"> s</w:t>
      </w:r>
      <w:r w:rsidR="00F339D5">
        <w:t>eparated into distinct material categories and weighed.  Waste sorts are highly laborious,</w:t>
      </w:r>
      <w:r w:rsidR="006D4897">
        <w:rPr>
          <w:rStyle w:val="FootnoteReference"/>
        </w:rPr>
        <w:footnoteReference w:id="10"/>
      </w:r>
      <w:r w:rsidR="00F339D5">
        <w:t xml:space="preserve"> especially if high specificity of material </w:t>
      </w:r>
      <w:r w:rsidR="00F339D5">
        <w:lastRenderedPageBreak/>
        <w:t>categories are desired, so they tend to be conducted infrequently.  Oregon DEQ conducts one every five or six years, and uses more than 100 material categories</w:t>
      </w:r>
      <w:r w:rsidR="006D4897">
        <w:rPr>
          <w:rStyle w:val="FootnoteReference"/>
        </w:rPr>
        <w:footnoteReference w:id="11"/>
      </w:r>
      <w:r w:rsidR="00F339D5">
        <w:t xml:space="preserve"> – though for the purpose of analysis</w:t>
      </w:r>
      <w:r w:rsidR="006D4897">
        <w:t xml:space="preserve"> and reporting</w:t>
      </w:r>
      <w:r w:rsidR="00F339D5">
        <w:t>, the 100+ categories are often lumped into a smaller number.</w:t>
      </w:r>
    </w:p>
    <w:p w14:paraId="2E02C565" w14:textId="18342326" w:rsidR="00F339D5" w:rsidRDefault="00F339D5" w:rsidP="00B91DAC"/>
    <w:p w14:paraId="461A03E4" w14:textId="329353F9" w:rsidR="00486A10" w:rsidRDefault="00F339D5" w:rsidP="00B91DAC">
      <w:r>
        <w:t>Recycling and other recovery is harder to study because the recycling market is complex.</w:t>
      </w:r>
      <w:r w:rsidR="00486A10">
        <w:t xml:space="preserve">  Materials are collected for recovery by a variety of parties – garbage haulers, scrap metal collectors, grease handlers, etc.  After collection, they enter a marketplace where they are bought and sold in different states of separation and/or processing.  They may change hands several times before they are finally used.</w:t>
      </w:r>
    </w:p>
    <w:p w14:paraId="7B674616" w14:textId="43F8AE81" w:rsidR="00486A10" w:rsidRDefault="00486A10" w:rsidP="00B91DAC"/>
    <w:p w14:paraId="364B7616" w14:textId="04366E4D" w:rsidR="00486A10" w:rsidRDefault="00486A10" w:rsidP="00B91DAC">
      <w:r>
        <w:t>State and local governments have various ways of extracting information from this marketplace and summarizing it.  In Oregon, law</w:t>
      </w:r>
      <w:r w:rsidR="006D4897">
        <w:rPr>
          <w:rStyle w:val="FootnoteReference"/>
        </w:rPr>
        <w:footnoteReference w:id="12"/>
      </w:r>
      <w:r>
        <w:t xml:space="preserve"> requires participants in the recycling marketplace to report to DEQ,</w:t>
      </w:r>
      <w:r w:rsidR="006D4897">
        <w:rPr>
          <w:rStyle w:val="FootnoteReference"/>
        </w:rPr>
        <w:footnoteReference w:id="13"/>
      </w:r>
      <w:r>
        <w:t xml:space="preserve"> which summarizes and de-duplicates the records.  But regardless of the system, the end result is a list of tonnages for specific materials that are destined for recovery.</w:t>
      </w:r>
    </w:p>
    <w:p w14:paraId="6F26D37E" w14:textId="3F8C6DC7" w:rsidR="00486A10" w:rsidRDefault="00486A10" w:rsidP="00B91DAC"/>
    <w:p w14:paraId="095C3F71" w14:textId="4FF575F9" w:rsidR="00486A10" w:rsidRDefault="00486A10" w:rsidP="00B91DAC">
      <w:r>
        <w:t xml:space="preserve">It is not always clear </w:t>
      </w:r>
      <w:r w:rsidR="006D4897">
        <w:t xml:space="preserve">how </w:t>
      </w:r>
      <w:r>
        <w:t>materials</w:t>
      </w:r>
      <w:r w:rsidR="006D4897">
        <w:t xml:space="preserve"> collected for recovery are actually going to be used </w:t>
      </w:r>
      <w:r>
        <w:t xml:space="preserve">– </w:t>
      </w:r>
      <w:r w:rsidR="006D4897">
        <w:t xml:space="preserve">an uncertainty </w:t>
      </w:r>
      <w:r>
        <w:t>whic</w:t>
      </w:r>
      <w:r w:rsidR="006D4897">
        <w:t>h has important implications users of</w:t>
      </w:r>
      <w:r>
        <w:t xml:space="preserve"> a </w:t>
      </w:r>
      <w:r w:rsidR="00C80D68">
        <w:t xml:space="preserve">system like WIC or WARM.   Many materials may be “recovered” in multiple ways.  Food waste may be composted aerobically or anaerobically digested.  Glass can be melted and reformed into new containers, or crushed for use as roadbed.  All of these count as “recovery” in Oregon, but each has different sets of associated impacts.  </w:t>
      </w:r>
    </w:p>
    <w:p w14:paraId="33798716" w14:textId="58401615" w:rsidR="00C80D68" w:rsidRDefault="00C80D68" w:rsidP="00B91DAC"/>
    <w:p w14:paraId="2D9BFB39" w14:textId="04A58CD6" w:rsidR="00C80D68" w:rsidRDefault="00C80D68" w:rsidP="00B91DAC">
      <w:r>
        <w:t xml:space="preserve">A system like WIC or WARM cannot rely on legal definitions of “recovery,” “recycling,” “disposal,” etc. to calculate end-of-life impacts, because these words represent general conceptual ideas of how to handle waste materials, not specific technical processes.  </w:t>
      </w:r>
      <w:r w:rsidR="00555CB2">
        <w:t>U</w:t>
      </w:r>
      <w:r>
        <w:t xml:space="preserve">sers of WIC are required to assign each material tonnage in their solid waste </w:t>
      </w:r>
      <w:r w:rsidR="00555CB2">
        <w:t>stream</w:t>
      </w:r>
      <w:r>
        <w:t xml:space="preserve"> a specific end-of-life </w:t>
      </w:r>
      <w:r w:rsidRPr="00C80D68">
        <w:rPr>
          <w:b/>
          <w:i/>
        </w:rPr>
        <w:t>disposition</w:t>
      </w:r>
      <w:r>
        <w:t xml:space="preserve"> – that i</w:t>
      </w:r>
      <w:r w:rsidR="00555CB2">
        <w:t>s, a specific technical process to be applied to the material.  For example, composting must be specified to be aerobic or anaerobi</w:t>
      </w:r>
      <w:r w:rsidR="006D4897">
        <w:t xml:space="preserve">c.  </w:t>
      </w:r>
    </w:p>
    <w:p w14:paraId="6A88256F" w14:textId="0410F69C" w:rsidR="00710014" w:rsidRDefault="00710014" w:rsidP="00B91DAC"/>
    <w:p w14:paraId="5571ECB8" w14:textId="30E0AC73" w:rsidR="005923C1" w:rsidRDefault="00105CB5" w:rsidP="00186F97">
      <w:pPr>
        <w:pStyle w:val="Heading3"/>
      </w:pPr>
      <w:r>
        <w:t>Consequences for an LCA approach to solid waste</w:t>
      </w:r>
    </w:p>
    <w:p w14:paraId="1CAEF0DA" w14:textId="34D75D4B" w:rsidR="00717079" w:rsidRPr="00125EA4" w:rsidRDefault="00717079" w:rsidP="006D4897">
      <w:r w:rsidRPr="00125EA4">
        <w:t>For sustainability analysts, studies of the solid waste stream have the power</w:t>
      </w:r>
      <w:r w:rsidR="00105CB5" w:rsidRPr="00125EA4">
        <w:t xml:space="preserve"> of a broad scope</w:t>
      </w:r>
      <w:r w:rsidRPr="00125EA4">
        <w:t xml:space="preserve">.  </w:t>
      </w:r>
      <w:r w:rsidR="000E3FA1" w:rsidRPr="00125EA4">
        <w:t>Solid waste data</w:t>
      </w:r>
      <w:r w:rsidRPr="00125EA4">
        <w:t xml:space="preserve"> represent large quantities of material measured at a civic or even national scale.  Moreover, </w:t>
      </w:r>
      <w:r w:rsidR="00105CB5" w:rsidRPr="00125EA4">
        <w:t xml:space="preserve">waste data is </w:t>
      </w:r>
      <w:r w:rsidRPr="00125EA4">
        <w:t xml:space="preserve">not theoretical – it represents materials that have </w:t>
      </w:r>
      <w:r w:rsidRPr="00125EA4">
        <w:rPr>
          <w:i/>
        </w:rPr>
        <w:t>definitely</w:t>
      </w:r>
      <w:r w:rsidRPr="00125EA4">
        <w:t xml:space="preserve"> been manufactured and used, and must be handled at the end of life.  Waste represents </w:t>
      </w:r>
      <w:r w:rsidR="00105CB5" w:rsidRPr="00125EA4">
        <w:t xml:space="preserve">a wide swath of real </w:t>
      </w:r>
      <w:r w:rsidRPr="00125EA4">
        <w:t xml:space="preserve">consumption and real life cycle </w:t>
      </w:r>
      <w:r w:rsidR="00105CB5" w:rsidRPr="00125EA4">
        <w:t>impacts.</w:t>
      </w:r>
    </w:p>
    <w:p w14:paraId="2F961AA9" w14:textId="2C898E27" w:rsidR="00717079" w:rsidRPr="00125EA4" w:rsidRDefault="00717079" w:rsidP="006D4897"/>
    <w:p w14:paraId="3CC6D395" w14:textId="4AA5D9F0" w:rsidR="000E3FA1" w:rsidRPr="00125EA4" w:rsidRDefault="00717079" w:rsidP="00B91DAC">
      <w:r w:rsidRPr="00125EA4">
        <w:t>However, this breadth necessarily comes with a lack of precision.  Waste materials are mixtures, e</w:t>
      </w:r>
      <w:r w:rsidR="00A24981" w:rsidRPr="00125EA4">
        <w:t xml:space="preserve">ven </w:t>
      </w:r>
      <w:r w:rsidR="001B5AA5" w:rsidRPr="00125EA4">
        <w:t>after some effort</w:t>
      </w:r>
      <w:r w:rsidR="00752F2F" w:rsidRPr="00125EA4">
        <w:t xml:space="preserve"> at separation has been applied.</w:t>
      </w:r>
      <w:r w:rsidR="001B5AA5" w:rsidRPr="00125EA4">
        <w:t xml:space="preserve"> </w:t>
      </w:r>
      <w:r w:rsidRPr="00125EA4">
        <w:t xml:space="preserve"> </w:t>
      </w:r>
      <w:r w:rsidR="000E3FA1" w:rsidRPr="00125EA4">
        <w:t>The way waste streams are studied, and the specificity to which mixed materials are sorted and characterized, varies greatly from place to place.  WIC’s users will come to the framework with data of widely varying breadth and quality.</w:t>
      </w:r>
    </w:p>
    <w:p w14:paraId="1B14A79A" w14:textId="77777777" w:rsidR="000E3FA1" w:rsidRPr="00125EA4" w:rsidRDefault="000E3FA1" w:rsidP="00B91DAC"/>
    <w:p w14:paraId="09E98FA0" w14:textId="22ECA976" w:rsidR="00967FAF" w:rsidRPr="00125EA4" w:rsidRDefault="000E3FA1" w:rsidP="00B91DAC">
      <w:r w:rsidRPr="00125EA4">
        <w:t xml:space="preserve">Critically, </w:t>
      </w:r>
      <w:r w:rsidR="00FC412C" w:rsidRPr="00125EA4">
        <w:t xml:space="preserve">many users will not know </w:t>
      </w:r>
      <w:r w:rsidR="00717079" w:rsidRPr="00125EA4">
        <w:t>the</w:t>
      </w:r>
      <w:r w:rsidR="00FC412C" w:rsidRPr="00125EA4">
        <w:t>ir</w:t>
      </w:r>
      <w:r w:rsidR="00717079" w:rsidRPr="00125EA4">
        <w:t xml:space="preserve"> materials have been used.  For example, a ton of steel collected for recycling might be composed of refrigerator parts (whose use-phase impacts were probably considerable) or juice cans (whose use-phase impacts were probably negligible).  </w:t>
      </w:r>
      <w:r w:rsidR="00967FAF" w:rsidRPr="00125EA4">
        <w:t xml:space="preserve"> </w:t>
      </w:r>
    </w:p>
    <w:p w14:paraId="51F65BA9" w14:textId="77777777" w:rsidR="00967FAF" w:rsidRPr="00125EA4" w:rsidRDefault="00967FAF" w:rsidP="00B91DAC"/>
    <w:p w14:paraId="55802488" w14:textId="15C28657" w:rsidR="00717079" w:rsidRDefault="00967FAF" w:rsidP="00B91DAC">
      <w:r w:rsidRPr="00125EA4">
        <w:t>WIC, like WARM, does not assign any impacts to the use phase of the life cycle.  Its life-cycle approach</w:t>
      </w:r>
      <w:r w:rsidR="00105CB5" w:rsidRPr="00125EA4">
        <w:t xml:space="preserve"> to the waste stream</w:t>
      </w:r>
      <w:r w:rsidRPr="00125EA4">
        <w:t xml:space="preserve"> uses a standard weight of material as a “declared unit,” rather than a functional unit.</w:t>
      </w:r>
      <w:r>
        <w:t xml:space="preserve">  </w:t>
      </w:r>
    </w:p>
    <w:p w14:paraId="467DADEB" w14:textId="55FD91CF" w:rsidR="00571C03" w:rsidRDefault="00571C03" w:rsidP="00B91DAC"/>
    <w:p w14:paraId="7BCF885D" w14:textId="25092CBE" w:rsidR="00752F2F" w:rsidRDefault="00817529" w:rsidP="00752F2F">
      <w:pPr>
        <w:pStyle w:val="Heading1"/>
      </w:pPr>
      <w:r>
        <w:t>Project goals</w:t>
      </w:r>
    </w:p>
    <w:p w14:paraId="2C7EEBCD" w14:textId="08F6023F" w:rsidR="001665F4" w:rsidRDefault="00817529" w:rsidP="001665F4">
      <w:r>
        <w:t>The goals of the WIC project are to create a system that:</w:t>
      </w:r>
    </w:p>
    <w:p w14:paraId="6933DE30" w14:textId="709C379F" w:rsidR="00105CB5" w:rsidRDefault="00105CB5" w:rsidP="00817529">
      <w:pPr>
        <w:pStyle w:val="ListParagraph"/>
        <w:numPr>
          <w:ilvl w:val="0"/>
          <w:numId w:val="3"/>
        </w:numPr>
      </w:pPr>
      <w:r>
        <w:t>Creates reasoned, credible estimates of the life cycle environmental</w:t>
      </w:r>
      <w:r w:rsidR="00FC412C">
        <w:t xml:space="preserve"> impacts of solid waste streams;</w:t>
      </w:r>
    </w:p>
    <w:p w14:paraId="5B035C55" w14:textId="63AF6523" w:rsidR="00817529" w:rsidRDefault="00105CB5" w:rsidP="00817529">
      <w:pPr>
        <w:pStyle w:val="ListParagraph"/>
        <w:numPr>
          <w:ilvl w:val="0"/>
          <w:numId w:val="3"/>
        </w:numPr>
      </w:pPr>
      <w:r>
        <w:t>A</w:t>
      </w:r>
      <w:r w:rsidR="00817529">
        <w:t xml:space="preserve">llows analysts who </w:t>
      </w:r>
      <w:r>
        <w:t>are not experienced</w:t>
      </w:r>
      <w:r w:rsidR="00817529">
        <w:t xml:space="preserve"> LCA practitioners to </w:t>
      </w:r>
      <w:r>
        <w:t>calculate such impacts;</w:t>
      </w:r>
    </w:p>
    <w:p w14:paraId="40FB2993" w14:textId="3E7A52A7" w:rsidR="00817529" w:rsidRDefault="00817529" w:rsidP="001665F4">
      <w:pPr>
        <w:pStyle w:val="ListParagraph"/>
        <w:numPr>
          <w:ilvl w:val="0"/>
          <w:numId w:val="2"/>
        </w:numPr>
      </w:pPr>
      <w:r>
        <w:t xml:space="preserve">Calculates </w:t>
      </w:r>
      <w:r w:rsidR="00105CB5">
        <w:t xml:space="preserve">such impacts at all the levels of detail relevant to a state or local SMM program, for example statewide totals, subtotals linked to </w:t>
      </w:r>
      <w:r>
        <w:t>geographic areas, material classes, life cycle stages, years, and legal classification as either “di</w:t>
      </w:r>
      <w:r w:rsidR="00FC412C">
        <w:t>sposed” or “recovered” material;</w:t>
      </w:r>
    </w:p>
    <w:p w14:paraId="0CDDE1E2" w14:textId="38BCD8D9" w:rsidR="00817529" w:rsidRDefault="00817529" w:rsidP="001665F4">
      <w:pPr>
        <w:pStyle w:val="ListParagraph"/>
        <w:numPr>
          <w:ilvl w:val="0"/>
          <w:numId w:val="2"/>
        </w:numPr>
      </w:pPr>
      <w:r>
        <w:t>Allows the user to project the impacts associated with</w:t>
      </w:r>
      <w:r w:rsidR="00D37B4D">
        <w:t xml:space="preserve"> </w:t>
      </w:r>
      <w:r w:rsidR="003827F6">
        <w:t>new, untried ideas for waste management, such as “increased recycling” or “reduced food waste”</w:t>
      </w:r>
      <w:r>
        <w:t>;</w:t>
      </w:r>
    </w:p>
    <w:p w14:paraId="4BB17A65" w14:textId="31DAD4FD" w:rsidR="001665F4" w:rsidRDefault="00817529" w:rsidP="001665F4">
      <w:pPr>
        <w:pStyle w:val="ListParagraph"/>
        <w:numPr>
          <w:ilvl w:val="0"/>
          <w:numId w:val="2"/>
        </w:numPr>
      </w:pPr>
      <w:r>
        <w:t>Can efficiently answer the most common questions waste managers and sustainability officers have about management options and life cycle impacts.  Most of these questions involve changing the amount of material recovered, changing recovery or disposal dispositions, reducing waste generation, and changing end-of-life trans</w:t>
      </w:r>
      <w:r w:rsidR="003827F6">
        <w:t>port distances;</w:t>
      </w:r>
    </w:p>
    <w:p w14:paraId="72C148E7" w14:textId="69E8965E" w:rsidR="00817529" w:rsidRDefault="00C475FD" w:rsidP="001665F4">
      <w:pPr>
        <w:pStyle w:val="ListParagraph"/>
        <w:numPr>
          <w:ilvl w:val="0"/>
          <w:numId w:val="2"/>
        </w:numPr>
      </w:pPr>
      <w:r>
        <w:t xml:space="preserve">Is as transparent, open, and adaptable as practical, </w:t>
      </w:r>
      <w:r w:rsidR="003827F6">
        <w:t>given the limits of its creators’ time, resources, and programming skill;</w:t>
      </w:r>
      <w:r w:rsidR="00FC412C">
        <w:t xml:space="preserve"> and</w:t>
      </w:r>
    </w:p>
    <w:p w14:paraId="6BCFF687" w14:textId="26A0B5B3" w:rsidR="00C475FD" w:rsidRDefault="00C475FD" w:rsidP="001665F4">
      <w:pPr>
        <w:pStyle w:val="ListParagraph"/>
        <w:numPr>
          <w:ilvl w:val="0"/>
          <w:numId w:val="2"/>
        </w:numPr>
      </w:pPr>
      <w:r>
        <w:t xml:space="preserve">Reports results in a large and flexible number of impact categories (GHG emissions, water use, </w:t>
      </w:r>
      <w:proofErr w:type="spellStart"/>
      <w:r>
        <w:t>ecotoxicity</w:t>
      </w:r>
      <w:proofErr w:type="spellEnd"/>
      <w:r>
        <w:t xml:space="preserve">, </w:t>
      </w:r>
      <w:proofErr w:type="spellStart"/>
      <w:r>
        <w:t>etc</w:t>
      </w:r>
      <w:proofErr w:type="spellEnd"/>
      <w:r>
        <w:t>), including (</w:t>
      </w:r>
      <w:r w:rsidR="003827F6">
        <w:t>ideally</w:t>
      </w:r>
      <w:r>
        <w:t>) all the impact categories that re</w:t>
      </w:r>
      <w:r w:rsidR="003827F6">
        <w:t>present planetary boundaries.</w:t>
      </w:r>
      <w:r w:rsidR="003827F6">
        <w:rPr>
          <w:rStyle w:val="FootnoteReference"/>
        </w:rPr>
        <w:footnoteReference w:id="14"/>
      </w:r>
    </w:p>
    <w:p w14:paraId="5CA24688" w14:textId="178E50F7" w:rsidR="00C475FD" w:rsidRDefault="00C475FD" w:rsidP="00C475FD"/>
    <w:p w14:paraId="49C4C4F5" w14:textId="2A3C9E85" w:rsidR="00C475FD" w:rsidRPr="001665F4" w:rsidRDefault="002776B5" w:rsidP="00C475FD">
      <w:pPr>
        <w:pStyle w:val="Heading1"/>
      </w:pPr>
      <w:r>
        <w:t>Overview of impact</w:t>
      </w:r>
      <w:r w:rsidR="00B66DD5">
        <w:t xml:space="preserve"> calculations</w:t>
      </w:r>
    </w:p>
    <w:p w14:paraId="46BB2516" w14:textId="516B2085" w:rsidR="00591FAD" w:rsidRDefault="00E177D6" w:rsidP="00C475FD">
      <w:r>
        <w:t xml:space="preserve">Within a given impact category, </w:t>
      </w:r>
      <w:r w:rsidR="00591FAD">
        <w:t xml:space="preserve">WIC defines the total impact of </w:t>
      </w:r>
      <w:r>
        <w:t xml:space="preserve">a </w:t>
      </w:r>
      <w:r w:rsidR="00591FAD">
        <w:t xml:space="preserve">solid waste stream as the sum of impacts from all materials in the waste stream.  For materials </w:t>
      </w:r>
      <w:proofErr w:type="spellStart"/>
      <w:r w:rsidR="00591FAD" w:rsidRPr="00E177D6">
        <w:rPr>
          <w:i/>
        </w:rPr>
        <w:t>i</w:t>
      </w:r>
      <w:proofErr w:type="spellEnd"/>
      <w:r w:rsidR="00591FAD" w:rsidRPr="00E177D6">
        <w:rPr>
          <w:i/>
        </w:rPr>
        <w:t>=1 to m…</w:t>
      </w:r>
    </w:p>
    <w:p w14:paraId="77842E3E" w14:textId="2D2B7A47" w:rsidR="00591FAD" w:rsidRPr="00C475FD" w:rsidRDefault="00575D1F" w:rsidP="00591FAD">
      <m:oMathPara>
        <m:oMath>
          <m:sSub>
            <m:sSubPr>
              <m:ctrlPr>
                <w:rPr>
                  <w:rFonts w:ascii="Cambria Math" w:hAnsi="Cambria Math"/>
                  <w:i/>
                </w:rPr>
              </m:ctrlPr>
            </m:sSubPr>
            <m:e>
              <m:r>
                <w:rPr>
                  <w:rFonts w:ascii="Cambria Math" w:hAnsi="Cambria Math"/>
                </w:rPr>
                <m:t>IMPACT</m:t>
              </m:r>
            </m:e>
            <m:sub>
              <m:r>
                <w:rPr>
                  <w:rFonts w:ascii="Cambria Math" w:hAnsi="Cambria Math"/>
                </w:rPr>
                <m:t>total</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m:t>
              </m:r>
            </m:sup>
            <m:e>
              <m:sSub>
                <m:sSubPr>
                  <m:ctrlPr>
                    <w:rPr>
                      <w:rFonts w:ascii="Cambria Math" w:hAnsi="Cambria Math"/>
                      <w:i/>
                    </w:rPr>
                  </m:ctrlPr>
                </m:sSubPr>
                <m:e>
                  <m:r>
                    <w:rPr>
                      <w:rFonts w:ascii="Cambria Math" w:hAnsi="Cambria Math"/>
                    </w:rPr>
                    <m:t>IMPACT</m:t>
                  </m:r>
                </m:e>
                <m:sub>
                  <m:r>
                    <w:rPr>
                      <w:rFonts w:ascii="Cambria Math" w:hAnsi="Cambria Math"/>
                    </w:rPr>
                    <m:t>i</m:t>
                  </m:r>
                </m:sub>
              </m:sSub>
            </m:e>
          </m:nary>
        </m:oMath>
      </m:oMathPara>
    </w:p>
    <w:p w14:paraId="66DAEB5D" w14:textId="77777777" w:rsidR="00591FAD" w:rsidRDefault="00591FAD" w:rsidP="00C475FD"/>
    <w:p w14:paraId="2E70C7C6" w14:textId="280F039E" w:rsidR="00591FAD" w:rsidRDefault="000307E2" w:rsidP="000307E2">
      <w:r>
        <w:t xml:space="preserve">The impact of a single material </w:t>
      </w:r>
      <w:proofErr w:type="spellStart"/>
      <w:r w:rsidRPr="00E219B8">
        <w:rPr>
          <w:i/>
        </w:rPr>
        <w:t>i</w:t>
      </w:r>
      <w:proofErr w:type="spellEnd"/>
      <w:r>
        <w:t xml:space="preserve"> is the sum of impacts from three life cycle stages</w:t>
      </w:r>
      <w:r w:rsidR="00E219B8">
        <w:t>:</w:t>
      </w:r>
    </w:p>
    <w:p w14:paraId="77C0ACEA" w14:textId="77777777" w:rsidR="00591FAD" w:rsidRPr="00C475FD" w:rsidRDefault="00591FAD" w:rsidP="00591FAD"/>
    <w:p w14:paraId="35B679BB" w14:textId="20D5A1F2" w:rsidR="00591FAD" w:rsidRPr="00C475FD" w:rsidRDefault="00575D1F" w:rsidP="00591FAD">
      <m:oMathPara>
        <m:oMath>
          <m:sSub>
            <m:sSubPr>
              <m:ctrlPr>
                <w:rPr>
                  <w:rFonts w:ascii="Cambria Math" w:hAnsi="Cambria Math"/>
                  <w:i/>
                </w:rPr>
              </m:ctrlPr>
            </m:sSubPr>
            <m:e>
              <m:r>
                <w:rPr>
                  <w:rFonts w:ascii="Cambria Math" w:hAnsi="Cambria Math"/>
                </w:rPr>
                <m:t>IMPACT</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ROD</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EOLT</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EOL</m:t>
              </m:r>
            </m:e>
            <m:sub>
              <m:r>
                <w:rPr>
                  <w:rFonts w:ascii="Cambria Math" w:hAnsi="Cambria Math"/>
                </w:rPr>
                <m:t>i</m:t>
              </m:r>
            </m:sub>
          </m:sSub>
        </m:oMath>
      </m:oMathPara>
    </w:p>
    <w:p w14:paraId="1B1D005E" w14:textId="49F70D3E" w:rsidR="000307E2" w:rsidRDefault="000307E2" w:rsidP="00C475FD">
      <w:r>
        <w:t>Where</w:t>
      </w:r>
    </w:p>
    <w:p w14:paraId="54A769B2" w14:textId="77777777" w:rsidR="00591FAD" w:rsidRDefault="00591FAD" w:rsidP="00C475FD"/>
    <w:p w14:paraId="79D2544D" w14:textId="4D388F90" w:rsidR="00591FAD" w:rsidRDefault="000307E2" w:rsidP="00591FAD">
      <w:pPr>
        <w:pStyle w:val="ListParagraph"/>
        <w:numPr>
          <w:ilvl w:val="0"/>
          <w:numId w:val="4"/>
        </w:numPr>
      </w:pPr>
      <w:r>
        <w:t xml:space="preserve">PROD = </w:t>
      </w:r>
      <w:r w:rsidR="00591FAD">
        <w:t xml:space="preserve">Production, which is used in the broad sense, and includes </w:t>
      </w:r>
      <w:r w:rsidR="00591FAD" w:rsidRPr="00C475FD">
        <w:t>extraction of resources, manufacturing or other processing, distribution and transport to retail</w:t>
      </w:r>
      <w:r w:rsidR="00591FAD">
        <w:t>;</w:t>
      </w:r>
    </w:p>
    <w:p w14:paraId="21CACFC0" w14:textId="2C7C7275" w:rsidR="00591FAD" w:rsidRDefault="000307E2" w:rsidP="00591FAD">
      <w:pPr>
        <w:pStyle w:val="ListParagraph"/>
        <w:numPr>
          <w:ilvl w:val="0"/>
          <w:numId w:val="4"/>
        </w:numPr>
      </w:pPr>
      <w:r>
        <w:t xml:space="preserve">EOLT = </w:t>
      </w:r>
      <w:r w:rsidR="00591FAD">
        <w:t>End-of-life transport, which contains only the transport between the collection point (e.g. a home or business) and the point when the collector loses control over the material.  For disposed materials, this will be the landfill or incinerator.  For recovered materials, this will be the first meaningful participant in the mark</w:t>
      </w:r>
      <w:r>
        <w:t xml:space="preserve">etplace for recovered materials.  Most often this will be a MRF (material recovery facility) for mixed recyclables, but </w:t>
      </w:r>
      <w:r w:rsidR="00E219B8">
        <w:t>other possibilities are steel businesses (for scrap metal collections) and composting and anaerobic digestion facilities.</w:t>
      </w:r>
    </w:p>
    <w:p w14:paraId="59F649E7" w14:textId="4E28309A" w:rsidR="00C475FD" w:rsidRPr="00C475FD" w:rsidRDefault="000307E2" w:rsidP="00C475FD">
      <w:pPr>
        <w:pStyle w:val="ListParagraph"/>
        <w:numPr>
          <w:ilvl w:val="0"/>
          <w:numId w:val="4"/>
        </w:numPr>
      </w:pPr>
      <w:r>
        <w:t>EOL = End-of-life treatment, such as landfilling, incineration, recycling, etc.</w:t>
      </w:r>
      <w:r w:rsidR="00591FAD">
        <w:t xml:space="preserve">  </w:t>
      </w:r>
      <w:r w:rsidR="00E219B8">
        <w:t xml:space="preserve">The end-of-life treatment phase may include additional transportation, after the material has left the control of the collector.  </w:t>
      </w:r>
      <w:r w:rsidR="00C475FD" w:rsidRPr="00C475FD">
        <w:t>End-of-life</w:t>
      </w:r>
      <w:r w:rsidR="00E219B8">
        <w:t xml:space="preserve"> treatment</w:t>
      </w:r>
      <w:r w:rsidR="00C475FD" w:rsidRPr="00C475FD">
        <w:t xml:space="preserve"> emissions may be positive, for example when organic material is </w:t>
      </w:r>
      <w:r>
        <w:t>disposed</w:t>
      </w:r>
      <w:r w:rsidR="00C475FD" w:rsidRPr="00C475FD">
        <w:t xml:space="preserve"> in a landfill and decays, or negative (that is, a reduction), for example, when steel is </w:t>
      </w:r>
      <w:r w:rsidR="00C475FD" w:rsidRPr="00C475FD">
        <w:lastRenderedPageBreak/>
        <w:t>recycl</w:t>
      </w:r>
      <w:r w:rsidR="00E219B8">
        <w:t xml:space="preserve">ed and WIC assumes </w:t>
      </w:r>
      <w:r w:rsidR="00C475FD" w:rsidRPr="00C475FD">
        <w:t xml:space="preserve">it </w:t>
      </w:r>
      <w:r w:rsidR="00E219B8">
        <w:t>prevents</w:t>
      </w:r>
      <w:r>
        <w:t xml:space="preserve"> greater impacts from some other </w:t>
      </w:r>
      <w:r w:rsidR="00E219B8">
        <w:t>source, for example production of virgin steel.</w:t>
      </w:r>
      <w:r>
        <w:t xml:space="preserve">  The companion document </w:t>
      </w:r>
      <w:r w:rsidR="00FC412C" w:rsidRPr="00FC412C">
        <w:rPr>
          <w:i/>
        </w:rPr>
        <w:t>Impact modeling for the Waste Impact Calculator</w:t>
      </w:r>
      <w:r>
        <w:t xml:space="preserve"> discusses assumptions of end-of-life dispositions in detail.</w:t>
      </w:r>
    </w:p>
    <w:p w14:paraId="587E0047" w14:textId="77777777" w:rsidR="00C475FD" w:rsidRPr="00C475FD" w:rsidRDefault="00C475FD" w:rsidP="00C475FD"/>
    <w:p w14:paraId="4BD4978B" w14:textId="77777777" w:rsidR="00152FAF" w:rsidRDefault="00E219B8" w:rsidP="00E219B8">
      <w:r>
        <w:t xml:space="preserve">These stages have been selected and </w:t>
      </w:r>
      <w:r w:rsidR="00152FAF">
        <w:t>delimited</w:t>
      </w:r>
      <w:r>
        <w:t xml:space="preserve"> based on practical considerations from the waste manager’s perspective.  As noted earlier, t</w:t>
      </w:r>
      <w:r w:rsidR="000307E2">
        <w:t xml:space="preserve">he </w:t>
      </w:r>
      <w:r w:rsidR="000307E2" w:rsidRPr="00E219B8">
        <w:rPr>
          <w:i/>
        </w:rPr>
        <w:t>use</w:t>
      </w:r>
      <w:r w:rsidR="000307E2">
        <w:t xml:space="preserve"> phase of the materials life cycle is ignored (set at zero), because </w:t>
      </w:r>
      <w:r>
        <w:t xml:space="preserve">the typical waste manager will know very little about the </w:t>
      </w:r>
      <w:r w:rsidR="000307E2" w:rsidRPr="003827F6">
        <w:t>uses</w:t>
      </w:r>
      <w:r w:rsidR="00152FAF">
        <w:t xml:space="preserve"> of the materials </w:t>
      </w:r>
      <w:r w:rsidR="000307E2">
        <w:t>that make up waste</w:t>
      </w:r>
      <w:r w:rsidR="00152FAF">
        <w:t>, even when it has been separated into commodity categories such as “steel</w:t>
      </w:r>
      <w:r w:rsidR="000307E2">
        <w:t>.</w:t>
      </w:r>
      <w:r w:rsidR="00152FAF">
        <w:t>”</w:t>
      </w:r>
      <w:r w:rsidR="000307E2">
        <w:t xml:space="preserve"> </w:t>
      </w:r>
      <w:r w:rsidR="00152FAF">
        <w:t xml:space="preserve">  </w:t>
      </w:r>
    </w:p>
    <w:p w14:paraId="1FEDD31E" w14:textId="77777777" w:rsidR="00152FAF" w:rsidRDefault="00152FAF" w:rsidP="00E219B8"/>
    <w:p w14:paraId="435EB0A3" w14:textId="4CA0EFEA" w:rsidR="003827F6" w:rsidRDefault="00E219B8" w:rsidP="00E219B8">
      <w:r>
        <w:t xml:space="preserve">The production </w:t>
      </w:r>
      <w:r w:rsidR="00152FAF">
        <w:t xml:space="preserve">stage </w:t>
      </w:r>
      <w:r w:rsidR="003827F6">
        <w:t xml:space="preserve">includes </w:t>
      </w:r>
      <w:r>
        <w:t>processes</w:t>
      </w:r>
      <w:r w:rsidR="00152FAF">
        <w:t xml:space="preserve"> that can be lengthy and complex</w:t>
      </w:r>
      <w:r>
        <w:t>, while the end-of-life transport phase</w:t>
      </w:r>
      <w:r w:rsidR="00152FAF">
        <w:t xml:space="preserve"> is simple and short.  This </w:t>
      </w:r>
      <w:r w:rsidR="003827F6">
        <w:t xml:space="preserve">division </w:t>
      </w:r>
      <w:r w:rsidR="00152FAF">
        <w:t>reflects the boundaries of influence of local government and corporate waste mana</w:t>
      </w:r>
      <w:r w:rsidR="003827F6">
        <w:t>gers.  For better or worse, these figures</w:t>
      </w:r>
      <w:r w:rsidR="00152FAF">
        <w:t xml:space="preserve"> have little influence over the way materials are produced or distributed.  </w:t>
      </w:r>
      <w:r w:rsidR="003827F6" w:rsidRPr="00125EA4">
        <w:t xml:space="preserve">Accordingly, </w:t>
      </w:r>
      <w:r w:rsidR="00FC412C" w:rsidRPr="00125EA4">
        <w:t>all</w:t>
      </w:r>
      <w:r w:rsidR="003827F6" w:rsidRPr="00125EA4">
        <w:t xml:space="preserve"> production</w:t>
      </w:r>
      <w:r w:rsidR="00FC412C" w:rsidRPr="00125EA4">
        <w:t>-related</w:t>
      </w:r>
      <w:r w:rsidR="003827F6" w:rsidRPr="00125EA4">
        <w:t xml:space="preserve"> impacts are lumped together and unchangeable by the user.</w:t>
      </w:r>
    </w:p>
    <w:p w14:paraId="55E5B277" w14:textId="67FC70AB" w:rsidR="003827F6" w:rsidRDefault="003827F6" w:rsidP="00E219B8"/>
    <w:p w14:paraId="1122FA43" w14:textId="153F6478" w:rsidR="00E219B8" w:rsidRDefault="003827F6" w:rsidP="00E219B8">
      <w:r>
        <w:t xml:space="preserve">Waste managers </w:t>
      </w:r>
      <w:r w:rsidR="00152FAF">
        <w:t xml:space="preserve">do, however, have some influence over how much waste is generated, to which dispositions that waste will flow, and how far it will be initially transported.   </w:t>
      </w:r>
      <w:r>
        <w:t xml:space="preserve">Accordingly, end-of-life treatments in WIC are specific, and the </w:t>
      </w:r>
      <w:r w:rsidR="00152FAF">
        <w:t xml:space="preserve">end-of-life transport phase describes the </w:t>
      </w:r>
      <w:r>
        <w:t xml:space="preserve">portion of </w:t>
      </w:r>
      <w:r w:rsidR="00152FAF">
        <w:t>transport that waste managers can control.</w:t>
      </w:r>
    </w:p>
    <w:p w14:paraId="7206AC0D" w14:textId="799F52E3" w:rsidR="00C475FD" w:rsidRPr="00C475FD" w:rsidRDefault="00C475FD" w:rsidP="00C475FD"/>
    <w:p w14:paraId="050374EC" w14:textId="760AB41E" w:rsidR="00C475FD" w:rsidRPr="00C475FD" w:rsidRDefault="00C475FD" w:rsidP="00C475FD">
      <w:proofErr w:type="spellStart"/>
      <w:proofErr w:type="gramStart"/>
      <w:r w:rsidRPr="00C475FD">
        <w:rPr>
          <w:i/>
        </w:rPr>
        <w:t>PROD</w:t>
      </w:r>
      <w:r w:rsidRPr="00C475FD">
        <w:rPr>
          <w:i/>
          <w:vertAlign w:val="subscript"/>
        </w:rPr>
        <w:t>i</w:t>
      </w:r>
      <w:proofErr w:type="spellEnd"/>
      <w:r w:rsidRPr="00C475FD">
        <w:t xml:space="preserve"> </w:t>
      </w:r>
      <w:r w:rsidR="00152FAF">
        <w:t>,</w:t>
      </w:r>
      <w:proofErr w:type="gramEnd"/>
      <w:r w:rsidR="00152FAF">
        <w:t xml:space="preserve"> </w:t>
      </w:r>
      <w:proofErr w:type="spellStart"/>
      <w:r w:rsidR="00152FAF" w:rsidRPr="00C475FD">
        <w:rPr>
          <w:i/>
        </w:rPr>
        <w:t>EOL</w:t>
      </w:r>
      <w:r w:rsidR="004C44A0">
        <w:rPr>
          <w:i/>
        </w:rPr>
        <w:t>T</w:t>
      </w:r>
      <w:r w:rsidR="00152FAF" w:rsidRPr="00C475FD">
        <w:rPr>
          <w:i/>
          <w:vertAlign w:val="subscript"/>
        </w:rPr>
        <w:t>i</w:t>
      </w:r>
      <w:proofErr w:type="spellEnd"/>
      <w:r w:rsidR="00152FAF" w:rsidRPr="00C475FD">
        <w:t xml:space="preserve"> </w:t>
      </w:r>
      <w:r w:rsidRPr="00C475FD">
        <w:t xml:space="preserve">and </w:t>
      </w:r>
      <w:proofErr w:type="spellStart"/>
      <w:r w:rsidRPr="00C475FD">
        <w:rPr>
          <w:i/>
        </w:rPr>
        <w:t>EOL</w:t>
      </w:r>
      <w:r w:rsidRPr="00C475FD">
        <w:rPr>
          <w:i/>
          <w:vertAlign w:val="subscript"/>
        </w:rPr>
        <w:t>i</w:t>
      </w:r>
      <w:proofErr w:type="spellEnd"/>
      <w:r w:rsidRPr="00C475FD">
        <w:t xml:space="preserve"> are not measured directly.  Rather, the solid waste stream is characterized by the masses of each material found in solid waste records and sampling programs.  Those masses are converted to </w:t>
      </w:r>
      <w:proofErr w:type="spellStart"/>
      <w:proofErr w:type="gramStart"/>
      <w:r w:rsidRPr="00C475FD">
        <w:rPr>
          <w:i/>
        </w:rPr>
        <w:t>PROD</w:t>
      </w:r>
      <w:r w:rsidRPr="00C475FD">
        <w:rPr>
          <w:i/>
          <w:vertAlign w:val="subscript"/>
        </w:rPr>
        <w:t>i</w:t>
      </w:r>
      <w:proofErr w:type="spellEnd"/>
      <w:r w:rsidR="004C44A0" w:rsidRPr="004C44A0">
        <w:rPr>
          <w:i/>
        </w:rPr>
        <w:t xml:space="preserve"> </w:t>
      </w:r>
      <w:r w:rsidR="004C44A0">
        <w:rPr>
          <w:i/>
        </w:rPr>
        <w:t>,</w:t>
      </w:r>
      <w:proofErr w:type="gramEnd"/>
      <w:r w:rsidR="004C44A0">
        <w:rPr>
          <w:i/>
        </w:rPr>
        <w:t xml:space="preserve"> </w:t>
      </w:r>
      <w:proofErr w:type="spellStart"/>
      <w:r w:rsidR="004C44A0" w:rsidRPr="00C475FD">
        <w:rPr>
          <w:i/>
        </w:rPr>
        <w:t>EOL</w:t>
      </w:r>
      <w:r w:rsidR="004C44A0">
        <w:rPr>
          <w:i/>
        </w:rPr>
        <w:t>T</w:t>
      </w:r>
      <w:r w:rsidR="004C44A0" w:rsidRPr="00C475FD">
        <w:rPr>
          <w:i/>
          <w:vertAlign w:val="subscript"/>
        </w:rPr>
        <w:t>i</w:t>
      </w:r>
      <w:proofErr w:type="spellEnd"/>
      <w:r w:rsidR="004C44A0" w:rsidRPr="00C475FD">
        <w:t xml:space="preserve"> and</w:t>
      </w:r>
      <w:r w:rsidRPr="00C475FD">
        <w:t xml:space="preserve"> </w:t>
      </w:r>
      <w:proofErr w:type="spellStart"/>
      <w:r w:rsidRPr="00C475FD">
        <w:rPr>
          <w:i/>
        </w:rPr>
        <w:t>EOL</w:t>
      </w:r>
      <w:r w:rsidRPr="00C475FD">
        <w:rPr>
          <w:i/>
          <w:vertAlign w:val="subscript"/>
        </w:rPr>
        <w:t>i</w:t>
      </w:r>
      <w:proofErr w:type="spellEnd"/>
      <w:r w:rsidRPr="00C475FD">
        <w:t xml:space="preserve"> using </w:t>
      </w:r>
      <w:r w:rsidRPr="00C475FD">
        <w:rPr>
          <w:b/>
          <w:i/>
        </w:rPr>
        <w:t>impact factors</w:t>
      </w:r>
      <w:r w:rsidR="003827F6">
        <w:t xml:space="preserve"> relating impacts to unit weights,</w:t>
      </w:r>
      <w:r w:rsidRPr="00C475FD">
        <w:t xml:space="preserve"> for exampl</w:t>
      </w:r>
      <w:r w:rsidR="004C44A0">
        <w:t>e “3.2 kg CO</w:t>
      </w:r>
      <w:r w:rsidR="004C44A0" w:rsidRPr="004C44A0">
        <w:rPr>
          <w:vertAlign w:val="subscript"/>
        </w:rPr>
        <w:t>2</w:t>
      </w:r>
      <w:r w:rsidR="004C44A0">
        <w:t xml:space="preserve"> equivalents of greenhouse gas emissions per short ton</w:t>
      </w:r>
      <w:r w:rsidRPr="00C475FD">
        <w:t xml:space="preserve"> of waste.”</w:t>
      </w:r>
    </w:p>
    <w:p w14:paraId="70A9417F" w14:textId="77777777" w:rsidR="00C475FD" w:rsidRPr="00C475FD" w:rsidRDefault="00C475FD" w:rsidP="00C475FD"/>
    <w:p w14:paraId="28429515" w14:textId="234FBA2A" w:rsidR="00C475FD" w:rsidRPr="00C475FD" w:rsidRDefault="00C475FD" w:rsidP="00C475FD">
      <w:r w:rsidRPr="00C475FD">
        <w:t xml:space="preserve">Production-related </w:t>
      </w:r>
      <w:r w:rsidR="004C44A0">
        <w:t>impacts</w:t>
      </w:r>
      <w:r w:rsidRPr="00C475FD">
        <w:t xml:space="preserve"> for each material (</w:t>
      </w:r>
      <w:proofErr w:type="spellStart"/>
      <w:r w:rsidRPr="00C475FD">
        <w:rPr>
          <w:i/>
        </w:rPr>
        <w:t>PROD</w:t>
      </w:r>
      <w:r w:rsidRPr="00C475FD">
        <w:rPr>
          <w:i/>
          <w:vertAlign w:val="subscript"/>
        </w:rPr>
        <w:t>i</w:t>
      </w:r>
      <w:proofErr w:type="spellEnd"/>
      <w:r w:rsidRPr="00C475FD">
        <w:t>) are straightforward to calculate, as the p</w:t>
      </w:r>
      <w:r w:rsidR="004C44A0">
        <w:t xml:space="preserve">roduct of the total mass of waste generated for that material </w:t>
      </w:r>
      <w:r w:rsidRPr="00C475FD">
        <w:t>(</w:t>
      </w:r>
      <w:proofErr w:type="spellStart"/>
      <w:r w:rsidRPr="00C475FD">
        <w:rPr>
          <w:i/>
        </w:rPr>
        <w:t>MASS</w:t>
      </w:r>
      <w:r w:rsidRPr="00C475FD">
        <w:rPr>
          <w:i/>
          <w:vertAlign w:val="subscript"/>
        </w:rPr>
        <w:t>i</w:t>
      </w:r>
      <w:proofErr w:type="spellEnd"/>
      <w:proofErr w:type="gramStart"/>
      <w:r w:rsidRPr="00C475FD">
        <w:t>)</w:t>
      </w:r>
      <w:r w:rsidR="004C44A0">
        <w:t xml:space="preserve"> </w:t>
      </w:r>
      <w:r w:rsidRPr="00C475FD">
        <w:t xml:space="preserve"> and</w:t>
      </w:r>
      <w:proofErr w:type="gramEnd"/>
      <w:r w:rsidRPr="00C475FD">
        <w:t xml:space="preserve"> a production impact factor (</w:t>
      </w:r>
      <w:proofErr w:type="spellStart"/>
      <w:r w:rsidRPr="00C475FD">
        <w:rPr>
          <w:i/>
        </w:rPr>
        <w:t>PIF</w:t>
      </w:r>
      <w:r w:rsidRPr="00C475FD">
        <w:rPr>
          <w:i/>
          <w:vertAlign w:val="subscript"/>
        </w:rPr>
        <w:t>i</w:t>
      </w:r>
      <w:proofErr w:type="spellEnd"/>
      <w:r w:rsidRPr="00C475FD">
        <w:t>):</w:t>
      </w:r>
    </w:p>
    <w:p w14:paraId="1D5E087E" w14:textId="77777777" w:rsidR="00C475FD" w:rsidRPr="00C475FD" w:rsidRDefault="00C475FD" w:rsidP="00C475FD"/>
    <w:p w14:paraId="3B7896A7" w14:textId="251B6C0C" w:rsidR="00C475FD" w:rsidRPr="00C475FD" w:rsidRDefault="00575D1F" w:rsidP="00C475FD">
      <m:oMathPara>
        <m:oMath>
          <m:sSub>
            <m:sSubPr>
              <m:ctrlPr>
                <w:rPr>
                  <w:rFonts w:ascii="Cambria Math" w:hAnsi="Cambria Math"/>
                  <w:i/>
                </w:rPr>
              </m:ctrlPr>
            </m:sSubPr>
            <m:e>
              <m:r>
                <w:rPr>
                  <w:rFonts w:ascii="Cambria Math" w:hAnsi="Cambria Math"/>
                </w:rPr>
                <m:t>PROD</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AS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IF</m:t>
              </m:r>
            </m:e>
            <m:sub>
              <m:r>
                <w:rPr>
                  <w:rFonts w:ascii="Cambria Math" w:hAnsi="Cambria Math"/>
                </w:rPr>
                <m:t>i</m:t>
              </m:r>
            </m:sub>
          </m:sSub>
        </m:oMath>
      </m:oMathPara>
    </w:p>
    <w:p w14:paraId="1C384615" w14:textId="77777777" w:rsidR="00C475FD" w:rsidRPr="00C475FD" w:rsidRDefault="00C475FD" w:rsidP="00C475FD"/>
    <w:p w14:paraId="543335CF" w14:textId="7A5F6469" w:rsidR="007A0EC0" w:rsidRPr="00C475FD" w:rsidRDefault="007A0EC0" w:rsidP="007A0EC0">
      <w:r w:rsidRPr="00C475FD">
        <w:t>End-of-life</w:t>
      </w:r>
      <w:r>
        <w:t xml:space="preserve"> treatment</w:t>
      </w:r>
      <w:r w:rsidRPr="00C475FD">
        <w:t xml:space="preserve"> </w:t>
      </w:r>
      <w:r>
        <w:t>impacts</w:t>
      </w:r>
      <w:r w:rsidRPr="00C475FD">
        <w:t xml:space="preserve"> for each material (</w:t>
      </w:r>
      <w:proofErr w:type="spellStart"/>
      <w:r w:rsidRPr="00C475FD">
        <w:rPr>
          <w:i/>
        </w:rPr>
        <w:t>EOL</w:t>
      </w:r>
      <w:r w:rsidRPr="00C475FD">
        <w:rPr>
          <w:i/>
          <w:vertAlign w:val="subscript"/>
        </w:rPr>
        <w:t>i</w:t>
      </w:r>
      <w:proofErr w:type="spellEnd"/>
      <w:r w:rsidRPr="00C475FD">
        <w:t xml:space="preserve">) are more complex, because materials have multiple plausible </w:t>
      </w:r>
      <w:r>
        <w:t>dispositions at</w:t>
      </w:r>
      <w:r w:rsidRPr="00C475FD">
        <w:t xml:space="preserve"> the end of their useful lives, </w:t>
      </w:r>
      <w:r>
        <w:t>each of which has distinct impact characteristics.</w:t>
      </w:r>
      <w:r w:rsidRPr="00C475FD">
        <w:t xml:space="preserve"> For </w:t>
      </w:r>
      <w:r>
        <w:t xml:space="preserve">material </w:t>
      </w:r>
      <w:proofErr w:type="spellStart"/>
      <w:r w:rsidRPr="00E177D6">
        <w:rPr>
          <w:i/>
        </w:rPr>
        <w:t>i</w:t>
      </w:r>
      <w:proofErr w:type="spellEnd"/>
      <w:r>
        <w:t xml:space="preserve"> and its </w:t>
      </w:r>
      <w:r w:rsidRPr="00C475FD">
        <w:t xml:space="preserve">dispositions </w:t>
      </w:r>
      <w:r w:rsidRPr="00C475FD">
        <w:rPr>
          <w:i/>
        </w:rPr>
        <w:t>j=1</w:t>
      </w:r>
      <w:r w:rsidRPr="00C475FD">
        <w:t xml:space="preserve"> to </w:t>
      </w:r>
      <w:r w:rsidRPr="00C475FD">
        <w:rPr>
          <w:i/>
        </w:rPr>
        <w:t>d</w:t>
      </w:r>
      <w:r w:rsidRPr="00C475FD">
        <w:t>…</w:t>
      </w:r>
    </w:p>
    <w:p w14:paraId="4BA41FF7" w14:textId="77777777" w:rsidR="007A0EC0" w:rsidRPr="00C475FD" w:rsidRDefault="007A0EC0" w:rsidP="007A0EC0"/>
    <w:p w14:paraId="726B116E" w14:textId="77777777" w:rsidR="007A0EC0" w:rsidRPr="00C475FD" w:rsidRDefault="00575D1F" w:rsidP="007A0EC0">
      <m:oMathPara>
        <m:oMath>
          <m:sSub>
            <m:sSubPr>
              <m:ctrlPr>
                <w:rPr>
                  <w:rFonts w:ascii="Cambria Math" w:hAnsi="Cambria Math"/>
                  <w:i/>
                </w:rPr>
              </m:ctrlPr>
            </m:sSubPr>
            <m:e>
              <m:r>
                <w:rPr>
                  <w:rFonts w:ascii="Cambria Math" w:hAnsi="Cambria Math"/>
                </w:rPr>
                <m:t>EOL</m:t>
              </m:r>
            </m:e>
            <m:sub>
              <m:r>
                <w:rPr>
                  <w:rFonts w:ascii="Cambria Math" w:hAnsi="Cambria Math"/>
                </w:rPr>
                <m:t>i</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j=1</m:t>
              </m:r>
            </m:sub>
            <m:sup>
              <m:r>
                <w:rPr>
                  <w:rFonts w:ascii="Cambria Math" w:hAnsi="Cambria Math"/>
                </w:rPr>
                <m:t>j=d</m:t>
              </m:r>
            </m:sup>
            <m:e>
              <m:sSub>
                <m:sSubPr>
                  <m:ctrlPr>
                    <w:rPr>
                      <w:rFonts w:ascii="Cambria Math" w:hAnsi="Cambria Math"/>
                      <w:i/>
                    </w:rPr>
                  </m:ctrlPr>
                </m:sSubPr>
                <m:e>
                  <m:r>
                    <w:rPr>
                      <w:rFonts w:ascii="Cambria Math" w:hAnsi="Cambria Math"/>
                    </w:rPr>
                    <m:t>MAS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EIF</m:t>
                  </m:r>
                </m:e>
                <m:sub>
                  <m:r>
                    <w:rPr>
                      <w:rFonts w:ascii="Cambria Math" w:hAnsi="Cambria Math"/>
                    </w:rPr>
                    <m:t>i,j</m:t>
                  </m:r>
                </m:sub>
              </m:sSub>
            </m:e>
          </m:nary>
        </m:oMath>
      </m:oMathPara>
    </w:p>
    <w:p w14:paraId="1088ACD7" w14:textId="77777777" w:rsidR="007A0EC0" w:rsidRPr="00C475FD" w:rsidRDefault="007A0EC0" w:rsidP="007A0EC0"/>
    <w:p w14:paraId="665B5B97" w14:textId="7E826E72" w:rsidR="007A0EC0" w:rsidRDefault="007A0EC0" w:rsidP="007A0EC0">
      <w:r w:rsidRPr="00C475FD">
        <w:t>That is, to find the total end-of-life</w:t>
      </w:r>
      <w:r>
        <w:t xml:space="preserve"> treatment</w:t>
      </w:r>
      <w:r w:rsidRPr="00C475FD">
        <w:t xml:space="preserve"> </w:t>
      </w:r>
      <w:r>
        <w:t>impact</w:t>
      </w:r>
      <w:r w:rsidRPr="00C475FD">
        <w:t xml:space="preserve"> for each material, the mass of each unique combination of material and disp</w:t>
      </w:r>
      <w:r>
        <w:t>osition (</w:t>
      </w:r>
      <w:proofErr w:type="spellStart"/>
      <w:r w:rsidRPr="007A0EC0">
        <w:rPr>
          <w:i/>
        </w:rPr>
        <w:t>MASS</w:t>
      </w:r>
      <w:r w:rsidRPr="007A0EC0">
        <w:rPr>
          <w:i/>
          <w:vertAlign w:val="subscript"/>
        </w:rPr>
        <w:t>i</w:t>
      </w:r>
      <w:proofErr w:type="gramStart"/>
      <w:r w:rsidRPr="007A0EC0">
        <w:rPr>
          <w:i/>
          <w:vertAlign w:val="subscript"/>
        </w:rPr>
        <w:t>,j</w:t>
      </w:r>
      <w:proofErr w:type="spellEnd"/>
      <w:proofErr w:type="gramEnd"/>
      <w:r>
        <w:t xml:space="preserve">)must be multiplied by the matching </w:t>
      </w:r>
      <w:r w:rsidRPr="00C475FD">
        <w:t>impact factor</w:t>
      </w:r>
      <w:r>
        <w:t xml:space="preserve"> (</w:t>
      </w:r>
      <w:proofErr w:type="spellStart"/>
      <w:r w:rsidRPr="007A0EC0">
        <w:rPr>
          <w:i/>
        </w:rPr>
        <w:t>EIF</w:t>
      </w:r>
      <w:r w:rsidRPr="007A0EC0">
        <w:rPr>
          <w:i/>
          <w:vertAlign w:val="subscript"/>
        </w:rPr>
        <w:t>i,j</w:t>
      </w:r>
      <w:proofErr w:type="spellEnd"/>
      <w:r>
        <w:t>)</w:t>
      </w:r>
      <w:r w:rsidRPr="00C475FD">
        <w:t>, and those products summed.</w:t>
      </w:r>
    </w:p>
    <w:p w14:paraId="61C4C129" w14:textId="77777777" w:rsidR="007A0EC0" w:rsidRDefault="007A0EC0" w:rsidP="00C475FD"/>
    <w:p w14:paraId="4C95E4DE" w14:textId="10B49463" w:rsidR="004C44A0" w:rsidRDefault="004C44A0" w:rsidP="00C475FD">
      <w:r>
        <w:t>End-of-life-transport impacts are calculated in a similar way, using an end-of-life-transport impact factor (</w:t>
      </w:r>
      <w:proofErr w:type="spellStart"/>
      <w:r w:rsidRPr="004C44A0">
        <w:rPr>
          <w:i/>
        </w:rPr>
        <w:t>TIF</w:t>
      </w:r>
      <w:r w:rsidRPr="004C44A0">
        <w:rPr>
          <w:i/>
          <w:vertAlign w:val="subscript"/>
        </w:rPr>
        <w:t>i</w:t>
      </w:r>
      <w:proofErr w:type="gramStart"/>
      <w:r w:rsidR="007A0EC0">
        <w:rPr>
          <w:i/>
          <w:vertAlign w:val="subscript"/>
        </w:rPr>
        <w:t>,j</w:t>
      </w:r>
      <w:proofErr w:type="spellEnd"/>
      <w:proofErr w:type="gramEnd"/>
      <w:r>
        <w:t>), but with the addition of a scaling factor that allows users to customize transport distances (in relation to a default distance supplied by WIC).</w:t>
      </w:r>
    </w:p>
    <w:p w14:paraId="75E87DC3" w14:textId="77777777" w:rsidR="004C44A0" w:rsidRDefault="004C44A0" w:rsidP="00C475FD"/>
    <w:p w14:paraId="757DA3B2" w14:textId="7058D93F" w:rsidR="004C44A0" w:rsidRPr="00C475FD" w:rsidRDefault="00575D1F" w:rsidP="004C44A0">
      <m:oMathPara>
        <m:oMath>
          <m:sSub>
            <m:sSubPr>
              <m:ctrlPr>
                <w:rPr>
                  <w:rFonts w:ascii="Cambria Math" w:hAnsi="Cambria Math"/>
                  <w:i/>
                </w:rPr>
              </m:ctrlPr>
            </m:sSubPr>
            <m:e>
              <m:r>
                <w:rPr>
                  <w:rFonts w:ascii="Cambria Math" w:hAnsi="Cambria Math"/>
                </w:rPr>
                <m:t>EOLT</m:t>
              </m:r>
            </m:e>
            <m:sub>
              <m:r>
                <w:rPr>
                  <w:rFonts w:ascii="Cambria Math" w:hAnsi="Cambria Math"/>
                </w:rPr>
                <m:t>i</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j=1</m:t>
              </m:r>
            </m:sub>
            <m:sup>
              <m:r>
                <w:rPr>
                  <w:rFonts w:ascii="Cambria Math" w:hAnsi="Cambria Math"/>
                </w:rPr>
                <m:t>j=d</m:t>
              </m:r>
            </m:sup>
            <m:e>
              <m:sSub>
                <m:sSubPr>
                  <m:ctrlPr>
                    <w:rPr>
                      <w:rFonts w:ascii="Cambria Math" w:hAnsi="Cambria Math"/>
                      <w:i/>
                    </w:rPr>
                  </m:ctrlPr>
                </m:sSubPr>
                <m:e>
                  <m:r>
                    <w:rPr>
                      <w:rFonts w:ascii="Cambria Math" w:hAnsi="Cambria Math"/>
                    </w:rPr>
                    <m:t>MAS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TIF</m:t>
                  </m:r>
                </m:e>
                <m:sub>
                  <m:r>
                    <w:rPr>
                      <w:rFonts w:ascii="Cambria Math" w:hAnsi="Cambria Math"/>
                    </w:rPr>
                    <m:t>i,j</m:t>
                  </m:r>
                </m:sub>
              </m:sSub>
            </m:e>
          </m:nary>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ustom distance</m:t>
                  </m:r>
                </m:e>
                <m:sub>
                  <m:r>
                    <w:rPr>
                      <w:rFonts w:ascii="Cambria Math" w:hAnsi="Cambria Math"/>
                    </w:rPr>
                    <m:t>i,j</m:t>
                  </m:r>
                </m:sub>
              </m:sSub>
            </m:num>
            <m:den>
              <m:sSub>
                <m:sSubPr>
                  <m:ctrlPr>
                    <w:rPr>
                      <w:rFonts w:ascii="Cambria Math" w:hAnsi="Cambria Math"/>
                      <w:i/>
                    </w:rPr>
                  </m:ctrlPr>
                </m:sSubPr>
                <m:e>
                  <m:r>
                    <w:rPr>
                      <w:rFonts w:ascii="Cambria Math" w:hAnsi="Cambria Math"/>
                    </w:rPr>
                    <m:t>WIC default distance</m:t>
                  </m:r>
                </m:e>
                <m:sub>
                  <m:r>
                    <w:rPr>
                      <w:rFonts w:ascii="Cambria Math" w:hAnsi="Cambria Math"/>
                    </w:rPr>
                    <m:t>i,j</m:t>
                  </m:r>
                </m:sub>
              </m:sSub>
            </m:den>
          </m:f>
        </m:oMath>
      </m:oMathPara>
    </w:p>
    <w:p w14:paraId="5080EDF2" w14:textId="7D3538D9" w:rsidR="004C44A0" w:rsidRDefault="004C44A0" w:rsidP="00C475FD"/>
    <w:p w14:paraId="2970DB51" w14:textId="699A7B54" w:rsidR="00E177D6" w:rsidRDefault="00E177D6" w:rsidP="00C475FD"/>
    <w:p w14:paraId="667A3B9A" w14:textId="3CD02469" w:rsidR="00E177D6" w:rsidRDefault="00E177D6" w:rsidP="00C475FD">
      <w:r>
        <w:t>This calculation process can be applied for a waste stream of any size – from the waste produced by a single household or business to the waste produced by a state or industry.  WIC anticipates that users will want to compare wast</w:t>
      </w:r>
      <w:r w:rsidR="00B66DD5">
        <w:t>e streams representing di</w:t>
      </w:r>
      <w:r w:rsidR="00FC412C">
        <w:t xml:space="preserve">fferent </w:t>
      </w:r>
      <w:r w:rsidR="00B66DD5">
        <w:t>places (“Dane county vs. Smith county”), materials (“Steel vs. wood”)</w:t>
      </w:r>
      <w:r w:rsidR="00FC412C">
        <w:t xml:space="preserve">, and management scenarios (“Business as usual vs. increased composting”) </w:t>
      </w:r>
      <w:r w:rsidR="00B66DD5">
        <w:t xml:space="preserve"> – so its data files are set up to allow</w:t>
      </w:r>
      <w:r w:rsidR="00C45D17">
        <w:t xml:space="preserve"> processing of multiple streams, as described below.</w:t>
      </w:r>
    </w:p>
    <w:p w14:paraId="40F3AAE1" w14:textId="77777777" w:rsidR="00752F2F" w:rsidRDefault="00752F2F" w:rsidP="00B91DAC"/>
    <w:p w14:paraId="10D2FC5C" w14:textId="6832361F" w:rsidR="002D3EDE" w:rsidRDefault="00C45D17" w:rsidP="00802099">
      <w:pPr>
        <w:pStyle w:val="Heading1"/>
      </w:pPr>
      <w:r>
        <w:t xml:space="preserve">Data </w:t>
      </w:r>
      <w:r w:rsidR="007A0EC0">
        <w:t>tables</w:t>
      </w:r>
      <w:r w:rsidR="00EE54CB">
        <w:t xml:space="preserve"> and </w:t>
      </w:r>
      <w:r w:rsidR="007A0EC0">
        <w:t xml:space="preserve">their </w:t>
      </w:r>
      <w:r>
        <w:t>processing</w:t>
      </w:r>
    </w:p>
    <w:p w14:paraId="3C5F4202" w14:textId="446E3ECA" w:rsidR="002D3EDE" w:rsidRPr="002D3EDE" w:rsidRDefault="002D3EDE" w:rsidP="002D3EDE">
      <w:pPr>
        <w:pStyle w:val="Heading3"/>
      </w:pPr>
      <w:r>
        <w:t>Overview</w:t>
      </w:r>
    </w:p>
    <w:p w14:paraId="5FE7ED16" w14:textId="43FE67C1" w:rsidR="004A65CC" w:rsidRDefault="00EE54CB" w:rsidP="00EE54CB">
      <w:r>
        <w:t xml:space="preserve">WIC executes the impact calculation scheme described </w:t>
      </w:r>
      <w:r w:rsidR="007A0EC0">
        <w:t>earlier</w:t>
      </w:r>
      <w:r>
        <w:t xml:space="preserve"> by </w:t>
      </w:r>
      <w:r w:rsidR="004A65CC">
        <w:t xml:space="preserve">merging two related data </w:t>
      </w:r>
      <w:r w:rsidR="002D3EDE">
        <w:t>tables</w:t>
      </w:r>
      <w:r w:rsidR="004A65CC">
        <w:t xml:space="preserve"> and processing the result.</w:t>
      </w:r>
      <w:r w:rsidR="002776B5">
        <w:t xml:space="preserve">  In general, in WIC</w:t>
      </w:r>
      <w:proofErr w:type="gramStart"/>
      <w:r w:rsidR="002776B5">
        <w:t xml:space="preserve">, </w:t>
      </w:r>
      <w:proofErr w:type="gramEnd"/>
      <m:oMath>
        <m:r>
          <w:rPr>
            <w:rFonts w:ascii="Cambria Math" w:hAnsi="Cambria Math"/>
          </w:rPr>
          <m:t>masses×impact factors=impacts</m:t>
        </m:r>
      </m:oMath>
      <w:r w:rsidR="00E70FDB">
        <w:t>, but</w:t>
      </w:r>
      <w:r w:rsidR="005F580A">
        <w:t xml:space="preserve"> the details of processing matter</w:t>
      </w:r>
      <w:r w:rsidR="00E70FDB">
        <w:t>.</w:t>
      </w:r>
      <w:r w:rsidR="002776B5">
        <w:t xml:space="preserve"> </w:t>
      </w:r>
    </w:p>
    <w:p w14:paraId="5391739B" w14:textId="4DB78F04" w:rsidR="00EE54CB" w:rsidRDefault="004A65CC" w:rsidP="005F580A">
      <w:pPr>
        <w:pStyle w:val="ListParagraph"/>
        <w:numPr>
          <w:ilvl w:val="0"/>
          <w:numId w:val="5"/>
        </w:numPr>
      </w:pPr>
      <w:r>
        <w:t xml:space="preserve">One data </w:t>
      </w:r>
      <w:r w:rsidR="007A0EC0">
        <w:t>table</w:t>
      </w:r>
      <w:r>
        <w:t xml:space="preserve">, </w:t>
      </w:r>
      <w:proofErr w:type="spellStart"/>
      <w:r w:rsidR="00EE54CB" w:rsidRPr="004A65CC">
        <w:rPr>
          <w:b/>
        </w:rPr>
        <w:t>massProfiles</w:t>
      </w:r>
      <w:proofErr w:type="spellEnd"/>
      <w:r>
        <w:t xml:space="preserve">, </w:t>
      </w:r>
      <w:r w:rsidR="002D3EDE">
        <w:t>describes the waste stream(s) under consideration</w:t>
      </w:r>
      <w:r w:rsidR="00EE54CB">
        <w:t xml:space="preserve"> </w:t>
      </w:r>
      <w:r w:rsidR="002D3EDE">
        <w:t xml:space="preserve">by listing the weights of materials that compose them, and relevant end-of-life </w:t>
      </w:r>
      <w:r w:rsidR="007A0EC0">
        <w:t xml:space="preserve">transport </w:t>
      </w:r>
      <w:r w:rsidR="002D3EDE">
        <w:t>di</w:t>
      </w:r>
      <w:r w:rsidR="007A0EC0">
        <w:t xml:space="preserve">stances. These records </w:t>
      </w:r>
      <w:r w:rsidR="005F580A">
        <w:t>can be</w:t>
      </w:r>
      <w:r w:rsidR="007A0EC0">
        <w:t xml:space="preserve"> </w:t>
      </w:r>
      <w:r w:rsidR="00EE54CB">
        <w:t xml:space="preserve">labelled with additional classification variables such as </w:t>
      </w:r>
      <w:r w:rsidR="005F580A">
        <w:t xml:space="preserve">management </w:t>
      </w:r>
      <w:r w:rsidR="00EE54CB">
        <w:t>scenario name, geographic place, year, etc.</w:t>
      </w:r>
      <w:r w:rsidR="005F580A">
        <w:t xml:space="preserve">  </w:t>
      </w:r>
      <w:r w:rsidR="007A0EC0">
        <w:t xml:space="preserve">The </w:t>
      </w:r>
      <w:proofErr w:type="spellStart"/>
      <w:r w:rsidR="007A0EC0" w:rsidRPr="005F580A">
        <w:rPr>
          <w:i/>
        </w:rPr>
        <w:t>massProfiles</w:t>
      </w:r>
      <w:proofErr w:type="spellEnd"/>
      <w:r w:rsidR="007A0EC0">
        <w:t xml:space="preserve"> </w:t>
      </w:r>
      <w:r w:rsidR="002D3EDE">
        <w:t>table</w:t>
      </w:r>
      <w:r w:rsidR="00E70FDB">
        <w:t xml:space="preserve"> must be </w:t>
      </w:r>
      <w:r w:rsidR="007A0EC0">
        <w:t xml:space="preserve">created and </w:t>
      </w:r>
      <w:r w:rsidR="00E70FDB">
        <w:t>provided by the user</w:t>
      </w:r>
      <w:r w:rsidR="007A0EC0">
        <w:t xml:space="preserve"> – with the exception of several preconfigured </w:t>
      </w:r>
      <w:proofErr w:type="spellStart"/>
      <w:r w:rsidR="007A0EC0" w:rsidRPr="005F580A">
        <w:rPr>
          <w:i/>
        </w:rPr>
        <w:t>massProfiles</w:t>
      </w:r>
      <w:proofErr w:type="spellEnd"/>
      <w:r w:rsidR="007A0EC0">
        <w:t xml:space="preserve"> published with WIC’s interac</w:t>
      </w:r>
      <w:r w:rsidR="00575D1F">
        <w:t xml:space="preserve">tive web application (illustrated in the companion document </w:t>
      </w:r>
      <w:r w:rsidR="00575D1F" w:rsidRPr="00575D1F">
        <w:rPr>
          <w:i/>
        </w:rPr>
        <w:t>Example applications of the Waste Impact Calculator</w:t>
      </w:r>
      <w:r w:rsidR="007A0EC0">
        <w:t>)</w:t>
      </w:r>
      <w:r w:rsidR="00E70FDB">
        <w:t>.</w:t>
      </w:r>
    </w:p>
    <w:p w14:paraId="7CF3A068" w14:textId="1E88205A" w:rsidR="00EE54CB" w:rsidRDefault="004A65CC" w:rsidP="00EE54CB">
      <w:pPr>
        <w:pStyle w:val="ListParagraph"/>
        <w:numPr>
          <w:ilvl w:val="0"/>
          <w:numId w:val="5"/>
        </w:numPr>
      </w:pPr>
      <w:r>
        <w:t xml:space="preserve">Another data </w:t>
      </w:r>
      <w:r w:rsidR="005F580A">
        <w:t>table</w:t>
      </w:r>
      <w:r>
        <w:t xml:space="preserve">, </w:t>
      </w:r>
      <w:proofErr w:type="spellStart"/>
      <w:r w:rsidR="00EE54CB" w:rsidRPr="004A65CC">
        <w:rPr>
          <w:b/>
        </w:rPr>
        <w:t>impactFactors</w:t>
      </w:r>
      <w:proofErr w:type="spellEnd"/>
      <w:r>
        <w:t>,</w:t>
      </w:r>
      <w:r w:rsidR="00EE54CB">
        <w:t xml:space="preserve"> contains imp</w:t>
      </w:r>
      <w:r>
        <w:t xml:space="preserve">act information for a wide assortment of </w:t>
      </w:r>
      <w:r w:rsidR="00EE54CB">
        <w:t>mate</w:t>
      </w:r>
      <w:r w:rsidR="005F580A">
        <w:t>rial and end-of-life dispositions</w:t>
      </w:r>
      <w:r>
        <w:t xml:space="preserve">, </w:t>
      </w:r>
      <w:r w:rsidR="00EE54CB">
        <w:t>as well a</w:t>
      </w:r>
      <w:r>
        <w:t>s impact information for the</w:t>
      </w:r>
      <w:r w:rsidR="005F580A">
        <w:t xml:space="preserve"> end-of-life transport and production. </w:t>
      </w:r>
      <w:r w:rsidR="002776B5">
        <w:t>This file is provided as part of WIC.</w:t>
      </w:r>
    </w:p>
    <w:p w14:paraId="1E333E52" w14:textId="75091AAF" w:rsidR="004A65CC" w:rsidRDefault="004A65CC" w:rsidP="004A65CC">
      <w:pPr>
        <w:pStyle w:val="ListParagraph"/>
        <w:numPr>
          <w:ilvl w:val="0"/>
          <w:numId w:val="5"/>
        </w:numPr>
      </w:pPr>
      <w:proofErr w:type="spellStart"/>
      <w:proofErr w:type="gramStart"/>
      <w:r w:rsidRPr="005F580A">
        <w:rPr>
          <w:i/>
        </w:rPr>
        <w:t>massProfiles</w:t>
      </w:r>
      <w:proofErr w:type="spellEnd"/>
      <w:proofErr w:type="gramEnd"/>
      <w:r>
        <w:t xml:space="preserve"> and </w:t>
      </w:r>
      <w:proofErr w:type="spellStart"/>
      <w:r w:rsidRPr="005F580A">
        <w:rPr>
          <w:i/>
        </w:rPr>
        <w:t>impactFactors</w:t>
      </w:r>
      <w:proofErr w:type="spellEnd"/>
      <w:r>
        <w:t xml:space="preserve"> are merged based on material and disposition names, and end-of-life-treatment impacts are calculated by multiplying mass by impact factor.  Additional records are created as necessary to represent impacts in the end-of-life-transport and production phases of the life cycle.</w:t>
      </w:r>
    </w:p>
    <w:p w14:paraId="60F7083A" w14:textId="2D836716" w:rsidR="004A65CC" w:rsidRDefault="004A65CC" w:rsidP="00EE54CB">
      <w:pPr>
        <w:pStyle w:val="ListParagraph"/>
        <w:numPr>
          <w:ilvl w:val="0"/>
          <w:numId w:val="5"/>
        </w:numPr>
      </w:pPr>
      <w:r>
        <w:t xml:space="preserve">The </w:t>
      </w:r>
      <w:r w:rsidR="002776B5">
        <w:t xml:space="preserve">result is </w:t>
      </w:r>
      <w:proofErr w:type="spellStart"/>
      <w:r w:rsidR="002776B5" w:rsidRPr="002776B5">
        <w:rPr>
          <w:b/>
        </w:rPr>
        <w:t>impactsInDetail</w:t>
      </w:r>
      <w:proofErr w:type="spellEnd"/>
      <w:r w:rsidR="002776B5">
        <w:t xml:space="preserve">, a data </w:t>
      </w:r>
      <w:r w:rsidR="005F580A">
        <w:t>table</w:t>
      </w:r>
      <w:r w:rsidR="002776B5">
        <w:t xml:space="preserve"> containing </w:t>
      </w:r>
      <w:r w:rsidR="005F580A">
        <w:t xml:space="preserve">tonnages and </w:t>
      </w:r>
      <w:r w:rsidR="002776B5">
        <w:t>impacts of waste in maximum available detail.</w:t>
      </w:r>
    </w:p>
    <w:p w14:paraId="3E044B40" w14:textId="37AEB191" w:rsidR="002776B5" w:rsidRDefault="002776B5" w:rsidP="00EE54CB">
      <w:pPr>
        <w:pStyle w:val="ListParagraph"/>
        <w:numPr>
          <w:ilvl w:val="0"/>
          <w:numId w:val="5"/>
        </w:numPr>
      </w:pPr>
      <w:proofErr w:type="spellStart"/>
      <w:proofErr w:type="gramStart"/>
      <w:r w:rsidRPr="005F580A">
        <w:rPr>
          <w:i/>
        </w:rPr>
        <w:t>impactsInDetail</w:t>
      </w:r>
      <w:proofErr w:type="spellEnd"/>
      <w:proofErr w:type="gramEnd"/>
      <w:r>
        <w:t xml:space="preserve"> is then filtered and summarized as relevant to produce desired results.</w:t>
      </w:r>
    </w:p>
    <w:p w14:paraId="52B9FBAE" w14:textId="7EF81E8D" w:rsidR="004A3C14" w:rsidRDefault="004A3C14" w:rsidP="00802099"/>
    <w:p w14:paraId="42F721C2" w14:textId="31DF97B8" w:rsidR="005F580A" w:rsidRDefault="002776B5" w:rsidP="00802099">
      <w:r>
        <w:t xml:space="preserve">In practice, the code or database instructions that merge the files and produce usable output can be very simple.   Most of the user’s effort will go into creating a </w:t>
      </w:r>
      <w:proofErr w:type="spellStart"/>
      <w:r w:rsidRPr="005F580A">
        <w:rPr>
          <w:i/>
        </w:rPr>
        <w:t>massProfiles</w:t>
      </w:r>
      <w:proofErr w:type="spellEnd"/>
      <w:r>
        <w:t xml:space="preserve"> </w:t>
      </w:r>
      <w:r w:rsidR="005F580A">
        <w:t>table</w:t>
      </w:r>
      <w:r>
        <w:t xml:space="preserve"> that is </w:t>
      </w:r>
      <w:r w:rsidR="00E70FDB">
        <w:t>well suited to their purposes and passes checks for internal consistency.</w:t>
      </w:r>
    </w:p>
    <w:p w14:paraId="341C7123" w14:textId="422D2840" w:rsidR="00C42DE1" w:rsidRDefault="00C42DE1" w:rsidP="00802099"/>
    <w:p w14:paraId="76926125" w14:textId="3E68EDA4" w:rsidR="00EA7D37" w:rsidRDefault="00EA7D37" w:rsidP="00C42DE1">
      <w:pPr>
        <w:pStyle w:val="Heading3"/>
      </w:pPr>
      <w:r>
        <w:t>Formats</w:t>
      </w:r>
    </w:p>
    <w:p w14:paraId="5A718E5C" w14:textId="39485C3D" w:rsidR="00EA7D37" w:rsidRDefault="00EA7D37" w:rsidP="00EA7D37">
      <w:r>
        <w:t xml:space="preserve">WIC requires no particular file format for the </w:t>
      </w:r>
      <w:proofErr w:type="spellStart"/>
      <w:r w:rsidRPr="00EA7D37">
        <w:rPr>
          <w:i/>
        </w:rPr>
        <w:t>massProfiles</w:t>
      </w:r>
      <w:proofErr w:type="spellEnd"/>
      <w:r>
        <w:t xml:space="preserve"> and </w:t>
      </w:r>
      <w:proofErr w:type="spellStart"/>
      <w:r w:rsidRPr="00EA7D37">
        <w:rPr>
          <w:i/>
        </w:rPr>
        <w:t>impactFactors</w:t>
      </w:r>
      <w:proofErr w:type="spellEnd"/>
      <w:r>
        <w:t xml:space="preserve"> tables, though the WIC project prefers nonproprietary formats (see project goals).  In its current practice, Oregon DEQ plans to publish </w:t>
      </w:r>
      <w:proofErr w:type="spellStart"/>
      <w:r w:rsidRPr="00EA7D37">
        <w:rPr>
          <w:i/>
        </w:rPr>
        <w:t>impactFactors</w:t>
      </w:r>
      <w:proofErr w:type="spellEnd"/>
      <w:r>
        <w:t xml:space="preserve">, and any pre-packaged </w:t>
      </w:r>
      <w:proofErr w:type="spellStart"/>
      <w:r w:rsidRPr="00EA7D37">
        <w:rPr>
          <w:i/>
        </w:rPr>
        <w:t>massProfiles</w:t>
      </w:r>
      <w:proofErr w:type="spellEnd"/>
      <w:r>
        <w:rPr>
          <w:i/>
        </w:rPr>
        <w:t xml:space="preserve"> </w:t>
      </w:r>
      <w:r>
        <w:t xml:space="preserve">or </w:t>
      </w:r>
      <w:proofErr w:type="spellStart"/>
      <w:r w:rsidRPr="00EA7D37">
        <w:rPr>
          <w:i/>
        </w:rPr>
        <w:t>impactsInDetail</w:t>
      </w:r>
      <w:proofErr w:type="spellEnd"/>
      <w:r>
        <w:t xml:space="preserve">, as simple CSV text files.  Oregon DEQ codes its own applications of the WIC framework in R, so it may also publish data in the </w:t>
      </w:r>
      <w:proofErr w:type="spellStart"/>
      <w:r>
        <w:t>RData</w:t>
      </w:r>
      <w:proofErr w:type="spellEnd"/>
      <w:r>
        <w:t xml:space="preserve"> format.  In the future Oregon DEQ may move to </w:t>
      </w:r>
      <w:r w:rsidR="001404DF">
        <w:t>a “self-describing” format</w:t>
      </w:r>
      <w:r>
        <w:t xml:space="preserve"> such as JSON.</w:t>
      </w:r>
    </w:p>
    <w:p w14:paraId="484870CC" w14:textId="77777777" w:rsidR="00EA7D37" w:rsidRPr="00EA7D37" w:rsidRDefault="00EA7D37" w:rsidP="00EA7D37"/>
    <w:p w14:paraId="6CD9C36D" w14:textId="07C047E2" w:rsidR="00C42DE1" w:rsidRPr="002D3EDE" w:rsidRDefault="00C42DE1" w:rsidP="00C42DE1">
      <w:pPr>
        <w:pStyle w:val="Heading3"/>
      </w:pPr>
      <w:r>
        <w:t xml:space="preserve">The key role of </w:t>
      </w:r>
      <w:proofErr w:type="spellStart"/>
      <w:r>
        <w:t>massProfiles</w:t>
      </w:r>
      <w:proofErr w:type="spellEnd"/>
    </w:p>
    <w:p w14:paraId="44F6C8D2" w14:textId="2E8B318C" w:rsidR="00FC412C" w:rsidRDefault="005F580A" w:rsidP="00802099">
      <w:r>
        <w:t xml:space="preserve">Creation of a credible, internally consistent </w:t>
      </w:r>
      <w:proofErr w:type="spellStart"/>
      <w:r w:rsidRPr="005F580A">
        <w:rPr>
          <w:i/>
        </w:rPr>
        <w:t>massProfiles</w:t>
      </w:r>
      <w:proofErr w:type="spellEnd"/>
      <w:r>
        <w:t xml:space="preserve"> is essential, because (</w:t>
      </w:r>
      <w:r w:rsidR="00FC412C">
        <w:t>with the exception of interactive apps created for the WIC framework</w:t>
      </w:r>
      <w:r>
        <w:t>)</w:t>
      </w:r>
      <w:r w:rsidR="00FC412C">
        <w:t xml:space="preserve"> this table</w:t>
      </w:r>
      <w:r>
        <w:t xml:space="preserve"> is the </w:t>
      </w:r>
      <w:r w:rsidRPr="00FC412C">
        <w:rPr>
          <w:u w:val="single"/>
        </w:rPr>
        <w:t>only</w:t>
      </w:r>
      <w:r>
        <w:t xml:space="preserve"> wa</w:t>
      </w:r>
      <w:r w:rsidR="00C42DE1">
        <w:t>y the user provides</w:t>
      </w:r>
      <w:r>
        <w:t xml:space="preserve"> input to the system.  The material names, weights, disposition names, scenario names, etc. in </w:t>
      </w:r>
      <w:proofErr w:type="spellStart"/>
      <w:r w:rsidRPr="00C42DE1">
        <w:rPr>
          <w:i/>
        </w:rPr>
        <w:t>massProfiles</w:t>
      </w:r>
      <w:proofErr w:type="spellEnd"/>
      <w:r>
        <w:t xml:space="preserve"> must </w:t>
      </w:r>
      <w:r w:rsidRPr="00C42DE1">
        <w:t>completely</w:t>
      </w:r>
      <w:r>
        <w:t xml:space="preserve"> </w:t>
      </w:r>
      <w:r w:rsidR="00C42DE1">
        <w:t xml:space="preserve">and accurately </w:t>
      </w:r>
      <w:r>
        <w:t xml:space="preserve">describe the scenarios and waste streams the user wants to study.  For example, when comparing an “increased recycling” scenario to a “baseline” scenario, the “increased recycling” </w:t>
      </w:r>
      <w:r>
        <w:lastRenderedPageBreak/>
        <w:t xml:space="preserve">scenario should show increased tonnages for recycling dispositions and decreased tonnages for disposal dispositions.  It is up to the user to assure that </w:t>
      </w:r>
      <w:proofErr w:type="spellStart"/>
      <w:r w:rsidRPr="00CA3779">
        <w:rPr>
          <w:i/>
        </w:rPr>
        <w:t>massProfiles</w:t>
      </w:r>
      <w:proofErr w:type="spellEnd"/>
      <w:r>
        <w:t xml:space="preserve"> describe</w:t>
      </w:r>
      <w:r w:rsidR="00575D1F">
        <w:t>s</w:t>
      </w:r>
      <w:r>
        <w:t xml:space="preserve"> their management ideas accurately.</w:t>
      </w:r>
    </w:p>
    <w:p w14:paraId="2AE0DBC4" w14:textId="0F5BAFC5" w:rsidR="002D3EDE" w:rsidRDefault="002D3EDE" w:rsidP="00802099"/>
    <w:p w14:paraId="4B72C992" w14:textId="5AFB111C" w:rsidR="002D3EDE" w:rsidRPr="002D3EDE" w:rsidRDefault="002D3EDE" w:rsidP="002D3EDE">
      <w:pPr>
        <w:pStyle w:val="Heading3"/>
      </w:pPr>
      <w:r w:rsidRPr="002D3EDE">
        <w:t xml:space="preserve">Structure and logic of </w:t>
      </w:r>
      <w:proofErr w:type="spellStart"/>
      <w:r w:rsidRPr="002D3EDE">
        <w:t>massProfiles</w:t>
      </w:r>
      <w:proofErr w:type="spellEnd"/>
    </w:p>
    <w:p w14:paraId="1C94A212" w14:textId="7F413B6D" w:rsidR="002D3EDE" w:rsidRDefault="00C42DE1" w:rsidP="00802099">
      <w:r>
        <w:t xml:space="preserve">Here is a simple </w:t>
      </w:r>
      <w:proofErr w:type="spellStart"/>
      <w:r w:rsidR="002D3EDE" w:rsidRPr="00C42DE1">
        <w:rPr>
          <w:i/>
        </w:rPr>
        <w:t>massProfiles</w:t>
      </w:r>
      <w:proofErr w:type="spellEnd"/>
      <w:r w:rsidR="002D3EDE">
        <w:t xml:space="preserve"> </w:t>
      </w:r>
      <w:r w:rsidR="007A504B">
        <w:t>table</w:t>
      </w:r>
      <w:r>
        <w:t xml:space="preserve">, expressing </w:t>
      </w:r>
      <w:proofErr w:type="spellStart"/>
      <w:r>
        <w:t>wastestreams</w:t>
      </w:r>
      <w:proofErr w:type="spellEnd"/>
      <w:r>
        <w:t xml:space="preserve"> for 3 scenarios (“baseline,” “</w:t>
      </w:r>
      <w:proofErr w:type="spellStart"/>
      <w:r>
        <w:t>eliminate_food_waste</w:t>
      </w:r>
      <w:proofErr w:type="spellEnd"/>
      <w:r>
        <w:t>”, and “</w:t>
      </w:r>
      <w:proofErr w:type="spellStart"/>
      <w:r>
        <w:t>recover_nearly_all</w:t>
      </w:r>
      <w:proofErr w:type="spellEnd"/>
      <w:r>
        <w:t>”).  For brevity only two materials are shown (“Electronics” and “</w:t>
      </w:r>
      <w:proofErr w:type="spellStart"/>
      <w:r>
        <w:t>FoodWaste</w:t>
      </w:r>
      <w:proofErr w:type="spellEnd"/>
      <w:r>
        <w:t>”).</w:t>
      </w:r>
      <w:r w:rsidR="002D3EDE">
        <w:t xml:space="preserve"> </w:t>
      </w:r>
    </w:p>
    <w:p w14:paraId="34038D6C" w14:textId="77777777" w:rsidR="007A504B" w:rsidRDefault="007A504B" w:rsidP="00802099"/>
    <w:tbl>
      <w:tblPr>
        <w:tblW w:w="5000" w:type="pct"/>
        <w:tblLook w:val="07E0" w:firstRow="1" w:lastRow="1" w:firstColumn="1" w:lastColumn="1" w:noHBand="1" w:noVBand="1"/>
      </w:tblPr>
      <w:tblGrid>
        <w:gridCol w:w="1185"/>
        <w:gridCol w:w="1185"/>
        <w:gridCol w:w="1805"/>
        <w:gridCol w:w="1034"/>
        <w:gridCol w:w="2005"/>
        <w:gridCol w:w="1421"/>
        <w:gridCol w:w="725"/>
      </w:tblGrid>
      <w:tr w:rsidR="007A504B" w:rsidRPr="00FC412C" w14:paraId="433B0158" w14:textId="77777777" w:rsidTr="00FC412C">
        <w:trPr>
          <w:tblHeader/>
        </w:trPr>
        <w:tc>
          <w:tcPr>
            <w:tcW w:w="0" w:type="auto"/>
            <w:tcBorders>
              <w:top w:val="nil"/>
              <w:left w:val="nil"/>
              <w:bottom w:val="single" w:sz="2" w:space="0" w:color="auto"/>
              <w:right w:val="nil"/>
            </w:tcBorders>
            <w:vAlign w:val="bottom"/>
            <w:hideMark/>
          </w:tcPr>
          <w:p w14:paraId="643E5CBC" w14:textId="77777777" w:rsidR="007A504B" w:rsidRPr="00FC412C" w:rsidRDefault="007A504B" w:rsidP="007A504B">
            <w:pPr>
              <w:pStyle w:val="Compactpreformattedtable"/>
              <w:rPr>
                <w:b/>
              </w:rPr>
            </w:pPr>
            <w:proofErr w:type="spellStart"/>
            <w:r w:rsidRPr="00FC412C">
              <w:rPr>
                <w:b/>
              </w:rPr>
              <w:t>wasteshed</w:t>
            </w:r>
            <w:proofErr w:type="spellEnd"/>
          </w:p>
        </w:tc>
        <w:tc>
          <w:tcPr>
            <w:tcW w:w="0" w:type="auto"/>
            <w:tcBorders>
              <w:top w:val="nil"/>
              <w:left w:val="nil"/>
              <w:bottom w:val="single" w:sz="2" w:space="0" w:color="auto"/>
              <w:right w:val="nil"/>
            </w:tcBorders>
            <w:vAlign w:val="bottom"/>
            <w:hideMark/>
          </w:tcPr>
          <w:p w14:paraId="47788372" w14:textId="77777777" w:rsidR="007A504B" w:rsidRPr="00FC412C" w:rsidRDefault="007A504B" w:rsidP="007A504B">
            <w:pPr>
              <w:pStyle w:val="Compactpreformattedtable"/>
              <w:rPr>
                <w:b/>
              </w:rPr>
            </w:pPr>
            <w:r w:rsidRPr="00FC412C">
              <w:rPr>
                <w:b/>
              </w:rPr>
              <w:t>material</w:t>
            </w:r>
          </w:p>
        </w:tc>
        <w:tc>
          <w:tcPr>
            <w:tcW w:w="0" w:type="auto"/>
            <w:tcBorders>
              <w:top w:val="nil"/>
              <w:left w:val="nil"/>
              <w:bottom w:val="single" w:sz="2" w:space="0" w:color="auto"/>
              <w:right w:val="nil"/>
            </w:tcBorders>
            <w:vAlign w:val="bottom"/>
            <w:hideMark/>
          </w:tcPr>
          <w:p w14:paraId="75577C82" w14:textId="77777777" w:rsidR="007A504B" w:rsidRPr="00FC412C" w:rsidRDefault="007A504B" w:rsidP="007A504B">
            <w:pPr>
              <w:pStyle w:val="Compactpreformattedtable"/>
              <w:rPr>
                <w:b/>
              </w:rPr>
            </w:pPr>
            <w:r w:rsidRPr="00FC412C">
              <w:rPr>
                <w:b/>
              </w:rPr>
              <w:t>disposition</w:t>
            </w:r>
          </w:p>
        </w:tc>
        <w:tc>
          <w:tcPr>
            <w:tcW w:w="0" w:type="auto"/>
            <w:tcBorders>
              <w:top w:val="nil"/>
              <w:left w:val="nil"/>
              <w:bottom w:val="single" w:sz="2" w:space="0" w:color="auto"/>
              <w:right w:val="nil"/>
            </w:tcBorders>
            <w:vAlign w:val="bottom"/>
            <w:hideMark/>
          </w:tcPr>
          <w:p w14:paraId="38508E19" w14:textId="77777777" w:rsidR="007A504B" w:rsidRPr="00FC412C" w:rsidRDefault="007A504B" w:rsidP="007A504B">
            <w:pPr>
              <w:pStyle w:val="Compactpreformattedtable"/>
              <w:rPr>
                <w:b/>
              </w:rPr>
            </w:pPr>
            <w:proofErr w:type="spellStart"/>
            <w:r w:rsidRPr="00FC412C">
              <w:rPr>
                <w:b/>
              </w:rPr>
              <w:t>umbDisp</w:t>
            </w:r>
            <w:proofErr w:type="spellEnd"/>
          </w:p>
        </w:tc>
        <w:tc>
          <w:tcPr>
            <w:tcW w:w="0" w:type="auto"/>
            <w:tcBorders>
              <w:top w:val="nil"/>
              <w:left w:val="nil"/>
              <w:bottom w:val="single" w:sz="2" w:space="0" w:color="auto"/>
              <w:right w:val="nil"/>
            </w:tcBorders>
            <w:vAlign w:val="bottom"/>
            <w:hideMark/>
          </w:tcPr>
          <w:p w14:paraId="05682D20" w14:textId="77777777" w:rsidR="007A504B" w:rsidRPr="00FC412C" w:rsidRDefault="007A504B" w:rsidP="007A504B">
            <w:pPr>
              <w:pStyle w:val="Compactpreformattedtable"/>
              <w:rPr>
                <w:b/>
              </w:rPr>
            </w:pPr>
            <w:r w:rsidRPr="00FC412C">
              <w:rPr>
                <w:b/>
              </w:rPr>
              <w:t>scenario</w:t>
            </w:r>
          </w:p>
        </w:tc>
        <w:tc>
          <w:tcPr>
            <w:tcW w:w="0" w:type="auto"/>
            <w:tcBorders>
              <w:top w:val="nil"/>
              <w:left w:val="nil"/>
              <w:bottom w:val="single" w:sz="2" w:space="0" w:color="auto"/>
              <w:right w:val="nil"/>
            </w:tcBorders>
            <w:vAlign w:val="bottom"/>
            <w:hideMark/>
          </w:tcPr>
          <w:p w14:paraId="0897E884" w14:textId="77777777" w:rsidR="007A504B" w:rsidRPr="00FC412C" w:rsidRDefault="007A504B" w:rsidP="007A504B">
            <w:pPr>
              <w:pStyle w:val="Compactpreformattedtable"/>
              <w:rPr>
                <w:b/>
              </w:rPr>
            </w:pPr>
            <w:r w:rsidRPr="00FC412C">
              <w:rPr>
                <w:b/>
              </w:rPr>
              <w:t>tons</w:t>
            </w:r>
          </w:p>
        </w:tc>
        <w:tc>
          <w:tcPr>
            <w:tcW w:w="0" w:type="auto"/>
            <w:tcBorders>
              <w:top w:val="nil"/>
              <w:left w:val="nil"/>
              <w:bottom w:val="single" w:sz="2" w:space="0" w:color="auto"/>
              <w:right w:val="nil"/>
            </w:tcBorders>
            <w:vAlign w:val="bottom"/>
            <w:hideMark/>
          </w:tcPr>
          <w:p w14:paraId="46BFB2CB" w14:textId="77777777" w:rsidR="007A504B" w:rsidRPr="00FC412C" w:rsidRDefault="007A504B" w:rsidP="007A504B">
            <w:pPr>
              <w:pStyle w:val="Compactpreformattedtable"/>
              <w:rPr>
                <w:b/>
              </w:rPr>
            </w:pPr>
            <w:r w:rsidRPr="00FC412C">
              <w:rPr>
                <w:b/>
              </w:rPr>
              <w:t>miles</w:t>
            </w:r>
          </w:p>
        </w:tc>
      </w:tr>
      <w:tr w:rsidR="007A504B" w:rsidRPr="007A504B" w14:paraId="7368BFD8" w14:textId="77777777" w:rsidTr="007A504B">
        <w:tc>
          <w:tcPr>
            <w:tcW w:w="0" w:type="auto"/>
            <w:hideMark/>
          </w:tcPr>
          <w:p w14:paraId="49AF6083" w14:textId="77777777" w:rsidR="007A504B" w:rsidRPr="007A504B" w:rsidRDefault="007A504B" w:rsidP="007A504B">
            <w:pPr>
              <w:pStyle w:val="Compactpreformattedtable"/>
            </w:pPr>
            <w:r w:rsidRPr="007A504B">
              <w:t>City A</w:t>
            </w:r>
          </w:p>
        </w:tc>
        <w:tc>
          <w:tcPr>
            <w:tcW w:w="0" w:type="auto"/>
            <w:hideMark/>
          </w:tcPr>
          <w:p w14:paraId="68166FBB" w14:textId="77777777" w:rsidR="007A504B" w:rsidRPr="007A504B" w:rsidRDefault="007A504B" w:rsidP="007A504B">
            <w:pPr>
              <w:pStyle w:val="Compactpreformattedtable"/>
            </w:pPr>
            <w:r w:rsidRPr="007A504B">
              <w:t>Electronics</w:t>
            </w:r>
          </w:p>
        </w:tc>
        <w:tc>
          <w:tcPr>
            <w:tcW w:w="0" w:type="auto"/>
            <w:hideMark/>
          </w:tcPr>
          <w:p w14:paraId="3FC95996" w14:textId="77777777" w:rsidR="007A504B" w:rsidRPr="007A504B" w:rsidRDefault="007A504B" w:rsidP="007A504B">
            <w:pPr>
              <w:pStyle w:val="Compactpreformattedtable"/>
            </w:pPr>
            <w:r w:rsidRPr="007A504B">
              <w:t>landfilling</w:t>
            </w:r>
          </w:p>
        </w:tc>
        <w:tc>
          <w:tcPr>
            <w:tcW w:w="0" w:type="auto"/>
            <w:hideMark/>
          </w:tcPr>
          <w:p w14:paraId="2A7EA49D" w14:textId="77777777" w:rsidR="007A504B" w:rsidRPr="007A504B" w:rsidRDefault="007A504B" w:rsidP="007A504B">
            <w:pPr>
              <w:pStyle w:val="Compactpreformattedtable"/>
            </w:pPr>
            <w:r w:rsidRPr="007A504B">
              <w:t>disposal</w:t>
            </w:r>
          </w:p>
        </w:tc>
        <w:tc>
          <w:tcPr>
            <w:tcW w:w="0" w:type="auto"/>
            <w:hideMark/>
          </w:tcPr>
          <w:p w14:paraId="577DDBB2" w14:textId="77777777" w:rsidR="007A504B" w:rsidRPr="007A504B" w:rsidRDefault="007A504B" w:rsidP="007A504B">
            <w:pPr>
              <w:pStyle w:val="Compactpreformattedtable"/>
            </w:pPr>
            <w:r w:rsidRPr="007A504B">
              <w:t>baseline</w:t>
            </w:r>
          </w:p>
        </w:tc>
        <w:tc>
          <w:tcPr>
            <w:tcW w:w="0" w:type="auto"/>
            <w:hideMark/>
          </w:tcPr>
          <w:p w14:paraId="12623281" w14:textId="77777777" w:rsidR="007A504B" w:rsidRPr="007A504B" w:rsidRDefault="007A504B" w:rsidP="007A504B">
            <w:pPr>
              <w:pStyle w:val="Compactpreformattedtable"/>
            </w:pPr>
            <w:r w:rsidRPr="007A504B">
              <w:t>2.827717e+03</w:t>
            </w:r>
          </w:p>
        </w:tc>
        <w:tc>
          <w:tcPr>
            <w:tcW w:w="0" w:type="auto"/>
            <w:hideMark/>
          </w:tcPr>
          <w:p w14:paraId="5C38357C" w14:textId="77777777" w:rsidR="007A504B" w:rsidRPr="007A504B" w:rsidRDefault="007A504B" w:rsidP="007A504B">
            <w:pPr>
              <w:pStyle w:val="Compactpreformattedtable"/>
            </w:pPr>
            <w:r w:rsidRPr="007A504B">
              <w:t>180</w:t>
            </w:r>
          </w:p>
        </w:tc>
      </w:tr>
      <w:tr w:rsidR="007A504B" w:rsidRPr="007A504B" w14:paraId="3A93DD47" w14:textId="77777777" w:rsidTr="007A504B">
        <w:tc>
          <w:tcPr>
            <w:tcW w:w="0" w:type="auto"/>
            <w:hideMark/>
          </w:tcPr>
          <w:p w14:paraId="1494AD98" w14:textId="77777777" w:rsidR="007A504B" w:rsidRPr="007A504B" w:rsidRDefault="007A504B" w:rsidP="007A504B">
            <w:pPr>
              <w:pStyle w:val="Compactpreformattedtable"/>
            </w:pPr>
            <w:r w:rsidRPr="007A504B">
              <w:t>City A</w:t>
            </w:r>
          </w:p>
        </w:tc>
        <w:tc>
          <w:tcPr>
            <w:tcW w:w="0" w:type="auto"/>
            <w:hideMark/>
          </w:tcPr>
          <w:p w14:paraId="26D457E4" w14:textId="77777777" w:rsidR="007A504B" w:rsidRPr="007A504B" w:rsidRDefault="007A504B" w:rsidP="007A504B">
            <w:pPr>
              <w:pStyle w:val="Compactpreformattedtable"/>
            </w:pPr>
            <w:r w:rsidRPr="007A504B">
              <w:t>Electronics</w:t>
            </w:r>
          </w:p>
        </w:tc>
        <w:tc>
          <w:tcPr>
            <w:tcW w:w="0" w:type="auto"/>
            <w:hideMark/>
          </w:tcPr>
          <w:p w14:paraId="3B3C9E18" w14:textId="6917C8B2" w:rsidR="007A504B" w:rsidRPr="007A504B" w:rsidRDefault="00C42DE1" w:rsidP="007A504B">
            <w:pPr>
              <w:pStyle w:val="Compactpreformattedtable"/>
            </w:pPr>
            <w:r w:rsidRPr="007A504B">
              <w:t>R</w:t>
            </w:r>
            <w:r w:rsidR="007A504B" w:rsidRPr="007A504B">
              <w:t>ecycling</w:t>
            </w:r>
          </w:p>
        </w:tc>
        <w:tc>
          <w:tcPr>
            <w:tcW w:w="0" w:type="auto"/>
            <w:hideMark/>
          </w:tcPr>
          <w:p w14:paraId="1F89D783" w14:textId="77777777" w:rsidR="007A504B" w:rsidRPr="007A504B" w:rsidRDefault="007A504B" w:rsidP="007A504B">
            <w:pPr>
              <w:pStyle w:val="Compactpreformattedtable"/>
            </w:pPr>
            <w:r w:rsidRPr="007A504B">
              <w:t>recovery</w:t>
            </w:r>
          </w:p>
        </w:tc>
        <w:tc>
          <w:tcPr>
            <w:tcW w:w="0" w:type="auto"/>
            <w:hideMark/>
          </w:tcPr>
          <w:p w14:paraId="061D796F" w14:textId="77777777" w:rsidR="007A504B" w:rsidRPr="007A504B" w:rsidRDefault="007A504B" w:rsidP="007A504B">
            <w:pPr>
              <w:pStyle w:val="Compactpreformattedtable"/>
            </w:pPr>
            <w:r w:rsidRPr="007A504B">
              <w:t>baseline</w:t>
            </w:r>
          </w:p>
        </w:tc>
        <w:tc>
          <w:tcPr>
            <w:tcW w:w="0" w:type="auto"/>
            <w:hideMark/>
          </w:tcPr>
          <w:p w14:paraId="33C85DAF" w14:textId="77777777" w:rsidR="007A504B" w:rsidRPr="007A504B" w:rsidRDefault="007A504B" w:rsidP="007A504B">
            <w:pPr>
              <w:pStyle w:val="Compactpreformattedtable"/>
            </w:pPr>
            <w:r w:rsidRPr="007A504B">
              <w:t>2.367066e+03</w:t>
            </w:r>
          </w:p>
        </w:tc>
        <w:tc>
          <w:tcPr>
            <w:tcW w:w="0" w:type="auto"/>
            <w:hideMark/>
          </w:tcPr>
          <w:p w14:paraId="28BECB8E" w14:textId="77777777" w:rsidR="007A504B" w:rsidRPr="007A504B" w:rsidRDefault="007A504B" w:rsidP="007A504B">
            <w:pPr>
              <w:pStyle w:val="Compactpreformattedtable"/>
            </w:pPr>
            <w:r w:rsidRPr="007A504B">
              <w:t>180</w:t>
            </w:r>
          </w:p>
        </w:tc>
      </w:tr>
      <w:tr w:rsidR="007A504B" w:rsidRPr="007A504B" w14:paraId="514FDC34" w14:textId="77777777" w:rsidTr="007A504B">
        <w:tc>
          <w:tcPr>
            <w:tcW w:w="0" w:type="auto"/>
            <w:hideMark/>
          </w:tcPr>
          <w:p w14:paraId="559CCCB3" w14:textId="77777777" w:rsidR="007A504B" w:rsidRPr="007A504B" w:rsidRDefault="007A504B" w:rsidP="007A504B">
            <w:pPr>
              <w:pStyle w:val="Compactpreformattedtable"/>
            </w:pPr>
            <w:r w:rsidRPr="007A504B">
              <w:t>City A</w:t>
            </w:r>
          </w:p>
        </w:tc>
        <w:tc>
          <w:tcPr>
            <w:tcW w:w="0" w:type="auto"/>
            <w:hideMark/>
          </w:tcPr>
          <w:p w14:paraId="7B65DC0B" w14:textId="77777777" w:rsidR="007A504B" w:rsidRPr="007A504B" w:rsidRDefault="007A504B" w:rsidP="007A504B">
            <w:pPr>
              <w:pStyle w:val="Compactpreformattedtable"/>
            </w:pPr>
            <w:proofErr w:type="spellStart"/>
            <w:r w:rsidRPr="007A504B">
              <w:t>FoodWaste</w:t>
            </w:r>
            <w:proofErr w:type="spellEnd"/>
          </w:p>
        </w:tc>
        <w:tc>
          <w:tcPr>
            <w:tcW w:w="0" w:type="auto"/>
            <w:hideMark/>
          </w:tcPr>
          <w:p w14:paraId="0DB79D37" w14:textId="77777777" w:rsidR="007A504B" w:rsidRPr="007A504B" w:rsidRDefault="007A504B" w:rsidP="007A504B">
            <w:pPr>
              <w:pStyle w:val="Compactpreformattedtable"/>
            </w:pPr>
            <w:proofErr w:type="spellStart"/>
            <w:r w:rsidRPr="007A504B">
              <w:t>anaerobicDigestion</w:t>
            </w:r>
            <w:proofErr w:type="spellEnd"/>
          </w:p>
        </w:tc>
        <w:tc>
          <w:tcPr>
            <w:tcW w:w="0" w:type="auto"/>
            <w:hideMark/>
          </w:tcPr>
          <w:p w14:paraId="58170D56" w14:textId="77777777" w:rsidR="007A504B" w:rsidRPr="007A504B" w:rsidRDefault="007A504B" w:rsidP="007A504B">
            <w:pPr>
              <w:pStyle w:val="Compactpreformattedtable"/>
            </w:pPr>
            <w:r w:rsidRPr="007A504B">
              <w:t>recovery</w:t>
            </w:r>
          </w:p>
        </w:tc>
        <w:tc>
          <w:tcPr>
            <w:tcW w:w="0" w:type="auto"/>
            <w:hideMark/>
          </w:tcPr>
          <w:p w14:paraId="07678B97" w14:textId="77777777" w:rsidR="007A504B" w:rsidRPr="007A504B" w:rsidRDefault="007A504B" w:rsidP="007A504B">
            <w:pPr>
              <w:pStyle w:val="Compactpreformattedtable"/>
            </w:pPr>
            <w:r w:rsidRPr="007A504B">
              <w:t>baseline</w:t>
            </w:r>
          </w:p>
        </w:tc>
        <w:tc>
          <w:tcPr>
            <w:tcW w:w="0" w:type="auto"/>
            <w:hideMark/>
          </w:tcPr>
          <w:p w14:paraId="2A62D030" w14:textId="77777777" w:rsidR="007A504B" w:rsidRPr="007A504B" w:rsidRDefault="007A504B" w:rsidP="007A504B">
            <w:pPr>
              <w:pStyle w:val="Compactpreformattedtable"/>
            </w:pPr>
            <w:r w:rsidRPr="007A504B">
              <w:t>0.000000e+00</w:t>
            </w:r>
          </w:p>
        </w:tc>
        <w:tc>
          <w:tcPr>
            <w:tcW w:w="0" w:type="auto"/>
            <w:hideMark/>
          </w:tcPr>
          <w:p w14:paraId="2BD97AFC" w14:textId="77777777" w:rsidR="007A504B" w:rsidRPr="007A504B" w:rsidRDefault="007A504B" w:rsidP="007A504B">
            <w:pPr>
              <w:pStyle w:val="Compactpreformattedtable"/>
            </w:pPr>
            <w:r w:rsidRPr="007A504B">
              <w:t>180</w:t>
            </w:r>
          </w:p>
        </w:tc>
      </w:tr>
      <w:tr w:rsidR="007A504B" w:rsidRPr="007A504B" w14:paraId="2BD827B8" w14:textId="77777777" w:rsidTr="007A504B">
        <w:tc>
          <w:tcPr>
            <w:tcW w:w="0" w:type="auto"/>
            <w:hideMark/>
          </w:tcPr>
          <w:p w14:paraId="7FBF9BBE" w14:textId="77777777" w:rsidR="007A504B" w:rsidRPr="007A504B" w:rsidRDefault="007A504B" w:rsidP="007A504B">
            <w:pPr>
              <w:pStyle w:val="Compactpreformattedtable"/>
            </w:pPr>
            <w:r w:rsidRPr="007A504B">
              <w:t>City A</w:t>
            </w:r>
          </w:p>
        </w:tc>
        <w:tc>
          <w:tcPr>
            <w:tcW w:w="0" w:type="auto"/>
            <w:hideMark/>
          </w:tcPr>
          <w:p w14:paraId="74C6B497" w14:textId="77777777" w:rsidR="007A504B" w:rsidRPr="007A504B" w:rsidRDefault="007A504B" w:rsidP="007A504B">
            <w:pPr>
              <w:pStyle w:val="Compactpreformattedtable"/>
            </w:pPr>
            <w:proofErr w:type="spellStart"/>
            <w:r w:rsidRPr="007A504B">
              <w:t>FoodWaste</w:t>
            </w:r>
            <w:proofErr w:type="spellEnd"/>
          </w:p>
        </w:tc>
        <w:tc>
          <w:tcPr>
            <w:tcW w:w="0" w:type="auto"/>
            <w:hideMark/>
          </w:tcPr>
          <w:p w14:paraId="060B0CB4" w14:textId="77777777" w:rsidR="007A504B" w:rsidRPr="007A504B" w:rsidRDefault="007A504B" w:rsidP="007A504B">
            <w:pPr>
              <w:pStyle w:val="Compactpreformattedtable"/>
            </w:pPr>
            <w:r w:rsidRPr="007A504B">
              <w:t>combustion</w:t>
            </w:r>
          </w:p>
        </w:tc>
        <w:tc>
          <w:tcPr>
            <w:tcW w:w="0" w:type="auto"/>
            <w:hideMark/>
          </w:tcPr>
          <w:p w14:paraId="70F31501" w14:textId="77777777" w:rsidR="007A504B" w:rsidRPr="007A504B" w:rsidRDefault="007A504B" w:rsidP="007A504B">
            <w:pPr>
              <w:pStyle w:val="Compactpreformattedtable"/>
            </w:pPr>
            <w:r w:rsidRPr="007A504B">
              <w:t>disposal</w:t>
            </w:r>
          </w:p>
        </w:tc>
        <w:tc>
          <w:tcPr>
            <w:tcW w:w="0" w:type="auto"/>
            <w:hideMark/>
          </w:tcPr>
          <w:p w14:paraId="3879A95F" w14:textId="77777777" w:rsidR="007A504B" w:rsidRPr="007A504B" w:rsidRDefault="007A504B" w:rsidP="007A504B">
            <w:pPr>
              <w:pStyle w:val="Compactpreformattedtable"/>
            </w:pPr>
            <w:r w:rsidRPr="007A504B">
              <w:t>baseline</w:t>
            </w:r>
          </w:p>
        </w:tc>
        <w:tc>
          <w:tcPr>
            <w:tcW w:w="0" w:type="auto"/>
            <w:hideMark/>
          </w:tcPr>
          <w:p w14:paraId="2E636B78" w14:textId="77777777" w:rsidR="007A504B" w:rsidRPr="007A504B" w:rsidRDefault="007A504B" w:rsidP="007A504B">
            <w:pPr>
              <w:pStyle w:val="Compactpreformattedtable"/>
            </w:pPr>
            <w:r w:rsidRPr="007A504B">
              <w:t>1.861940e-02</w:t>
            </w:r>
          </w:p>
        </w:tc>
        <w:tc>
          <w:tcPr>
            <w:tcW w:w="0" w:type="auto"/>
            <w:hideMark/>
          </w:tcPr>
          <w:p w14:paraId="371E98C9" w14:textId="77777777" w:rsidR="007A504B" w:rsidRPr="007A504B" w:rsidRDefault="007A504B" w:rsidP="007A504B">
            <w:pPr>
              <w:pStyle w:val="Compactpreformattedtable"/>
            </w:pPr>
            <w:r w:rsidRPr="007A504B">
              <w:t>180</w:t>
            </w:r>
          </w:p>
        </w:tc>
      </w:tr>
      <w:tr w:rsidR="007A504B" w:rsidRPr="007A504B" w14:paraId="6E719B72" w14:textId="77777777" w:rsidTr="007A504B">
        <w:tc>
          <w:tcPr>
            <w:tcW w:w="0" w:type="auto"/>
            <w:hideMark/>
          </w:tcPr>
          <w:p w14:paraId="1E788960" w14:textId="77777777" w:rsidR="007A504B" w:rsidRPr="007A504B" w:rsidRDefault="007A504B" w:rsidP="007A504B">
            <w:pPr>
              <w:pStyle w:val="Compactpreformattedtable"/>
            </w:pPr>
            <w:r w:rsidRPr="007A504B">
              <w:t>City A</w:t>
            </w:r>
          </w:p>
        </w:tc>
        <w:tc>
          <w:tcPr>
            <w:tcW w:w="0" w:type="auto"/>
            <w:hideMark/>
          </w:tcPr>
          <w:p w14:paraId="113ADEF3" w14:textId="77777777" w:rsidR="007A504B" w:rsidRPr="007A504B" w:rsidRDefault="007A504B" w:rsidP="007A504B">
            <w:pPr>
              <w:pStyle w:val="Compactpreformattedtable"/>
            </w:pPr>
            <w:proofErr w:type="spellStart"/>
            <w:r w:rsidRPr="007A504B">
              <w:t>FoodWaste</w:t>
            </w:r>
            <w:proofErr w:type="spellEnd"/>
          </w:p>
        </w:tc>
        <w:tc>
          <w:tcPr>
            <w:tcW w:w="0" w:type="auto"/>
            <w:hideMark/>
          </w:tcPr>
          <w:p w14:paraId="1A87D72A" w14:textId="77777777" w:rsidR="007A504B" w:rsidRPr="007A504B" w:rsidRDefault="007A504B" w:rsidP="007A504B">
            <w:pPr>
              <w:pStyle w:val="Compactpreformattedtable"/>
            </w:pPr>
            <w:r w:rsidRPr="007A504B">
              <w:t>combustion</w:t>
            </w:r>
          </w:p>
        </w:tc>
        <w:tc>
          <w:tcPr>
            <w:tcW w:w="0" w:type="auto"/>
            <w:hideMark/>
          </w:tcPr>
          <w:p w14:paraId="6856134A" w14:textId="77777777" w:rsidR="007A504B" w:rsidRPr="007A504B" w:rsidRDefault="007A504B" w:rsidP="007A504B">
            <w:pPr>
              <w:pStyle w:val="Compactpreformattedtable"/>
            </w:pPr>
            <w:r w:rsidRPr="007A504B">
              <w:t>recovery</w:t>
            </w:r>
          </w:p>
        </w:tc>
        <w:tc>
          <w:tcPr>
            <w:tcW w:w="0" w:type="auto"/>
            <w:hideMark/>
          </w:tcPr>
          <w:p w14:paraId="492EDE17" w14:textId="77777777" w:rsidR="007A504B" w:rsidRPr="007A504B" w:rsidRDefault="007A504B" w:rsidP="007A504B">
            <w:pPr>
              <w:pStyle w:val="Compactpreformattedtable"/>
            </w:pPr>
            <w:r w:rsidRPr="007A504B">
              <w:t>baseline</w:t>
            </w:r>
          </w:p>
        </w:tc>
        <w:tc>
          <w:tcPr>
            <w:tcW w:w="0" w:type="auto"/>
            <w:hideMark/>
          </w:tcPr>
          <w:p w14:paraId="260AFAE3" w14:textId="77777777" w:rsidR="007A504B" w:rsidRPr="007A504B" w:rsidRDefault="007A504B" w:rsidP="007A504B">
            <w:pPr>
              <w:pStyle w:val="Compactpreformattedtable"/>
            </w:pPr>
            <w:r w:rsidRPr="007A504B">
              <w:t>1.451891e+03</w:t>
            </w:r>
          </w:p>
        </w:tc>
        <w:tc>
          <w:tcPr>
            <w:tcW w:w="0" w:type="auto"/>
            <w:hideMark/>
          </w:tcPr>
          <w:p w14:paraId="0E47AAD6" w14:textId="77777777" w:rsidR="007A504B" w:rsidRPr="007A504B" w:rsidRDefault="007A504B" w:rsidP="007A504B">
            <w:pPr>
              <w:pStyle w:val="Compactpreformattedtable"/>
            </w:pPr>
            <w:r w:rsidRPr="007A504B">
              <w:t>180</w:t>
            </w:r>
          </w:p>
        </w:tc>
      </w:tr>
      <w:tr w:rsidR="007A504B" w:rsidRPr="007A504B" w14:paraId="29FD4BEE" w14:textId="77777777" w:rsidTr="007A504B">
        <w:tc>
          <w:tcPr>
            <w:tcW w:w="0" w:type="auto"/>
            <w:hideMark/>
          </w:tcPr>
          <w:p w14:paraId="17655E1A" w14:textId="77777777" w:rsidR="007A504B" w:rsidRPr="007A504B" w:rsidRDefault="007A504B" w:rsidP="007A504B">
            <w:pPr>
              <w:pStyle w:val="Compactpreformattedtable"/>
            </w:pPr>
            <w:r w:rsidRPr="007A504B">
              <w:t>City A</w:t>
            </w:r>
          </w:p>
        </w:tc>
        <w:tc>
          <w:tcPr>
            <w:tcW w:w="0" w:type="auto"/>
            <w:hideMark/>
          </w:tcPr>
          <w:p w14:paraId="26D7BE53" w14:textId="77777777" w:rsidR="007A504B" w:rsidRPr="007A504B" w:rsidRDefault="007A504B" w:rsidP="007A504B">
            <w:pPr>
              <w:pStyle w:val="Compactpreformattedtable"/>
            </w:pPr>
            <w:proofErr w:type="spellStart"/>
            <w:r w:rsidRPr="007A504B">
              <w:t>FoodWaste</w:t>
            </w:r>
            <w:proofErr w:type="spellEnd"/>
          </w:p>
        </w:tc>
        <w:tc>
          <w:tcPr>
            <w:tcW w:w="0" w:type="auto"/>
            <w:hideMark/>
          </w:tcPr>
          <w:p w14:paraId="3DAD3671" w14:textId="77777777" w:rsidR="007A504B" w:rsidRPr="007A504B" w:rsidRDefault="007A504B" w:rsidP="007A504B">
            <w:pPr>
              <w:pStyle w:val="Compactpreformattedtable"/>
            </w:pPr>
            <w:r w:rsidRPr="007A504B">
              <w:t>composting</w:t>
            </w:r>
          </w:p>
        </w:tc>
        <w:tc>
          <w:tcPr>
            <w:tcW w:w="0" w:type="auto"/>
            <w:hideMark/>
          </w:tcPr>
          <w:p w14:paraId="390E610C" w14:textId="77777777" w:rsidR="007A504B" w:rsidRPr="007A504B" w:rsidRDefault="007A504B" w:rsidP="007A504B">
            <w:pPr>
              <w:pStyle w:val="Compactpreformattedtable"/>
            </w:pPr>
            <w:r w:rsidRPr="007A504B">
              <w:t>recovery</w:t>
            </w:r>
          </w:p>
        </w:tc>
        <w:tc>
          <w:tcPr>
            <w:tcW w:w="0" w:type="auto"/>
            <w:hideMark/>
          </w:tcPr>
          <w:p w14:paraId="77ADD496" w14:textId="77777777" w:rsidR="007A504B" w:rsidRPr="007A504B" w:rsidRDefault="007A504B" w:rsidP="007A504B">
            <w:pPr>
              <w:pStyle w:val="Compactpreformattedtable"/>
            </w:pPr>
            <w:r w:rsidRPr="007A504B">
              <w:t>baseline</w:t>
            </w:r>
          </w:p>
        </w:tc>
        <w:tc>
          <w:tcPr>
            <w:tcW w:w="0" w:type="auto"/>
            <w:hideMark/>
          </w:tcPr>
          <w:p w14:paraId="62C1666A" w14:textId="77777777" w:rsidR="007A504B" w:rsidRPr="007A504B" w:rsidRDefault="007A504B" w:rsidP="007A504B">
            <w:pPr>
              <w:pStyle w:val="Compactpreformattedtable"/>
            </w:pPr>
            <w:r w:rsidRPr="007A504B">
              <w:t>1.567926e+03</w:t>
            </w:r>
          </w:p>
        </w:tc>
        <w:tc>
          <w:tcPr>
            <w:tcW w:w="0" w:type="auto"/>
            <w:hideMark/>
          </w:tcPr>
          <w:p w14:paraId="3082EE50" w14:textId="77777777" w:rsidR="007A504B" w:rsidRPr="007A504B" w:rsidRDefault="007A504B" w:rsidP="007A504B">
            <w:pPr>
              <w:pStyle w:val="Compactpreformattedtable"/>
            </w:pPr>
            <w:r w:rsidRPr="007A504B">
              <w:t>180</w:t>
            </w:r>
          </w:p>
        </w:tc>
      </w:tr>
      <w:tr w:rsidR="007A504B" w:rsidRPr="007A504B" w14:paraId="07D26CB8" w14:textId="77777777" w:rsidTr="007A504B">
        <w:tc>
          <w:tcPr>
            <w:tcW w:w="0" w:type="auto"/>
            <w:hideMark/>
          </w:tcPr>
          <w:p w14:paraId="7556AD45" w14:textId="77777777" w:rsidR="007A504B" w:rsidRPr="007A504B" w:rsidRDefault="007A504B" w:rsidP="007A504B">
            <w:pPr>
              <w:pStyle w:val="Compactpreformattedtable"/>
            </w:pPr>
            <w:r w:rsidRPr="007A504B">
              <w:t>City A</w:t>
            </w:r>
          </w:p>
        </w:tc>
        <w:tc>
          <w:tcPr>
            <w:tcW w:w="0" w:type="auto"/>
            <w:hideMark/>
          </w:tcPr>
          <w:p w14:paraId="194218AB" w14:textId="77777777" w:rsidR="007A504B" w:rsidRPr="007A504B" w:rsidRDefault="007A504B" w:rsidP="007A504B">
            <w:pPr>
              <w:pStyle w:val="Compactpreformattedtable"/>
            </w:pPr>
            <w:proofErr w:type="spellStart"/>
            <w:r w:rsidRPr="007A504B">
              <w:t>FoodWaste</w:t>
            </w:r>
            <w:proofErr w:type="spellEnd"/>
          </w:p>
        </w:tc>
        <w:tc>
          <w:tcPr>
            <w:tcW w:w="0" w:type="auto"/>
            <w:hideMark/>
          </w:tcPr>
          <w:p w14:paraId="17B9217B" w14:textId="77777777" w:rsidR="007A504B" w:rsidRPr="007A504B" w:rsidRDefault="007A504B" w:rsidP="007A504B">
            <w:pPr>
              <w:pStyle w:val="Compactpreformattedtable"/>
            </w:pPr>
            <w:r w:rsidRPr="007A504B">
              <w:t>landfilling</w:t>
            </w:r>
          </w:p>
        </w:tc>
        <w:tc>
          <w:tcPr>
            <w:tcW w:w="0" w:type="auto"/>
            <w:hideMark/>
          </w:tcPr>
          <w:p w14:paraId="3446187E" w14:textId="77777777" w:rsidR="007A504B" w:rsidRPr="007A504B" w:rsidRDefault="007A504B" w:rsidP="007A504B">
            <w:pPr>
              <w:pStyle w:val="Compactpreformattedtable"/>
            </w:pPr>
            <w:r w:rsidRPr="007A504B">
              <w:t>disposal</w:t>
            </w:r>
          </w:p>
        </w:tc>
        <w:tc>
          <w:tcPr>
            <w:tcW w:w="0" w:type="auto"/>
            <w:hideMark/>
          </w:tcPr>
          <w:p w14:paraId="00266515" w14:textId="77777777" w:rsidR="007A504B" w:rsidRPr="007A504B" w:rsidRDefault="007A504B" w:rsidP="007A504B">
            <w:pPr>
              <w:pStyle w:val="Compactpreformattedtable"/>
            </w:pPr>
            <w:r w:rsidRPr="007A504B">
              <w:t>baseline</w:t>
            </w:r>
          </w:p>
        </w:tc>
        <w:tc>
          <w:tcPr>
            <w:tcW w:w="0" w:type="auto"/>
            <w:hideMark/>
          </w:tcPr>
          <w:p w14:paraId="5C0078CB" w14:textId="77777777" w:rsidR="007A504B" w:rsidRPr="007A504B" w:rsidRDefault="007A504B" w:rsidP="007A504B">
            <w:pPr>
              <w:pStyle w:val="Compactpreformattedtable"/>
            </w:pPr>
            <w:r w:rsidRPr="007A504B">
              <w:t>4.630180e+04</w:t>
            </w:r>
          </w:p>
        </w:tc>
        <w:tc>
          <w:tcPr>
            <w:tcW w:w="0" w:type="auto"/>
            <w:hideMark/>
          </w:tcPr>
          <w:p w14:paraId="1926FD5C" w14:textId="77777777" w:rsidR="007A504B" w:rsidRPr="007A504B" w:rsidRDefault="007A504B" w:rsidP="007A504B">
            <w:pPr>
              <w:pStyle w:val="Compactpreformattedtable"/>
            </w:pPr>
            <w:r w:rsidRPr="007A504B">
              <w:t>180</w:t>
            </w:r>
          </w:p>
        </w:tc>
      </w:tr>
      <w:tr w:rsidR="007A504B" w:rsidRPr="007A504B" w14:paraId="4F52B0AD" w14:textId="77777777" w:rsidTr="007A504B">
        <w:tc>
          <w:tcPr>
            <w:tcW w:w="0" w:type="auto"/>
            <w:hideMark/>
          </w:tcPr>
          <w:p w14:paraId="2EA18E76" w14:textId="77777777" w:rsidR="007A504B" w:rsidRPr="007A504B" w:rsidRDefault="007A504B" w:rsidP="007A504B">
            <w:pPr>
              <w:pStyle w:val="Compactpreformattedtable"/>
            </w:pPr>
            <w:r w:rsidRPr="007A504B">
              <w:t>City A</w:t>
            </w:r>
          </w:p>
        </w:tc>
        <w:tc>
          <w:tcPr>
            <w:tcW w:w="0" w:type="auto"/>
            <w:hideMark/>
          </w:tcPr>
          <w:p w14:paraId="06E30084" w14:textId="77777777" w:rsidR="007A504B" w:rsidRPr="007A504B" w:rsidRDefault="007A504B" w:rsidP="007A504B">
            <w:pPr>
              <w:pStyle w:val="Compactpreformattedtable"/>
            </w:pPr>
            <w:r w:rsidRPr="007A504B">
              <w:t>Electronics</w:t>
            </w:r>
          </w:p>
        </w:tc>
        <w:tc>
          <w:tcPr>
            <w:tcW w:w="0" w:type="auto"/>
            <w:hideMark/>
          </w:tcPr>
          <w:p w14:paraId="4D976B8B" w14:textId="77777777" w:rsidR="007A504B" w:rsidRPr="007A504B" w:rsidRDefault="007A504B" w:rsidP="007A504B">
            <w:pPr>
              <w:pStyle w:val="Compactpreformattedtable"/>
            </w:pPr>
            <w:r w:rsidRPr="007A504B">
              <w:t>landfilling</w:t>
            </w:r>
          </w:p>
        </w:tc>
        <w:tc>
          <w:tcPr>
            <w:tcW w:w="0" w:type="auto"/>
            <w:hideMark/>
          </w:tcPr>
          <w:p w14:paraId="4505980D" w14:textId="77777777" w:rsidR="007A504B" w:rsidRPr="007A504B" w:rsidRDefault="007A504B" w:rsidP="007A504B">
            <w:pPr>
              <w:pStyle w:val="Compactpreformattedtable"/>
            </w:pPr>
            <w:r w:rsidRPr="007A504B">
              <w:t>disposal</w:t>
            </w:r>
          </w:p>
        </w:tc>
        <w:tc>
          <w:tcPr>
            <w:tcW w:w="0" w:type="auto"/>
            <w:hideMark/>
          </w:tcPr>
          <w:p w14:paraId="02A6FB6D" w14:textId="77777777" w:rsidR="007A504B" w:rsidRPr="007A504B" w:rsidRDefault="007A504B" w:rsidP="007A504B">
            <w:pPr>
              <w:pStyle w:val="Compactpreformattedtable"/>
            </w:pPr>
            <w:proofErr w:type="spellStart"/>
            <w:r w:rsidRPr="007A504B">
              <w:t>eliminate_food_waste</w:t>
            </w:r>
            <w:proofErr w:type="spellEnd"/>
          </w:p>
        </w:tc>
        <w:tc>
          <w:tcPr>
            <w:tcW w:w="0" w:type="auto"/>
            <w:hideMark/>
          </w:tcPr>
          <w:p w14:paraId="5B0829C3" w14:textId="77777777" w:rsidR="007A504B" w:rsidRPr="007A504B" w:rsidRDefault="007A504B" w:rsidP="007A504B">
            <w:pPr>
              <w:pStyle w:val="Compactpreformattedtable"/>
            </w:pPr>
            <w:r w:rsidRPr="007A504B">
              <w:t>2.827717e+03</w:t>
            </w:r>
          </w:p>
        </w:tc>
        <w:tc>
          <w:tcPr>
            <w:tcW w:w="0" w:type="auto"/>
            <w:hideMark/>
          </w:tcPr>
          <w:p w14:paraId="6336FB47" w14:textId="77777777" w:rsidR="007A504B" w:rsidRPr="007A504B" w:rsidRDefault="007A504B" w:rsidP="007A504B">
            <w:pPr>
              <w:pStyle w:val="Compactpreformattedtable"/>
            </w:pPr>
            <w:r w:rsidRPr="007A504B">
              <w:t>180</w:t>
            </w:r>
          </w:p>
        </w:tc>
      </w:tr>
      <w:tr w:rsidR="007A504B" w:rsidRPr="007A504B" w14:paraId="589C7F64" w14:textId="77777777" w:rsidTr="007A504B">
        <w:tc>
          <w:tcPr>
            <w:tcW w:w="0" w:type="auto"/>
            <w:hideMark/>
          </w:tcPr>
          <w:p w14:paraId="3250CD8A" w14:textId="77777777" w:rsidR="007A504B" w:rsidRPr="007A504B" w:rsidRDefault="007A504B" w:rsidP="007A504B">
            <w:pPr>
              <w:pStyle w:val="Compactpreformattedtable"/>
            </w:pPr>
            <w:r w:rsidRPr="007A504B">
              <w:t>City A</w:t>
            </w:r>
          </w:p>
        </w:tc>
        <w:tc>
          <w:tcPr>
            <w:tcW w:w="0" w:type="auto"/>
            <w:hideMark/>
          </w:tcPr>
          <w:p w14:paraId="60EA082A" w14:textId="77777777" w:rsidR="007A504B" w:rsidRPr="007A504B" w:rsidRDefault="007A504B" w:rsidP="007A504B">
            <w:pPr>
              <w:pStyle w:val="Compactpreformattedtable"/>
            </w:pPr>
            <w:r w:rsidRPr="007A504B">
              <w:t>Electronics</w:t>
            </w:r>
          </w:p>
        </w:tc>
        <w:tc>
          <w:tcPr>
            <w:tcW w:w="0" w:type="auto"/>
            <w:hideMark/>
          </w:tcPr>
          <w:p w14:paraId="0D4815B8" w14:textId="23126140" w:rsidR="007A504B" w:rsidRPr="007A504B" w:rsidRDefault="00C42DE1" w:rsidP="007A504B">
            <w:pPr>
              <w:pStyle w:val="Compactpreformattedtable"/>
            </w:pPr>
            <w:r w:rsidRPr="007A504B">
              <w:t>R</w:t>
            </w:r>
            <w:r w:rsidR="007A504B" w:rsidRPr="007A504B">
              <w:t>ecycling</w:t>
            </w:r>
          </w:p>
        </w:tc>
        <w:tc>
          <w:tcPr>
            <w:tcW w:w="0" w:type="auto"/>
            <w:hideMark/>
          </w:tcPr>
          <w:p w14:paraId="2175DAE2" w14:textId="594528CC" w:rsidR="007A504B" w:rsidRPr="007A504B" w:rsidRDefault="00AE5461" w:rsidP="007A504B">
            <w:pPr>
              <w:pStyle w:val="Compactpreformattedtable"/>
            </w:pPr>
            <w:r w:rsidRPr="007A504B">
              <w:t>R</w:t>
            </w:r>
            <w:r w:rsidR="007A504B" w:rsidRPr="007A504B">
              <w:t>ecovery</w:t>
            </w:r>
          </w:p>
        </w:tc>
        <w:tc>
          <w:tcPr>
            <w:tcW w:w="0" w:type="auto"/>
            <w:hideMark/>
          </w:tcPr>
          <w:p w14:paraId="415ADBEE" w14:textId="77777777" w:rsidR="007A504B" w:rsidRPr="007A504B" w:rsidRDefault="007A504B" w:rsidP="007A504B">
            <w:pPr>
              <w:pStyle w:val="Compactpreformattedtable"/>
            </w:pPr>
            <w:proofErr w:type="spellStart"/>
            <w:r w:rsidRPr="007A504B">
              <w:t>eliminate_food_waste</w:t>
            </w:r>
            <w:proofErr w:type="spellEnd"/>
          </w:p>
        </w:tc>
        <w:tc>
          <w:tcPr>
            <w:tcW w:w="0" w:type="auto"/>
            <w:hideMark/>
          </w:tcPr>
          <w:p w14:paraId="55B40C68" w14:textId="77777777" w:rsidR="007A504B" w:rsidRPr="007A504B" w:rsidRDefault="007A504B" w:rsidP="007A504B">
            <w:pPr>
              <w:pStyle w:val="Compactpreformattedtable"/>
            </w:pPr>
            <w:r w:rsidRPr="007A504B">
              <w:t>2.367066e+03</w:t>
            </w:r>
          </w:p>
        </w:tc>
        <w:tc>
          <w:tcPr>
            <w:tcW w:w="0" w:type="auto"/>
            <w:hideMark/>
          </w:tcPr>
          <w:p w14:paraId="774CCE8A" w14:textId="77777777" w:rsidR="007A504B" w:rsidRPr="007A504B" w:rsidRDefault="007A504B" w:rsidP="007A504B">
            <w:pPr>
              <w:pStyle w:val="Compactpreformattedtable"/>
            </w:pPr>
            <w:r w:rsidRPr="007A504B">
              <w:t>180</w:t>
            </w:r>
          </w:p>
        </w:tc>
      </w:tr>
      <w:tr w:rsidR="007A504B" w:rsidRPr="007A504B" w14:paraId="2DC8B405" w14:textId="77777777" w:rsidTr="007A504B">
        <w:tc>
          <w:tcPr>
            <w:tcW w:w="0" w:type="auto"/>
            <w:hideMark/>
          </w:tcPr>
          <w:p w14:paraId="06CFF187" w14:textId="77777777" w:rsidR="007A504B" w:rsidRPr="007A504B" w:rsidRDefault="007A504B" w:rsidP="007A504B">
            <w:pPr>
              <w:pStyle w:val="Compactpreformattedtable"/>
            </w:pPr>
            <w:r w:rsidRPr="007A504B">
              <w:t>City A</w:t>
            </w:r>
          </w:p>
        </w:tc>
        <w:tc>
          <w:tcPr>
            <w:tcW w:w="0" w:type="auto"/>
            <w:hideMark/>
          </w:tcPr>
          <w:p w14:paraId="7271857B" w14:textId="77777777" w:rsidR="007A504B" w:rsidRPr="007A504B" w:rsidRDefault="007A504B" w:rsidP="007A504B">
            <w:pPr>
              <w:pStyle w:val="Compactpreformattedtable"/>
            </w:pPr>
            <w:proofErr w:type="spellStart"/>
            <w:r w:rsidRPr="007A504B">
              <w:t>FoodWaste</w:t>
            </w:r>
            <w:proofErr w:type="spellEnd"/>
          </w:p>
        </w:tc>
        <w:tc>
          <w:tcPr>
            <w:tcW w:w="0" w:type="auto"/>
            <w:hideMark/>
          </w:tcPr>
          <w:p w14:paraId="081ABDCB" w14:textId="77777777" w:rsidR="007A504B" w:rsidRPr="007A504B" w:rsidRDefault="007A504B" w:rsidP="007A504B">
            <w:pPr>
              <w:pStyle w:val="Compactpreformattedtable"/>
            </w:pPr>
            <w:proofErr w:type="spellStart"/>
            <w:r w:rsidRPr="007A504B">
              <w:t>anaerobicDigestion</w:t>
            </w:r>
            <w:proofErr w:type="spellEnd"/>
          </w:p>
        </w:tc>
        <w:tc>
          <w:tcPr>
            <w:tcW w:w="0" w:type="auto"/>
            <w:hideMark/>
          </w:tcPr>
          <w:p w14:paraId="04EFBCD6" w14:textId="6B2EB19E" w:rsidR="007A504B" w:rsidRPr="007A504B" w:rsidRDefault="00AE5461" w:rsidP="007A504B">
            <w:pPr>
              <w:pStyle w:val="Compactpreformattedtable"/>
            </w:pPr>
            <w:r w:rsidRPr="007A504B">
              <w:t>R</w:t>
            </w:r>
            <w:r w:rsidR="007A504B" w:rsidRPr="007A504B">
              <w:t>ecovery</w:t>
            </w:r>
          </w:p>
        </w:tc>
        <w:tc>
          <w:tcPr>
            <w:tcW w:w="0" w:type="auto"/>
            <w:hideMark/>
          </w:tcPr>
          <w:p w14:paraId="7C2C1808" w14:textId="77777777" w:rsidR="007A504B" w:rsidRPr="007A504B" w:rsidRDefault="007A504B" w:rsidP="007A504B">
            <w:pPr>
              <w:pStyle w:val="Compactpreformattedtable"/>
            </w:pPr>
            <w:proofErr w:type="spellStart"/>
            <w:r w:rsidRPr="007A504B">
              <w:t>eliminate_food_waste</w:t>
            </w:r>
            <w:proofErr w:type="spellEnd"/>
          </w:p>
        </w:tc>
        <w:tc>
          <w:tcPr>
            <w:tcW w:w="0" w:type="auto"/>
            <w:hideMark/>
          </w:tcPr>
          <w:p w14:paraId="42A2F73F" w14:textId="77777777" w:rsidR="007A504B" w:rsidRPr="007A504B" w:rsidRDefault="007A504B" w:rsidP="007A504B">
            <w:pPr>
              <w:pStyle w:val="Compactpreformattedtable"/>
            </w:pPr>
            <w:r w:rsidRPr="007A504B">
              <w:t>0.000000e+00</w:t>
            </w:r>
          </w:p>
        </w:tc>
        <w:tc>
          <w:tcPr>
            <w:tcW w:w="0" w:type="auto"/>
            <w:hideMark/>
          </w:tcPr>
          <w:p w14:paraId="00F40DF9" w14:textId="77777777" w:rsidR="007A504B" w:rsidRPr="007A504B" w:rsidRDefault="007A504B" w:rsidP="007A504B">
            <w:pPr>
              <w:pStyle w:val="Compactpreformattedtable"/>
            </w:pPr>
            <w:r w:rsidRPr="007A504B">
              <w:t>180</w:t>
            </w:r>
          </w:p>
        </w:tc>
      </w:tr>
      <w:tr w:rsidR="007A504B" w:rsidRPr="007A504B" w14:paraId="3C75B097" w14:textId="77777777" w:rsidTr="007A504B">
        <w:tc>
          <w:tcPr>
            <w:tcW w:w="0" w:type="auto"/>
            <w:hideMark/>
          </w:tcPr>
          <w:p w14:paraId="07AEDDE4" w14:textId="77777777" w:rsidR="007A504B" w:rsidRPr="007A504B" w:rsidRDefault="007A504B" w:rsidP="007A504B">
            <w:pPr>
              <w:pStyle w:val="Compactpreformattedtable"/>
            </w:pPr>
            <w:r w:rsidRPr="007A504B">
              <w:t>City A</w:t>
            </w:r>
          </w:p>
        </w:tc>
        <w:tc>
          <w:tcPr>
            <w:tcW w:w="0" w:type="auto"/>
            <w:hideMark/>
          </w:tcPr>
          <w:p w14:paraId="5A832A0A" w14:textId="77777777" w:rsidR="007A504B" w:rsidRPr="007A504B" w:rsidRDefault="007A504B" w:rsidP="007A504B">
            <w:pPr>
              <w:pStyle w:val="Compactpreformattedtable"/>
            </w:pPr>
            <w:proofErr w:type="spellStart"/>
            <w:r w:rsidRPr="007A504B">
              <w:t>FoodWaste</w:t>
            </w:r>
            <w:proofErr w:type="spellEnd"/>
          </w:p>
        </w:tc>
        <w:tc>
          <w:tcPr>
            <w:tcW w:w="0" w:type="auto"/>
            <w:hideMark/>
          </w:tcPr>
          <w:p w14:paraId="74F09849" w14:textId="77777777" w:rsidR="007A504B" w:rsidRPr="007A504B" w:rsidRDefault="007A504B" w:rsidP="007A504B">
            <w:pPr>
              <w:pStyle w:val="Compactpreformattedtable"/>
            </w:pPr>
            <w:r w:rsidRPr="007A504B">
              <w:t>combustion</w:t>
            </w:r>
          </w:p>
        </w:tc>
        <w:tc>
          <w:tcPr>
            <w:tcW w:w="0" w:type="auto"/>
            <w:hideMark/>
          </w:tcPr>
          <w:p w14:paraId="4D0F182A" w14:textId="1624D298" w:rsidR="007A504B" w:rsidRPr="007A504B" w:rsidRDefault="00AE5461" w:rsidP="007A504B">
            <w:pPr>
              <w:pStyle w:val="Compactpreformattedtable"/>
            </w:pPr>
            <w:r w:rsidRPr="007A504B">
              <w:t>D</w:t>
            </w:r>
            <w:r w:rsidR="007A504B" w:rsidRPr="007A504B">
              <w:t>isposal</w:t>
            </w:r>
          </w:p>
        </w:tc>
        <w:tc>
          <w:tcPr>
            <w:tcW w:w="0" w:type="auto"/>
            <w:hideMark/>
          </w:tcPr>
          <w:p w14:paraId="571ECF9C" w14:textId="77777777" w:rsidR="007A504B" w:rsidRPr="007A504B" w:rsidRDefault="007A504B" w:rsidP="007A504B">
            <w:pPr>
              <w:pStyle w:val="Compactpreformattedtable"/>
            </w:pPr>
            <w:proofErr w:type="spellStart"/>
            <w:r w:rsidRPr="007A504B">
              <w:t>eliminate_food_waste</w:t>
            </w:r>
            <w:proofErr w:type="spellEnd"/>
          </w:p>
        </w:tc>
        <w:tc>
          <w:tcPr>
            <w:tcW w:w="0" w:type="auto"/>
            <w:hideMark/>
          </w:tcPr>
          <w:p w14:paraId="540F7108" w14:textId="77777777" w:rsidR="007A504B" w:rsidRPr="007A504B" w:rsidRDefault="007A504B" w:rsidP="007A504B">
            <w:pPr>
              <w:pStyle w:val="Compactpreformattedtable"/>
            </w:pPr>
            <w:r w:rsidRPr="007A504B">
              <w:t>0.000000e+00</w:t>
            </w:r>
          </w:p>
        </w:tc>
        <w:tc>
          <w:tcPr>
            <w:tcW w:w="0" w:type="auto"/>
            <w:hideMark/>
          </w:tcPr>
          <w:p w14:paraId="6F70262E" w14:textId="77777777" w:rsidR="007A504B" w:rsidRPr="007A504B" w:rsidRDefault="007A504B" w:rsidP="007A504B">
            <w:pPr>
              <w:pStyle w:val="Compactpreformattedtable"/>
            </w:pPr>
            <w:r w:rsidRPr="007A504B">
              <w:t>180</w:t>
            </w:r>
          </w:p>
        </w:tc>
      </w:tr>
      <w:tr w:rsidR="007A504B" w:rsidRPr="007A504B" w14:paraId="41352F21" w14:textId="77777777" w:rsidTr="007A504B">
        <w:tc>
          <w:tcPr>
            <w:tcW w:w="0" w:type="auto"/>
            <w:hideMark/>
          </w:tcPr>
          <w:p w14:paraId="0A0470B1" w14:textId="77777777" w:rsidR="007A504B" w:rsidRPr="007A504B" w:rsidRDefault="007A504B" w:rsidP="007A504B">
            <w:pPr>
              <w:pStyle w:val="Compactpreformattedtable"/>
            </w:pPr>
            <w:r w:rsidRPr="007A504B">
              <w:t>City A</w:t>
            </w:r>
          </w:p>
        </w:tc>
        <w:tc>
          <w:tcPr>
            <w:tcW w:w="0" w:type="auto"/>
            <w:hideMark/>
          </w:tcPr>
          <w:p w14:paraId="6763F5FD" w14:textId="77777777" w:rsidR="007A504B" w:rsidRPr="007A504B" w:rsidRDefault="007A504B" w:rsidP="007A504B">
            <w:pPr>
              <w:pStyle w:val="Compactpreformattedtable"/>
            </w:pPr>
            <w:proofErr w:type="spellStart"/>
            <w:r w:rsidRPr="007A504B">
              <w:t>FoodWaste</w:t>
            </w:r>
            <w:proofErr w:type="spellEnd"/>
          </w:p>
        </w:tc>
        <w:tc>
          <w:tcPr>
            <w:tcW w:w="0" w:type="auto"/>
            <w:hideMark/>
          </w:tcPr>
          <w:p w14:paraId="00E0D3E4" w14:textId="77777777" w:rsidR="007A504B" w:rsidRPr="007A504B" w:rsidRDefault="007A504B" w:rsidP="007A504B">
            <w:pPr>
              <w:pStyle w:val="Compactpreformattedtable"/>
            </w:pPr>
            <w:r w:rsidRPr="007A504B">
              <w:t>combustion</w:t>
            </w:r>
          </w:p>
        </w:tc>
        <w:tc>
          <w:tcPr>
            <w:tcW w:w="0" w:type="auto"/>
            <w:hideMark/>
          </w:tcPr>
          <w:p w14:paraId="4C2D714C" w14:textId="7E109031" w:rsidR="007A504B" w:rsidRPr="007A504B" w:rsidRDefault="00AE5461" w:rsidP="007A504B">
            <w:pPr>
              <w:pStyle w:val="Compactpreformattedtable"/>
            </w:pPr>
            <w:r w:rsidRPr="007A504B">
              <w:t>R</w:t>
            </w:r>
            <w:r w:rsidR="007A504B" w:rsidRPr="007A504B">
              <w:t>ecovery</w:t>
            </w:r>
          </w:p>
        </w:tc>
        <w:tc>
          <w:tcPr>
            <w:tcW w:w="0" w:type="auto"/>
            <w:hideMark/>
          </w:tcPr>
          <w:p w14:paraId="0660558B" w14:textId="77777777" w:rsidR="007A504B" w:rsidRPr="007A504B" w:rsidRDefault="007A504B" w:rsidP="007A504B">
            <w:pPr>
              <w:pStyle w:val="Compactpreformattedtable"/>
            </w:pPr>
            <w:proofErr w:type="spellStart"/>
            <w:r w:rsidRPr="007A504B">
              <w:t>eliminate_food_waste</w:t>
            </w:r>
            <w:proofErr w:type="spellEnd"/>
          </w:p>
        </w:tc>
        <w:tc>
          <w:tcPr>
            <w:tcW w:w="0" w:type="auto"/>
            <w:hideMark/>
          </w:tcPr>
          <w:p w14:paraId="38BE67C6" w14:textId="77777777" w:rsidR="007A504B" w:rsidRPr="007A504B" w:rsidRDefault="007A504B" w:rsidP="007A504B">
            <w:pPr>
              <w:pStyle w:val="Compactpreformattedtable"/>
            </w:pPr>
            <w:r w:rsidRPr="007A504B">
              <w:t>0.000000e+00</w:t>
            </w:r>
          </w:p>
        </w:tc>
        <w:tc>
          <w:tcPr>
            <w:tcW w:w="0" w:type="auto"/>
            <w:hideMark/>
          </w:tcPr>
          <w:p w14:paraId="7B9FEC32" w14:textId="77777777" w:rsidR="007A504B" w:rsidRPr="007A504B" w:rsidRDefault="007A504B" w:rsidP="007A504B">
            <w:pPr>
              <w:pStyle w:val="Compactpreformattedtable"/>
            </w:pPr>
            <w:r w:rsidRPr="007A504B">
              <w:t>180</w:t>
            </w:r>
          </w:p>
        </w:tc>
      </w:tr>
      <w:tr w:rsidR="007A504B" w:rsidRPr="007A504B" w14:paraId="0B12D0CB" w14:textId="77777777" w:rsidTr="007A504B">
        <w:tc>
          <w:tcPr>
            <w:tcW w:w="0" w:type="auto"/>
            <w:hideMark/>
          </w:tcPr>
          <w:p w14:paraId="305DCD4C" w14:textId="77777777" w:rsidR="007A504B" w:rsidRPr="007A504B" w:rsidRDefault="007A504B" w:rsidP="007A504B">
            <w:pPr>
              <w:pStyle w:val="Compactpreformattedtable"/>
            </w:pPr>
            <w:r w:rsidRPr="007A504B">
              <w:t>City A</w:t>
            </w:r>
          </w:p>
        </w:tc>
        <w:tc>
          <w:tcPr>
            <w:tcW w:w="0" w:type="auto"/>
            <w:hideMark/>
          </w:tcPr>
          <w:p w14:paraId="19999AF4" w14:textId="77777777" w:rsidR="007A504B" w:rsidRPr="007A504B" w:rsidRDefault="007A504B" w:rsidP="007A504B">
            <w:pPr>
              <w:pStyle w:val="Compactpreformattedtable"/>
            </w:pPr>
            <w:proofErr w:type="spellStart"/>
            <w:r w:rsidRPr="007A504B">
              <w:t>FoodWaste</w:t>
            </w:r>
            <w:proofErr w:type="spellEnd"/>
          </w:p>
        </w:tc>
        <w:tc>
          <w:tcPr>
            <w:tcW w:w="0" w:type="auto"/>
            <w:hideMark/>
          </w:tcPr>
          <w:p w14:paraId="34DA3AEA" w14:textId="77777777" w:rsidR="007A504B" w:rsidRPr="007A504B" w:rsidRDefault="007A504B" w:rsidP="007A504B">
            <w:pPr>
              <w:pStyle w:val="Compactpreformattedtable"/>
            </w:pPr>
            <w:r w:rsidRPr="007A504B">
              <w:t>composting</w:t>
            </w:r>
          </w:p>
        </w:tc>
        <w:tc>
          <w:tcPr>
            <w:tcW w:w="0" w:type="auto"/>
            <w:hideMark/>
          </w:tcPr>
          <w:p w14:paraId="3312E64B" w14:textId="19AFD8AF" w:rsidR="007A504B" w:rsidRPr="007A504B" w:rsidRDefault="00AE5461" w:rsidP="007A504B">
            <w:pPr>
              <w:pStyle w:val="Compactpreformattedtable"/>
            </w:pPr>
            <w:r w:rsidRPr="007A504B">
              <w:t>R</w:t>
            </w:r>
            <w:r w:rsidR="007A504B" w:rsidRPr="007A504B">
              <w:t>ecovery</w:t>
            </w:r>
          </w:p>
        </w:tc>
        <w:tc>
          <w:tcPr>
            <w:tcW w:w="0" w:type="auto"/>
            <w:hideMark/>
          </w:tcPr>
          <w:p w14:paraId="7719A96E" w14:textId="77777777" w:rsidR="007A504B" w:rsidRPr="007A504B" w:rsidRDefault="007A504B" w:rsidP="007A504B">
            <w:pPr>
              <w:pStyle w:val="Compactpreformattedtable"/>
            </w:pPr>
            <w:proofErr w:type="spellStart"/>
            <w:r w:rsidRPr="007A504B">
              <w:t>eliminate_food_waste</w:t>
            </w:r>
            <w:proofErr w:type="spellEnd"/>
          </w:p>
        </w:tc>
        <w:tc>
          <w:tcPr>
            <w:tcW w:w="0" w:type="auto"/>
            <w:hideMark/>
          </w:tcPr>
          <w:p w14:paraId="2E85C72A" w14:textId="77777777" w:rsidR="007A504B" w:rsidRPr="007A504B" w:rsidRDefault="007A504B" w:rsidP="007A504B">
            <w:pPr>
              <w:pStyle w:val="Compactpreformattedtable"/>
            </w:pPr>
            <w:r w:rsidRPr="007A504B">
              <w:t>0.000000e+00</w:t>
            </w:r>
          </w:p>
        </w:tc>
        <w:tc>
          <w:tcPr>
            <w:tcW w:w="0" w:type="auto"/>
            <w:hideMark/>
          </w:tcPr>
          <w:p w14:paraId="5D3666CE" w14:textId="77777777" w:rsidR="007A504B" w:rsidRPr="007A504B" w:rsidRDefault="007A504B" w:rsidP="007A504B">
            <w:pPr>
              <w:pStyle w:val="Compactpreformattedtable"/>
            </w:pPr>
            <w:r w:rsidRPr="007A504B">
              <w:t>180</w:t>
            </w:r>
          </w:p>
        </w:tc>
      </w:tr>
      <w:tr w:rsidR="007A504B" w:rsidRPr="007A504B" w14:paraId="1A9DDE02" w14:textId="77777777" w:rsidTr="007A504B">
        <w:tc>
          <w:tcPr>
            <w:tcW w:w="0" w:type="auto"/>
            <w:hideMark/>
          </w:tcPr>
          <w:p w14:paraId="6BE0BB0F" w14:textId="77777777" w:rsidR="007A504B" w:rsidRPr="007A504B" w:rsidRDefault="007A504B" w:rsidP="007A504B">
            <w:pPr>
              <w:pStyle w:val="Compactpreformattedtable"/>
            </w:pPr>
            <w:r w:rsidRPr="007A504B">
              <w:t>City A</w:t>
            </w:r>
          </w:p>
        </w:tc>
        <w:tc>
          <w:tcPr>
            <w:tcW w:w="0" w:type="auto"/>
            <w:hideMark/>
          </w:tcPr>
          <w:p w14:paraId="27751AF2" w14:textId="77777777" w:rsidR="007A504B" w:rsidRPr="007A504B" w:rsidRDefault="007A504B" w:rsidP="007A504B">
            <w:pPr>
              <w:pStyle w:val="Compactpreformattedtable"/>
            </w:pPr>
            <w:proofErr w:type="spellStart"/>
            <w:r w:rsidRPr="007A504B">
              <w:t>FoodWaste</w:t>
            </w:r>
            <w:proofErr w:type="spellEnd"/>
          </w:p>
        </w:tc>
        <w:tc>
          <w:tcPr>
            <w:tcW w:w="0" w:type="auto"/>
            <w:hideMark/>
          </w:tcPr>
          <w:p w14:paraId="5297905A" w14:textId="77777777" w:rsidR="007A504B" w:rsidRPr="007A504B" w:rsidRDefault="007A504B" w:rsidP="007A504B">
            <w:pPr>
              <w:pStyle w:val="Compactpreformattedtable"/>
            </w:pPr>
            <w:r w:rsidRPr="007A504B">
              <w:t>landfilling</w:t>
            </w:r>
          </w:p>
        </w:tc>
        <w:tc>
          <w:tcPr>
            <w:tcW w:w="0" w:type="auto"/>
            <w:hideMark/>
          </w:tcPr>
          <w:p w14:paraId="1B89AFC1" w14:textId="683F2EFC" w:rsidR="007A504B" w:rsidRPr="007A504B" w:rsidRDefault="00AE5461" w:rsidP="007A504B">
            <w:pPr>
              <w:pStyle w:val="Compactpreformattedtable"/>
            </w:pPr>
            <w:r w:rsidRPr="007A504B">
              <w:t>D</w:t>
            </w:r>
            <w:r w:rsidR="007A504B" w:rsidRPr="007A504B">
              <w:t>isposal</w:t>
            </w:r>
          </w:p>
        </w:tc>
        <w:tc>
          <w:tcPr>
            <w:tcW w:w="0" w:type="auto"/>
            <w:hideMark/>
          </w:tcPr>
          <w:p w14:paraId="0C28378A" w14:textId="77777777" w:rsidR="007A504B" w:rsidRPr="007A504B" w:rsidRDefault="007A504B" w:rsidP="007A504B">
            <w:pPr>
              <w:pStyle w:val="Compactpreformattedtable"/>
            </w:pPr>
            <w:proofErr w:type="spellStart"/>
            <w:r w:rsidRPr="007A504B">
              <w:t>eliminate_food_waste</w:t>
            </w:r>
            <w:proofErr w:type="spellEnd"/>
          </w:p>
        </w:tc>
        <w:tc>
          <w:tcPr>
            <w:tcW w:w="0" w:type="auto"/>
            <w:hideMark/>
          </w:tcPr>
          <w:p w14:paraId="7DE753FD" w14:textId="77777777" w:rsidR="007A504B" w:rsidRPr="007A504B" w:rsidRDefault="007A504B" w:rsidP="007A504B">
            <w:pPr>
              <w:pStyle w:val="Compactpreformattedtable"/>
            </w:pPr>
            <w:r w:rsidRPr="007A504B">
              <w:t>0.000000e+00</w:t>
            </w:r>
          </w:p>
        </w:tc>
        <w:tc>
          <w:tcPr>
            <w:tcW w:w="0" w:type="auto"/>
            <w:hideMark/>
          </w:tcPr>
          <w:p w14:paraId="2E8E0D38" w14:textId="77777777" w:rsidR="007A504B" w:rsidRPr="007A504B" w:rsidRDefault="007A504B" w:rsidP="007A504B">
            <w:pPr>
              <w:pStyle w:val="Compactpreformattedtable"/>
            </w:pPr>
            <w:r w:rsidRPr="007A504B">
              <w:t>180</w:t>
            </w:r>
          </w:p>
        </w:tc>
      </w:tr>
      <w:tr w:rsidR="007A504B" w:rsidRPr="007A504B" w14:paraId="1A5F24DC" w14:textId="77777777" w:rsidTr="007A504B">
        <w:tc>
          <w:tcPr>
            <w:tcW w:w="0" w:type="auto"/>
            <w:hideMark/>
          </w:tcPr>
          <w:p w14:paraId="355AC333" w14:textId="77777777" w:rsidR="007A504B" w:rsidRPr="007A504B" w:rsidRDefault="007A504B" w:rsidP="007A504B">
            <w:pPr>
              <w:pStyle w:val="Compactpreformattedtable"/>
            </w:pPr>
            <w:r w:rsidRPr="007A504B">
              <w:t>City A</w:t>
            </w:r>
          </w:p>
        </w:tc>
        <w:tc>
          <w:tcPr>
            <w:tcW w:w="0" w:type="auto"/>
            <w:hideMark/>
          </w:tcPr>
          <w:p w14:paraId="75FF5883" w14:textId="77777777" w:rsidR="007A504B" w:rsidRPr="007A504B" w:rsidRDefault="007A504B" w:rsidP="007A504B">
            <w:pPr>
              <w:pStyle w:val="Compactpreformattedtable"/>
            </w:pPr>
            <w:r w:rsidRPr="007A504B">
              <w:t>Electronics</w:t>
            </w:r>
          </w:p>
        </w:tc>
        <w:tc>
          <w:tcPr>
            <w:tcW w:w="0" w:type="auto"/>
            <w:hideMark/>
          </w:tcPr>
          <w:p w14:paraId="5FF38363" w14:textId="77777777" w:rsidR="007A504B" w:rsidRPr="007A504B" w:rsidRDefault="007A504B" w:rsidP="007A504B">
            <w:pPr>
              <w:pStyle w:val="Compactpreformattedtable"/>
            </w:pPr>
            <w:r w:rsidRPr="007A504B">
              <w:t>landfilling</w:t>
            </w:r>
          </w:p>
        </w:tc>
        <w:tc>
          <w:tcPr>
            <w:tcW w:w="0" w:type="auto"/>
            <w:hideMark/>
          </w:tcPr>
          <w:p w14:paraId="1C045917" w14:textId="50D96913" w:rsidR="007A504B" w:rsidRPr="007A504B" w:rsidRDefault="00AE5461" w:rsidP="007A504B">
            <w:pPr>
              <w:pStyle w:val="Compactpreformattedtable"/>
            </w:pPr>
            <w:r w:rsidRPr="007A504B">
              <w:t>D</w:t>
            </w:r>
            <w:r w:rsidR="007A504B" w:rsidRPr="007A504B">
              <w:t>isposal</w:t>
            </w:r>
          </w:p>
        </w:tc>
        <w:tc>
          <w:tcPr>
            <w:tcW w:w="0" w:type="auto"/>
            <w:hideMark/>
          </w:tcPr>
          <w:p w14:paraId="6DDA7EF3" w14:textId="77777777" w:rsidR="007A504B" w:rsidRPr="007A504B" w:rsidRDefault="007A504B" w:rsidP="007A504B">
            <w:pPr>
              <w:pStyle w:val="Compactpreformattedtable"/>
            </w:pPr>
            <w:proofErr w:type="spellStart"/>
            <w:r w:rsidRPr="007A504B">
              <w:t>recover_nearly_all</w:t>
            </w:r>
            <w:proofErr w:type="spellEnd"/>
          </w:p>
        </w:tc>
        <w:tc>
          <w:tcPr>
            <w:tcW w:w="0" w:type="auto"/>
            <w:hideMark/>
          </w:tcPr>
          <w:p w14:paraId="724527EF" w14:textId="77777777" w:rsidR="007A504B" w:rsidRPr="007A504B" w:rsidRDefault="007A504B" w:rsidP="007A504B">
            <w:pPr>
              <w:pStyle w:val="Compactpreformattedtable"/>
            </w:pPr>
            <w:r w:rsidRPr="007A504B">
              <w:t>0.000000e+00</w:t>
            </w:r>
          </w:p>
        </w:tc>
        <w:tc>
          <w:tcPr>
            <w:tcW w:w="0" w:type="auto"/>
            <w:hideMark/>
          </w:tcPr>
          <w:p w14:paraId="6219FF2C" w14:textId="77777777" w:rsidR="007A504B" w:rsidRPr="007A504B" w:rsidRDefault="007A504B" w:rsidP="007A504B">
            <w:pPr>
              <w:pStyle w:val="Compactpreformattedtable"/>
            </w:pPr>
            <w:r w:rsidRPr="007A504B">
              <w:t>180</w:t>
            </w:r>
          </w:p>
        </w:tc>
      </w:tr>
      <w:tr w:rsidR="007A504B" w:rsidRPr="007A504B" w14:paraId="68B84E0F" w14:textId="77777777" w:rsidTr="007A504B">
        <w:tc>
          <w:tcPr>
            <w:tcW w:w="0" w:type="auto"/>
            <w:hideMark/>
          </w:tcPr>
          <w:p w14:paraId="4F15D8A6" w14:textId="77777777" w:rsidR="007A504B" w:rsidRPr="007A504B" w:rsidRDefault="007A504B" w:rsidP="007A504B">
            <w:pPr>
              <w:pStyle w:val="Compactpreformattedtable"/>
            </w:pPr>
            <w:r w:rsidRPr="007A504B">
              <w:t>City A</w:t>
            </w:r>
          </w:p>
        </w:tc>
        <w:tc>
          <w:tcPr>
            <w:tcW w:w="0" w:type="auto"/>
            <w:hideMark/>
          </w:tcPr>
          <w:p w14:paraId="14253226" w14:textId="77777777" w:rsidR="007A504B" w:rsidRPr="007A504B" w:rsidRDefault="007A504B" w:rsidP="007A504B">
            <w:pPr>
              <w:pStyle w:val="Compactpreformattedtable"/>
            </w:pPr>
            <w:r w:rsidRPr="007A504B">
              <w:t>Electronics</w:t>
            </w:r>
          </w:p>
        </w:tc>
        <w:tc>
          <w:tcPr>
            <w:tcW w:w="0" w:type="auto"/>
            <w:hideMark/>
          </w:tcPr>
          <w:p w14:paraId="7201871C" w14:textId="3D2306E7" w:rsidR="007A504B" w:rsidRPr="007A504B" w:rsidRDefault="00C42DE1" w:rsidP="007A504B">
            <w:pPr>
              <w:pStyle w:val="Compactpreformattedtable"/>
            </w:pPr>
            <w:r w:rsidRPr="007A504B">
              <w:t>R</w:t>
            </w:r>
            <w:r w:rsidR="007A504B" w:rsidRPr="007A504B">
              <w:t>ecycling</w:t>
            </w:r>
          </w:p>
        </w:tc>
        <w:tc>
          <w:tcPr>
            <w:tcW w:w="0" w:type="auto"/>
            <w:hideMark/>
          </w:tcPr>
          <w:p w14:paraId="3FA93CED" w14:textId="1AA0AD41" w:rsidR="007A504B" w:rsidRPr="007A504B" w:rsidRDefault="00AE5461" w:rsidP="007A504B">
            <w:pPr>
              <w:pStyle w:val="Compactpreformattedtable"/>
            </w:pPr>
            <w:r w:rsidRPr="007A504B">
              <w:t>R</w:t>
            </w:r>
            <w:r w:rsidR="007A504B" w:rsidRPr="007A504B">
              <w:t>ecovery</w:t>
            </w:r>
          </w:p>
        </w:tc>
        <w:tc>
          <w:tcPr>
            <w:tcW w:w="0" w:type="auto"/>
            <w:hideMark/>
          </w:tcPr>
          <w:p w14:paraId="5A931E65" w14:textId="77777777" w:rsidR="007A504B" w:rsidRPr="007A504B" w:rsidRDefault="007A504B" w:rsidP="007A504B">
            <w:pPr>
              <w:pStyle w:val="Compactpreformattedtable"/>
            </w:pPr>
            <w:proofErr w:type="spellStart"/>
            <w:r w:rsidRPr="007A504B">
              <w:t>recover_nearly_all</w:t>
            </w:r>
            <w:proofErr w:type="spellEnd"/>
          </w:p>
        </w:tc>
        <w:tc>
          <w:tcPr>
            <w:tcW w:w="0" w:type="auto"/>
            <w:hideMark/>
          </w:tcPr>
          <w:p w14:paraId="590201C6" w14:textId="77777777" w:rsidR="007A504B" w:rsidRPr="007A504B" w:rsidRDefault="007A504B" w:rsidP="007A504B">
            <w:pPr>
              <w:pStyle w:val="Compactpreformattedtable"/>
            </w:pPr>
            <w:r w:rsidRPr="007A504B">
              <w:t>5.194783e+03</w:t>
            </w:r>
          </w:p>
        </w:tc>
        <w:tc>
          <w:tcPr>
            <w:tcW w:w="0" w:type="auto"/>
            <w:hideMark/>
          </w:tcPr>
          <w:p w14:paraId="3D0AF726" w14:textId="77777777" w:rsidR="007A504B" w:rsidRPr="007A504B" w:rsidRDefault="007A504B" w:rsidP="007A504B">
            <w:pPr>
              <w:pStyle w:val="Compactpreformattedtable"/>
            </w:pPr>
            <w:r w:rsidRPr="007A504B">
              <w:t>180</w:t>
            </w:r>
          </w:p>
        </w:tc>
      </w:tr>
      <w:tr w:rsidR="007A504B" w:rsidRPr="007A504B" w14:paraId="5AAF0A28" w14:textId="77777777" w:rsidTr="007A504B">
        <w:tc>
          <w:tcPr>
            <w:tcW w:w="0" w:type="auto"/>
            <w:hideMark/>
          </w:tcPr>
          <w:p w14:paraId="01978CD0" w14:textId="77777777" w:rsidR="007A504B" w:rsidRPr="007A504B" w:rsidRDefault="007A504B" w:rsidP="007A504B">
            <w:pPr>
              <w:pStyle w:val="Compactpreformattedtable"/>
            </w:pPr>
            <w:r w:rsidRPr="007A504B">
              <w:t>City A</w:t>
            </w:r>
          </w:p>
        </w:tc>
        <w:tc>
          <w:tcPr>
            <w:tcW w:w="0" w:type="auto"/>
            <w:hideMark/>
          </w:tcPr>
          <w:p w14:paraId="2E01C89A" w14:textId="77777777" w:rsidR="007A504B" w:rsidRPr="007A504B" w:rsidRDefault="007A504B" w:rsidP="007A504B">
            <w:pPr>
              <w:pStyle w:val="Compactpreformattedtable"/>
            </w:pPr>
            <w:proofErr w:type="spellStart"/>
            <w:r w:rsidRPr="007A504B">
              <w:t>FoodWaste</w:t>
            </w:r>
            <w:proofErr w:type="spellEnd"/>
          </w:p>
        </w:tc>
        <w:tc>
          <w:tcPr>
            <w:tcW w:w="0" w:type="auto"/>
            <w:hideMark/>
          </w:tcPr>
          <w:p w14:paraId="157988E7" w14:textId="77777777" w:rsidR="007A504B" w:rsidRPr="007A504B" w:rsidRDefault="007A504B" w:rsidP="007A504B">
            <w:pPr>
              <w:pStyle w:val="Compactpreformattedtable"/>
            </w:pPr>
            <w:proofErr w:type="spellStart"/>
            <w:r w:rsidRPr="007A504B">
              <w:t>anaerobicDigestion</w:t>
            </w:r>
            <w:proofErr w:type="spellEnd"/>
          </w:p>
        </w:tc>
        <w:tc>
          <w:tcPr>
            <w:tcW w:w="0" w:type="auto"/>
            <w:hideMark/>
          </w:tcPr>
          <w:p w14:paraId="7285B36F" w14:textId="65CF18A2" w:rsidR="007A504B" w:rsidRPr="007A504B" w:rsidRDefault="00AE5461" w:rsidP="007A504B">
            <w:pPr>
              <w:pStyle w:val="Compactpreformattedtable"/>
            </w:pPr>
            <w:r w:rsidRPr="007A504B">
              <w:t>R</w:t>
            </w:r>
            <w:r w:rsidR="007A504B" w:rsidRPr="007A504B">
              <w:t>ecovery</w:t>
            </w:r>
          </w:p>
        </w:tc>
        <w:tc>
          <w:tcPr>
            <w:tcW w:w="0" w:type="auto"/>
            <w:hideMark/>
          </w:tcPr>
          <w:p w14:paraId="0E41A3A6" w14:textId="77777777" w:rsidR="007A504B" w:rsidRPr="007A504B" w:rsidRDefault="007A504B" w:rsidP="007A504B">
            <w:pPr>
              <w:pStyle w:val="Compactpreformattedtable"/>
            </w:pPr>
            <w:proofErr w:type="spellStart"/>
            <w:r w:rsidRPr="007A504B">
              <w:t>recover_nearly_all</w:t>
            </w:r>
            <w:proofErr w:type="spellEnd"/>
          </w:p>
        </w:tc>
        <w:tc>
          <w:tcPr>
            <w:tcW w:w="0" w:type="auto"/>
            <w:hideMark/>
          </w:tcPr>
          <w:p w14:paraId="072FCBFC" w14:textId="77777777" w:rsidR="007A504B" w:rsidRPr="007A504B" w:rsidRDefault="007A504B" w:rsidP="007A504B">
            <w:pPr>
              <w:pStyle w:val="Compactpreformattedtable"/>
            </w:pPr>
            <w:r w:rsidRPr="007A504B">
              <w:t>4.932163e+04</w:t>
            </w:r>
          </w:p>
        </w:tc>
        <w:tc>
          <w:tcPr>
            <w:tcW w:w="0" w:type="auto"/>
            <w:hideMark/>
          </w:tcPr>
          <w:p w14:paraId="4FB12A42" w14:textId="77777777" w:rsidR="007A504B" w:rsidRPr="007A504B" w:rsidRDefault="007A504B" w:rsidP="007A504B">
            <w:pPr>
              <w:pStyle w:val="Compactpreformattedtable"/>
            </w:pPr>
            <w:r w:rsidRPr="007A504B">
              <w:t>180</w:t>
            </w:r>
          </w:p>
        </w:tc>
      </w:tr>
      <w:tr w:rsidR="007A504B" w:rsidRPr="007A504B" w14:paraId="7EAEDEF6" w14:textId="77777777" w:rsidTr="007A504B">
        <w:tc>
          <w:tcPr>
            <w:tcW w:w="0" w:type="auto"/>
            <w:hideMark/>
          </w:tcPr>
          <w:p w14:paraId="082574C1" w14:textId="77777777" w:rsidR="007A504B" w:rsidRPr="007A504B" w:rsidRDefault="007A504B" w:rsidP="007A504B">
            <w:pPr>
              <w:pStyle w:val="Compactpreformattedtable"/>
            </w:pPr>
            <w:r w:rsidRPr="007A504B">
              <w:t>City A</w:t>
            </w:r>
          </w:p>
        </w:tc>
        <w:tc>
          <w:tcPr>
            <w:tcW w:w="0" w:type="auto"/>
            <w:hideMark/>
          </w:tcPr>
          <w:p w14:paraId="1FFCC9E3" w14:textId="77777777" w:rsidR="007A504B" w:rsidRPr="007A504B" w:rsidRDefault="007A504B" w:rsidP="007A504B">
            <w:pPr>
              <w:pStyle w:val="Compactpreformattedtable"/>
            </w:pPr>
            <w:proofErr w:type="spellStart"/>
            <w:r w:rsidRPr="007A504B">
              <w:t>FoodWaste</w:t>
            </w:r>
            <w:proofErr w:type="spellEnd"/>
          </w:p>
        </w:tc>
        <w:tc>
          <w:tcPr>
            <w:tcW w:w="0" w:type="auto"/>
            <w:hideMark/>
          </w:tcPr>
          <w:p w14:paraId="3FD9BEAA" w14:textId="77777777" w:rsidR="007A504B" w:rsidRPr="007A504B" w:rsidRDefault="007A504B" w:rsidP="007A504B">
            <w:pPr>
              <w:pStyle w:val="Compactpreformattedtable"/>
            </w:pPr>
            <w:r w:rsidRPr="007A504B">
              <w:t>combustion</w:t>
            </w:r>
          </w:p>
        </w:tc>
        <w:tc>
          <w:tcPr>
            <w:tcW w:w="0" w:type="auto"/>
            <w:hideMark/>
          </w:tcPr>
          <w:p w14:paraId="1F745840" w14:textId="38569D39" w:rsidR="007A504B" w:rsidRPr="007A504B" w:rsidRDefault="00AE5461" w:rsidP="007A504B">
            <w:pPr>
              <w:pStyle w:val="Compactpreformattedtable"/>
            </w:pPr>
            <w:r w:rsidRPr="007A504B">
              <w:t>D</w:t>
            </w:r>
            <w:r w:rsidR="007A504B" w:rsidRPr="007A504B">
              <w:t>isposal</w:t>
            </w:r>
          </w:p>
        </w:tc>
        <w:tc>
          <w:tcPr>
            <w:tcW w:w="0" w:type="auto"/>
            <w:hideMark/>
          </w:tcPr>
          <w:p w14:paraId="4D6A5695" w14:textId="77777777" w:rsidR="007A504B" w:rsidRPr="007A504B" w:rsidRDefault="007A504B" w:rsidP="007A504B">
            <w:pPr>
              <w:pStyle w:val="Compactpreformattedtable"/>
            </w:pPr>
            <w:proofErr w:type="spellStart"/>
            <w:r w:rsidRPr="007A504B">
              <w:t>recover_nearly_all</w:t>
            </w:r>
            <w:proofErr w:type="spellEnd"/>
          </w:p>
        </w:tc>
        <w:tc>
          <w:tcPr>
            <w:tcW w:w="0" w:type="auto"/>
            <w:hideMark/>
          </w:tcPr>
          <w:p w14:paraId="038868FA" w14:textId="77777777" w:rsidR="007A504B" w:rsidRPr="007A504B" w:rsidRDefault="007A504B" w:rsidP="007A504B">
            <w:pPr>
              <w:pStyle w:val="Compactpreformattedtable"/>
            </w:pPr>
            <w:r w:rsidRPr="007A504B">
              <w:t>0.000000e+00</w:t>
            </w:r>
          </w:p>
        </w:tc>
        <w:tc>
          <w:tcPr>
            <w:tcW w:w="0" w:type="auto"/>
            <w:hideMark/>
          </w:tcPr>
          <w:p w14:paraId="232FDFF1" w14:textId="77777777" w:rsidR="007A504B" w:rsidRPr="007A504B" w:rsidRDefault="007A504B" w:rsidP="007A504B">
            <w:pPr>
              <w:pStyle w:val="Compactpreformattedtable"/>
            </w:pPr>
            <w:r w:rsidRPr="007A504B">
              <w:t>180</w:t>
            </w:r>
          </w:p>
        </w:tc>
      </w:tr>
      <w:tr w:rsidR="007A504B" w:rsidRPr="007A504B" w14:paraId="114E1350" w14:textId="77777777" w:rsidTr="007A504B">
        <w:tc>
          <w:tcPr>
            <w:tcW w:w="0" w:type="auto"/>
            <w:hideMark/>
          </w:tcPr>
          <w:p w14:paraId="15AC8F56" w14:textId="77777777" w:rsidR="007A504B" w:rsidRPr="007A504B" w:rsidRDefault="007A504B" w:rsidP="007A504B">
            <w:pPr>
              <w:pStyle w:val="Compactpreformattedtable"/>
            </w:pPr>
            <w:r w:rsidRPr="007A504B">
              <w:t>City A</w:t>
            </w:r>
          </w:p>
        </w:tc>
        <w:tc>
          <w:tcPr>
            <w:tcW w:w="0" w:type="auto"/>
            <w:hideMark/>
          </w:tcPr>
          <w:p w14:paraId="18039569" w14:textId="77777777" w:rsidR="007A504B" w:rsidRPr="007A504B" w:rsidRDefault="007A504B" w:rsidP="007A504B">
            <w:pPr>
              <w:pStyle w:val="Compactpreformattedtable"/>
            </w:pPr>
            <w:proofErr w:type="spellStart"/>
            <w:r w:rsidRPr="007A504B">
              <w:t>FoodWaste</w:t>
            </w:r>
            <w:proofErr w:type="spellEnd"/>
          </w:p>
        </w:tc>
        <w:tc>
          <w:tcPr>
            <w:tcW w:w="0" w:type="auto"/>
            <w:hideMark/>
          </w:tcPr>
          <w:p w14:paraId="5C879557" w14:textId="77777777" w:rsidR="007A504B" w:rsidRPr="007A504B" w:rsidRDefault="007A504B" w:rsidP="007A504B">
            <w:pPr>
              <w:pStyle w:val="Compactpreformattedtable"/>
            </w:pPr>
            <w:r w:rsidRPr="007A504B">
              <w:t>combustion</w:t>
            </w:r>
          </w:p>
        </w:tc>
        <w:tc>
          <w:tcPr>
            <w:tcW w:w="0" w:type="auto"/>
            <w:hideMark/>
          </w:tcPr>
          <w:p w14:paraId="58790D49" w14:textId="6C482C75" w:rsidR="007A504B" w:rsidRPr="007A504B" w:rsidRDefault="00AE5461" w:rsidP="007A504B">
            <w:pPr>
              <w:pStyle w:val="Compactpreformattedtable"/>
            </w:pPr>
            <w:r w:rsidRPr="007A504B">
              <w:t>R</w:t>
            </w:r>
            <w:r w:rsidR="007A504B" w:rsidRPr="007A504B">
              <w:t>ecovery</w:t>
            </w:r>
          </w:p>
        </w:tc>
        <w:tc>
          <w:tcPr>
            <w:tcW w:w="0" w:type="auto"/>
            <w:hideMark/>
          </w:tcPr>
          <w:p w14:paraId="36FF8BD4" w14:textId="77777777" w:rsidR="007A504B" w:rsidRPr="007A504B" w:rsidRDefault="007A504B" w:rsidP="007A504B">
            <w:pPr>
              <w:pStyle w:val="Compactpreformattedtable"/>
            </w:pPr>
            <w:proofErr w:type="spellStart"/>
            <w:r w:rsidRPr="007A504B">
              <w:t>recover_nearly_all</w:t>
            </w:r>
            <w:proofErr w:type="spellEnd"/>
          </w:p>
        </w:tc>
        <w:tc>
          <w:tcPr>
            <w:tcW w:w="0" w:type="auto"/>
            <w:hideMark/>
          </w:tcPr>
          <w:p w14:paraId="04A4037C" w14:textId="77777777" w:rsidR="007A504B" w:rsidRPr="007A504B" w:rsidRDefault="007A504B" w:rsidP="007A504B">
            <w:pPr>
              <w:pStyle w:val="Compactpreformattedtable"/>
            </w:pPr>
            <w:r w:rsidRPr="007A504B">
              <w:t>0.000000e+00</w:t>
            </w:r>
          </w:p>
        </w:tc>
        <w:tc>
          <w:tcPr>
            <w:tcW w:w="0" w:type="auto"/>
            <w:hideMark/>
          </w:tcPr>
          <w:p w14:paraId="232659C1" w14:textId="77777777" w:rsidR="007A504B" w:rsidRPr="007A504B" w:rsidRDefault="007A504B" w:rsidP="007A504B">
            <w:pPr>
              <w:pStyle w:val="Compactpreformattedtable"/>
            </w:pPr>
            <w:r w:rsidRPr="007A504B">
              <w:t>180</w:t>
            </w:r>
          </w:p>
        </w:tc>
      </w:tr>
      <w:tr w:rsidR="007A504B" w:rsidRPr="007A504B" w14:paraId="351E4B68" w14:textId="77777777" w:rsidTr="007A504B">
        <w:tc>
          <w:tcPr>
            <w:tcW w:w="0" w:type="auto"/>
            <w:hideMark/>
          </w:tcPr>
          <w:p w14:paraId="7B47A180" w14:textId="77777777" w:rsidR="007A504B" w:rsidRPr="007A504B" w:rsidRDefault="007A504B" w:rsidP="007A504B">
            <w:pPr>
              <w:pStyle w:val="Compactpreformattedtable"/>
            </w:pPr>
            <w:r w:rsidRPr="007A504B">
              <w:t>City A</w:t>
            </w:r>
          </w:p>
        </w:tc>
        <w:tc>
          <w:tcPr>
            <w:tcW w:w="0" w:type="auto"/>
            <w:hideMark/>
          </w:tcPr>
          <w:p w14:paraId="060BA99C" w14:textId="77777777" w:rsidR="007A504B" w:rsidRPr="007A504B" w:rsidRDefault="007A504B" w:rsidP="007A504B">
            <w:pPr>
              <w:pStyle w:val="Compactpreformattedtable"/>
            </w:pPr>
            <w:proofErr w:type="spellStart"/>
            <w:r w:rsidRPr="007A504B">
              <w:t>FoodWaste</w:t>
            </w:r>
            <w:proofErr w:type="spellEnd"/>
          </w:p>
        </w:tc>
        <w:tc>
          <w:tcPr>
            <w:tcW w:w="0" w:type="auto"/>
            <w:hideMark/>
          </w:tcPr>
          <w:p w14:paraId="08766DC3" w14:textId="77777777" w:rsidR="007A504B" w:rsidRPr="007A504B" w:rsidRDefault="007A504B" w:rsidP="007A504B">
            <w:pPr>
              <w:pStyle w:val="Compactpreformattedtable"/>
            </w:pPr>
            <w:r w:rsidRPr="007A504B">
              <w:t>composting</w:t>
            </w:r>
          </w:p>
        </w:tc>
        <w:tc>
          <w:tcPr>
            <w:tcW w:w="0" w:type="auto"/>
            <w:hideMark/>
          </w:tcPr>
          <w:p w14:paraId="425D8C22" w14:textId="1AB35240" w:rsidR="007A504B" w:rsidRPr="007A504B" w:rsidRDefault="00AE5461" w:rsidP="007A504B">
            <w:pPr>
              <w:pStyle w:val="Compactpreformattedtable"/>
            </w:pPr>
            <w:r w:rsidRPr="007A504B">
              <w:t>R</w:t>
            </w:r>
            <w:r w:rsidR="007A504B" w:rsidRPr="007A504B">
              <w:t>ecovery</w:t>
            </w:r>
          </w:p>
        </w:tc>
        <w:tc>
          <w:tcPr>
            <w:tcW w:w="0" w:type="auto"/>
            <w:hideMark/>
          </w:tcPr>
          <w:p w14:paraId="19D5DA55" w14:textId="77777777" w:rsidR="007A504B" w:rsidRPr="007A504B" w:rsidRDefault="007A504B" w:rsidP="007A504B">
            <w:pPr>
              <w:pStyle w:val="Compactpreformattedtable"/>
            </w:pPr>
            <w:proofErr w:type="spellStart"/>
            <w:r w:rsidRPr="007A504B">
              <w:t>recover_nearly_all</w:t>
            </w:r>
            <w:proofErr w:type="spellEnd"/>
          </w:p>
        </w:tc>
        <w:tc>
          <w:tcPr>
            <w:tcW w:w="0" w:type="auto"/>
            <w:hideMark/>
          </w:tcPr>
          <w:p w14:paraId="3C25AA86" w14:textId="77777777" w:rsidR="007A504B" w:rsidRPr="007A504B" w:rsidRDefault="007A504B" w:rsidP="007A504B">
            <w:pPr>
              <w:pStyle w:val="Compactpreformattedtable"/>
            </w:pPr>
            <w:r w:rsidRPr="007A504B">
              <w:t>0.000000e+00</w:t>
            </w:r>
          </w:p>
        </w:tc>
        <w:tc>
          <w:tcPr>
            <w:tcW w:w="0" w:type="auto"/>
            <w:hideMark/>
          </w:tcPr>
          <w:p w14:paraId="0C0BA0A3" w14:textId="77777777" w:rsidR="007A504B" w:rsidRPr="007A504B" w:rsidRDefault="007A504B" w:rsidP="007A504B">
            <w:pPr>
              <w:pStyle w:val="Compactpreformattedtable"/>
            </w:pPr>
            <w:r w:rsidRPr="007A504B">
              <w:t>180</w:t>
            </w:r>
          </w:p>
        </w:tc>
      </w:tr>
      <w:tr w:rsidR="007A504B" w:rsidRPr="007A504B" w14:paraId="6BACC93C" w14:textId="77777777" w:rsidTr="007A504B">
        <w:tc>
          <w:tcPr>
            <w:tcW w:w="0" w:type="auto"/>
            <w:hideMark/>
          </w:tcPr>
          <w:p w14:paraId="663FA57A" w14:textId="77777777" w:rsidR="007A504B" w:rsidRPr="007A504B" w:rsidRDefault="007A504B" w:rsidP="007A504B">
            <w:pPr>
              <w:pStyle w:val="Compactpreformattedtable"/>
            </w:pPr>
            <w:r w:rsidRPr="007A504B">
              <w:t>City A</w:t>
            </w:r>
          </w:p>
        </w:tc>
        <w:tc>
          <w:tcPr>
            <w:tcW w:w="0" w:type="auto"/>
            <w:hideMark/>
          </w:tcPr>
          <w:p w14:paraId="32BC2B36" w14:textId="77777777" w:rsidR="007A504B" w:rsidRPr="007A504B" w:rsidRDefault="007A504B" w:rsidP="007A504B">
            <w:pPr>
              <w:pStyle w:val="Compactpreformattedtable"/>
            </w:pPr>
            <w:proofErr w:type="spellStart"/>
            <w:r w:rsidRPr="007A504B">
              <w:t>FoodWaste</w:t>
            </w:r>
            <w:proofErr w:type="spellEnd"/>
          </w:p>
        </w:tc>
        <w:tc>
          <w:tcPr>
            <w:tcW w:w="0" w:type="auto"/>
            <w:hideMark/>
          </w:tcPr>
          <w:p w14:paraId="77D2940D" w14:textId="77777777" w:rsidR="007A504B" w:rsidRPr="007A504B" w:rsidRDefault="007A504B" w:rsidP="007A504B">
            <w:pPr>
              <w:pStyle w:val="Compactpreformattedtable"/>
            </w:pPr>
            <w:r w:rsidRPr="007A504B">
              <w:t>landfilling</w:t>
            </w:r>
          </w:p>
        </w:tc>
        <w:tc>
          <w:tcPr>
            <w:tcW w:w="0" w:type="auto"/>
            <w:hideMark/>
          </w:tcPr>
          <w:p w14:paraId="6486A3F7" w14:textId="4B843EDE" w:rsidR="007A504B" w:rsidRPr="007A504B" w:rsidRDefault="00AE5461" w:rsidP="007A504B">
            <w:pPr>
              <w:pStyle w:val="Compactpreformattedtable"/>
            </w:pPr>
            <w:r w:rsidRPr="007A504B">
              <w:t>D</w:t>
            </w:r>
            <w:r w:rsidR="007A504B" w:rsidRPr="007A504B">
              <w:t>isposal</w:t>
            </w:r>
          </w:p>
        </w:tc>
        <w:tc>
          <w:tcPr>
            <w:tcW w:w="0" w:type="auto"/>
            <w:hideMark/>
          </w:tcPr>
          <w:p w14:paraId="1C4D34A4" w14:textId="77777777" w:rsidR="007A504B" w:rsidRPr="007A504B" w:rsidRDefault="007A504B" w:rsidP="007A504B">
            <w:pPr>
              <w:pStyle w:val="Compactpreformattedtable"/>
            </w:pPr>
            <w:proofErr w:type="spellStart"/>
            <w:r w:rsidRPr="007A504B">
              <w:t>recover_nearly_all</w:t>
            </w:r>
            <w:proofErr w:type="spellEnd"/>
          </w:p>
        </w:tc>
        <w:tc>
          <w:tcPr>
            <w:tcW w:w="0" w:type="auto"/>
            <w:hideMark/>
          </w:tcPr>
          <w:p w14:paraId="58E93F5C" w14:textId="77777777" w:rsidR="007A504B" w:rsidRPr="007A504B" w:rsidRDefault="007A504B" w:rsidP="007A504B">
            <w:pPr>
              <w:pStyle w:val="Compactpreformattedtable"/>
            </w:pPr>
            <w:r w:rsidRPr="007A504B">
              <w:t>0.000000e+00</w:t>
            </w:r>
          </w:p>
        </w:tc>
        <w:tc>
          <w:tcPr>
            <w:tcW w:w="0" w:type="auto"/>
            <w:hideMark/>
          </w:tcPr>
          <w:p w14:paraId="073086B7" w14:textId="77777777" w:rsidR="007A504B" w:rsidRPr="007A504B" w:rsidRDefault="007A504B" w:rsidP="007A504B">
            <w:pPr>
              <w:pStyle w:val="Compactpreformattedtable"/>
            </w:pPr>
            <w:r w:rsidRPr="007A504B">
              <w:t>180</w:t>
            </w:r>
          </w:p>
        </w:tc>
      </w:tr>
    </w:tbl>
    <w:p w14:paraId="435B3E1A" w14:textId="77777777" w:rsidR="002D3EDE" w:rsidRDefault="002D3EDE" w:rsidP="002D3EDE"/>
    <w:p w14:paraId="2CD64438" w14:textId="5889B2F1" w:rsidR="00AE5461" w:rsidRDefault="00C42DE1" w:rsidP="002D3EDE">
      <w:r>
        <w:t xml:space="preserve">In the </w:t>
      </w:r>
      <w:proofErr w:type="spellStart"/>
      <w:r w:rsidRPr="00C42DE1">
        <w:rPr>
          <w:i/>
        </w:rPr>
        <w:t>massProfiles</w:t>
      </w:r>
      <w:proofErr w:type="spellEnd"/>
      <w:r>
        <w:t xml:space="preserve"> table, </w:t>
      </w:r>
      <w:r w:rsidR="002D3EDE" w:rsidRPr="002D3EDE">
        <w:rPr>
          <w:b/>
          <w:i/>
        </w:rPr>
        <w:t>tons</w:t>
      </w:r>
      <w:r w:rsidR="002D3EDE" w:rsidRPr="002D3EDE">
        <w:t xml:space="preserve"> is the critical </w:t>
      </w:r>
      <w:r w:rsidR="007A504B">
        <w:t>field</w:t>
      </w:r>
      <w:r w:rsidR="002D3EDE" w:rsidRPr="002D3EDE">
        <w:t>. This is a mass of some waste material, in short tons.</w:t>
      </w:r>
      <w:r>
        <w:t xml:space="preserve">  </w:t>
      </w:r>
      <w:r w:rsidR="002D3EDE" w:rsidRPr="002D3EDE">
        <w:t xml:space="preserve">All the other </w:t>
      </w:r>
      <w:r w:rsidR="007A504B">
        <w:t>fields</w:t>
      </w:r>
      <w:r w:rsidR="002D3EDE" w:rsidRPr="002D3EDE">
        <w:t xml:space="preserve"> serve to identify or qualify where the </w:t>
      </w:r>
      <w:r w:rsidR="002D3EDE" w:rsidRPr="002D3EDE">
        <w:rPr>
          <w:i/>
        </w:rPr>
        <w:t>tons</w:t>
      </w:r>
      <w:r>
        <w:t xml:space="preserve"> came from, which management scenario they represent, </w:t>
      </w:r>
      <w:r w:rsidR="002D3EDE" w:rsidRPr="002D3EDE">
        <w:t xml:space="preserve">what life cycle stage they represent, etc. </w:t>
      </w:r>
    </w:p>
    <w:p w14:paraId="7DF57BD6" w14:textId="2923CA3F" w:rsidR="00C42DE1" w:rsidRPr="002D3EDE" w:rsidRDefault="00C42DE1" w:rsidP="002D3EDE"/>
    <w:p w14:paraId="4136E5AB" w14:textId="725B5C57" w:rsidR="002D3EDE" w:rsidRDefault="002D3EDE" w:rsidP="002D3EDE">
      <w:proofErr w:type="spellStart"/>
      <w:proofErr w:type="gramStart"/>
      <w:r w:rsidRPr="002D3EDE">
        <w:rPr>
          <w:b/>
          <w:i/>
        </w:rPr>
        <w:t>wasteshed</w:t>
      </w:r>
      <w:proofErr w:type="spellEnd"/>
      <w:proofErr w:type="gramEnd"/>
      <w:r w:rsidRPr="002D3EDE">
        <w:t xml:space="preserve"> is meant to identify a geographic source of the tonnage data (e.g. tons from “City </w:t>
      </w:r>
      <w:r w:rsidR="00575D1F">
        <w:t>A”, “City B”</w:t>
      </w:r>
      <w:r w:rsidRPr="002D3EDE">
        <w:t>), bu</w:t>
      </w:r>
      <w:r>
        <w:t>t it could also be used to identify</w:t>
      </w:r>
      <w:r w:rsidRPr="002D3EDE">
        <w:t xml:space="preserve"> tons </w:t>
      </w:r>
      <w:r>
        <w:t>from other types of sources</w:t>
      </w:r>
      <w:r w:rsidRPr="002D3EDE">
        <w:t xml:space="preserve"> (e.g. tons fro</w:t>
      </w:r>
      <w:r w:rsidR="00575D1F">
        <w:t>m “Company A”, “Company B”</w:t>
      </w:r>
      <w:r w:rsidRPr="002D3EDE">
        <w:t>)</w:t>
      </w:r>
      <w:r w:rsidR="00575D1F">
        <w:t>, or periods of time (“2020” vs. “2021”).</w:t>
      </w:r>
    </w:p>
    <w:p w14:paraId="75369A82" w14:textId="46CFFB69" w:rsidR="002D3EDE" w:rsidRPr="002D3EDE" w:rsidRDefault="002D3EDE" w:rsidP="002D3EDE"/>
    <w:p w14:paraId="46EF6979" w14:textId="2C5A0D00" w:rsidR="002D3EDE" w:rsidRDefault="002D3EDE" w:rsidP="002D3EDE">
      <w:proofErr w:type="gramStart"/>
      <w:r w:rsidRPr="002D3EDE">
        <w:rPr>
          <w:b/>
          <w:i/>
        </w:rPr>
        <w:t>material</w:t>
      </w:r>
      <w:proofErr w:type="gramEnd"/>
      <w:r w:rsidRPr="002D3EDE">
        <w:t xml:space="preserve"> is the name of the material, e.g. “Aluminum.”</w:t>
      </w:r>
      <w:r>
        <w:t xml:space="preserve"> </w:t>
      </w:r>
      <w:r w:rsidR="00575D1F">
        <w:t xml:space="preserve"> </w:t>
      </w:r>
      <w:r>
        <w:t xml:space="preserve">Remember, as </w:t>
      </w:r>
      <w:r w:rsidR="007A504B">
        <w:t xml:space="preserve">discussed before, that material names may represent broader or narrower categories which often overlap.  </w:t>
      </w:r>
      <w:r>
        <w:t>PET bottles</w:t>
      </w:r>
      <w:r w:rsidR="007A504B">
        <w:t xml:space="preserve">, for example, are common in municipal waste.  If the waste stream data has specific detailed entries for PET, that material name can be used, but if the bottles are mixed with other plastics a more generic material category like </w:t>
      </w:r>
      <w:r>
        <w:t>“Rigid Plastic Containers”</w:t>
      </w:r>
      <w:r w:rsidR="007A504B">
        <w:t xml:space="preserve"> might be more appropriate</w:t>
      </w:r>
      <w:r>
        <w:t>.  Tons of materials should not be counted twice.</w:t>
      </w:r>
    </w:p>
    <w:p w14:paraId="5A43ABBA" w14:textId="77777777" w:rsidR="002D3EDE" w:rsidRDefault="002D3EDE" w:rsidP="002D3EDE"/>
    <w:p w14:paraId="4C8792FA" w14:textId="23A38B72" w:rsidR="00AE5461" w:rsidRDefault="002D3EDE" w:rsidP="002D3EDE">
      <w:proofErr w:type="gramStart"/>
      <w:r w:rsidRPr="002D3EDE">
        <w:rPr>
          <w:b/>
          <w:i/>
        </w:rPr>
        <w:t>disposition</w:t>
      </w:r>
      <w:proofErr w:type="gramEnd"/>
      <w:r>
        <w:t xml:space="preserve"> describes what happens to the tons at the end-of-life. </w:t>
      </w:r>
      <w:r w:rsidR="00CC4C09">
        <w:t xml:space="preserve">It is important to recall that </w:t>
      </w:r>
      <w:r w:rsidRPr="002D3EDE">
        <w:rPr>
          <w:i/>
        </w:rPr>
        <w:t>disposition</w:t>
      </w:r>
      <w:r w:rsidRPr="002D3EDE">
        <w:t xml:space="preserve"> names refer to specific technical processes, not generic concepts of disposal or recycling. For example,</w:t>
      </w:r>
      <w:r w:rsidR="00CC4C09">
        <w:t xml:space="preserve"> the </w:t>
      </w:r>
      <w:r w:rsidR="00575D1F">
        <w:t xml:space="preserve">common word “composting” can actually </w:t>
      </w:r>
      <w:r w:rsidR="00CC4C09">
        <w:t>refer to two different processes</w:t>
      </w:r>
      <w:r w:rsidR="00AE5461">
        <w:t xml:space="preserve">, </w:t>
      </w:r>
      <w:r w:rsidR="00AE5461" w:rsidRPr="002D3EDE">
        <w:t>anaerobic digestion (called “</w:t>
      </w:r>
      <w:proofErr w:type="spellStart"/>
      <w:r w:rsidR="00AE5461" w:rsidRPr="002D3EDE">
        <w:t>anaerobicDigestion</w:t>
      </w:r>
      <w:proofErr w:type="spellEnd"/>
      <w:r w:rsidR="00AE5461" w:rsidRPr="002D3EDE">
        <w:t>” by WIC</w:t>
      </w:r>
      <w:r w:rsidR="00AE5461">
        <w:t>), or</w:t>
      </w:r>
      <w:r w:rsidR="00CC4C09">
        <w:t xml:space="preserve"> </w:t>
      </w:r>
      <w:r w:rsidRPr="002D3EDE">
        <w:t xml:space="preserve">aerobic composting </w:t>
      </w:r>
      <w:r w:rsidR="00AE5461">
        <w:t>(called “composting” by WIC)</w:t>
      </w:r>
      <w:r w:rsidRPr="002D3EDE">
        <w:t xml:space="preserve">. </w:t>
      </w:r>
      <w:r w:rsidR="00CC4C09">
        <w:t xml:space="preserve">  </w:t>
      </w:r>
    </w:p>
    <w:p w14:paraId="0DE529F4" w14:textId="77777777" w:rsidR="00AE5461" w:rsidRDefault="00AE5461" w:rsidP="002D3EDE"/>
    <w:p w14:paraId="7C2C303B" w14:textId="45CA99B0" w:rsidR="00CC4C09" w:rsidRDefault="00AE5461" w:rsidP="002D3EDE">
      <w:proofErr w:type="gramStart"/>
      <w:r w:rsidRPr="00AE5461">
        <w:rPr>
          <w:i/>
        </w:rPr>
        <w:t>material</w:t>
      </w:r>
      <w:proofErr w:type="gramEnd"/>
      <w:r>
        <w:t xml:space="preserve"> and </w:t>
      </w:r>
      <w:r w:rsidR="00FF5F25">
        <w:t xml:space="preserve">full </w:t>
      </w:r>
      <w:r w:rsidRPr="00AE5461">
        <w:rPr>
          <w:i/>
        </w:rPr>
        <w:t>disposition</w:t>
      </w:r>
      <w:r>
        <w:t xml:space="preserve"> names are fully desc</w:t>
      </w:r>
      <w:r w:rsidR="00FC412C">
        <w:t>ribed in</w:t>
      </w:r>
      <w:r w:rsidR="00FF5F25">
        <w:t xml:space="preserve"> the companion document</w:t>
      </w:r>
      <w:r w:rsidR="00FC412C">
        <w:t xml:space="preserve"> </w:t>
      </w:r>
      <w:r w:rsidR="00FC412C" w:rsidRPr="00FC412C">
        <w:rPr>
          <w:i/>
        </w:rPr>
        <w:t>Impact modeling for the Waste Impact Calculator</w:t>
      </w:r>
      <w:r w:rsidR="00FF5F25">
        <w:t xml:space="preserve">.   Some disposition names may be shortened from their full length according to rules described below under “Introduction to the </w:t>
      </w:r>
      <w:proofErr w:type="spellStart"/>
      <w:r w:rsidR="00FF5F25">
        <w:t>impactFactors</w:t>
      </w:r>
      <w:proofErr w:type="spellEnd"/>
      <w:r w:rsidR="00FF5F25">
        <w:t xml:space="preserve"> table”.</w:t>
      </w:r>
    </w:p>
    <w:p w14:paraId="1E51F3C6" w14:textId="77777777" w:rsidR="00CC4C09" w:rsidRDefault="00CC4C09" w:rsidP="002D3EDE"/>
    <w:p w14:paraId="22120442" w14:textId="28B7E3AB" w:rsidR="00AE5461" w:rsidRDefault="002D3EDE" w:rsidP="002D3EDE">
      <w:proofErr w:type="spellStart"/>
      <w:proofErr w:type="gramStart"/>
      <w:r w:rsidRPr="00CC4C09">
        <w:rPr>
          <w:b/>
          <w:i/>
        </w:rPr>
        <w:lastRenderedPageBreak/>
        <w:t>umbDisp</w:t>
      </w:r>
      <w:proofErr w:type="spellEnd"/>
      <w:proofErr w:type="gramEnd"/>
      <w:r w:rsidRPr="002D3EDE">
        <w:t xml:space="preserve"> is short for “umbrella disposition.” This field allows the user to </w:t>
      </w:r>
      <w:r w:rsidR="00AE5461">
        <w:t>group</w:t>
      </w:r>
      <w:r w:rsidRPr="002D3EDE">
        <w:t xml:space="preserve"> dispositions into convenient umbrella categories. This field is not strictly necessary to identify what </w:t>
      </w:r>
      <w:r w:rsidR="00AE5461">
        <w:t>happens</w:t>
      </w:r>
      <w:r w:rsidRPr="002D3EDE">
        <w:t xml:space="preserve"> to </w:t>
      </w:r>
      <w:r w:rsidRPr="002D3EDE">
        <w:rPr>
          <w:i/>
        </w:rPr>
        <w:t>tons</w:t>
      </w:r>
      <w:r w:rsidRPr="002D3EDE">
        <w:t xml:space="preserve"> </w:t>
      </w:r>
      <w:r w:rsidR="00AE5461">
        <w:t>at end-of-life (</w:t>
      </w:r>
      <w:r w:rsidR="00AE5461" w:rsidRPr="00AE5461">
        <w:rPr>
          <w:i/>
        </w:rPr>
        <w:t>disposition</w:t>
      </w:r>
      <w:r w:rsidR="00AE5461">
        <w:t xml:space="preserve"> indicates that)</w:t>
      </w:r>
      <w:r w:rsidRPr="002D3EDE">
        <w:t>, or to c</w:t>
      </w:r>
      <w:r w:rsidR="00CC4C09">
        <w:t xml:space="preserve">alculate environmental impacts. </w:t>
      </w:r>
      <w:r w:rsidRPr="002D3EDE">
        <w:t>However, it is provided to satisfy a common reporting requirement within the field of solid waste: the difference between “</w:t>
      </w:r>
      <w:r w:rsidR="00CC4C09">
        <w:t>recovery</w:t>
      </w:r>
      <w:r w:rsidRPr="002D3EDE">
        <w:t xml:space="preserve">” (which </w:t>
      </w:r>
      <w:r w:rsidR="00CC4C09">
        <w:t>might also be known as “recycling</w:t>
      </w:r>
      <w:r w:rsidRPr="002D3EDE">
        <w:t>” or “diversion”) and</w:t>
      </w:r>
      <w:r w:rsidR="00AE5461">
        <w:t xml:space="preserve"> “disposal” (typically through landfilling or combustion</w:t>
      </w:r>
      <w:r w:rsidRPr="002D3EDE">
        <w:t xml:space="preserve">). </w:t>
      </w:r>
      <w:r w:rsidR="00CA3779">
        <w:t xml:space="preserve"> “</w:t>
      </w:r>
      <w:proofErr w:type="gramStart"/>
      <w:r w:rsidR="00CA3779">
        <w:t>recovery</w:t>
      </w:r>
      <w:proofErr w:type="gramEnd"/>
      <w:r w:rsidR="00CA3779">
        <w:t>”</w:t>
      </w:r>
      <w:r w:rsidR="00103446">
        <w:t xml:space="preserve">, </w:t>
      </w:r>
      <w:r w:rsidR="00CA3779">
        <w:t>“disposal”</w:t>
      </w:r>
      <w:r w:rsidR="00103446">
        <w:t xml:space="preserve">, and “production” </w:t>
      </w:r>
      <w:r w:rsidR="00CA3779">
        <w:t xml:space="preserve">are currently the only valid values of </w:t>
      </w:r>
      <w:proofErr w:type="spellStart"/>
      <w:r w:rsidR="00CA3779" w:rsidRPr="00CA3779">
        <w:rPr>
          <w:i/>
        </w:rPr>
        <w:t>umbDisp</w:t>
      </w:r>
      <w:proofErr w:type="spellEnd"/>
      <w:r w:rsidR="00CA3779">
        <w:t>.</w:t>
      </w:r>
      <w:r w:rsidR="00103446">
        <w:t xml:space="preserve"> The use of the “production” as an </w:t>
      </w:r>
      <w:proofErr w:type="spellStart"/>
      <w:r w:rsidR="00103446" w:rsidRPr="00FF5F25">
        <w:rPr>
          <w:i/>
        </w:rPr>
        <w:t>umbDisp</w:t>
      </w:r>
      <w:proofErr w:type="spellEnd"/>
      <w:r w:rsidR="00103446">
        <w:t xml:space="preserve"> will be explored later.</w:t>
      </w:r>
    </w:p>
    <w:p w14:paraId="56464DC5" w14:textId="77777777" w:rsidR="00AE5461" w:rsidRDefault="00AE5461" w:rsidP="002D3EDE"/>
    <w:p w14:paraId="3101B535" w14:textId="1F92B83F" w:rsidR="002D3EDE" w:rsidRDefault="002D3EDE" w:rsidP="002D3EDE">
      <w:r w:rsidRPr="002D3EDE">
        <w:t xml:space="preserve">Governments differ in which </w:t>
      </w:r>
      <w:r w:rsidRPr="002D3EDE">
        <w:rPr>
          <w:i/>
        </w:rPr>
        <w:t>dispositions</w:t>
      </w:r>
      <w:r w:rsidRPr="002D3EDE">
        <w:t xml:space="preserve"> they consider to be recycling or diversion, so </w:t>
      </w:r>
      <w:r w:rsidR="00AE5461">
        <w:t xml:space="preserve">the user sets </w:t>
      </w:r>
      <w:proofErr w:type="spellStart"/>
      <w:r w:rsidRPr="002D3EDE">
        <w:rPr>
          <w:i/>
        </w:rPr>
        <w:t>umbDisp</w:t>
      </w:r>
      <w:proofErr w:type="spellEnd"/>
      <w:r w:rsidRPr="002D3EDE">
        <w:t xml:space="preserve"> </w:t>
      </w:r>
      <w:r w:rsidR="00AE5461">
        <w:t xml:space="preserve">to reflect their </w:t>
      </w:r>
      <w:r w:rsidRPr="002D3EDE">
        <w:t>local conditions.</w:t>
      </w:r>
      <w:r w:rsidR="00CC4C09">
        <w:t xml:space="preserve">  </w:t>
      </w:r>
      <w:r w:rsidRPr="002D3EDE">
        <w:t xml:space="preserve">In Oregon, the </w:t>
      </w:r>
      <w:r w:rsidRPr="002D3EDE">
        <w:rPr>
          <w:i/>
        </w:rPr>
        <w:t>disposition</w:t>
      </w:r>
      <w:r w:rsidRPr="002D3EDE">
        <w:t xml:space="preserve"> “combustion” is sometimes linked with “disposal” and sometimes linked with “recovery” because Oregon law considers combustion to be recovery in some situations (e.g. scrap wood with no other recycling market) but not in others.</w:t>
      </w:r>
    </w:p>
    <w:p w14:paraId="5AB30D26" w14:textId="220C3EE0" w:rsidR="00CA3779" w:rsidRDefault="00CA3779" w:rsidP="002D3EDE"/>
    <w:p w14:paraId="651169D7" w14:textId="77777777" w:rsidR="00CA3779" w:rsidRPr="002D3EDE" w:rsidRDefault="00CA3779" w:rsidP="00CA3779">
      <w:proofErr w:type="gramStart"/>
      <w:r w:rsidRPr="00CC4C09">
        <w:rPr>
          <w:b/>
          <w:i/>
        </w:rPr>
        <w:t>miles</w:t>
      </w:r>
      <w:proofErr w:type="gramEnd"/>
      <w:r w:rsidRPr="002D3EDE">
        <w:t xml:space="preserve"> is an optional field related to end-of-life transportation impacts.</w:t>
      </w:r>
      <w:r>
        <w:t xml:space="preserve">  </w:t>
      </w:r>
      <w:r w:rsidRPr="002D3EDE">
        <w:t xml:space="preserve">If </w:t>
      </w:r>
      <w:r w:rsidRPr="002D3EDE">
        <w:rPr>
          <w:i/>
        </w:rPr>
        <w:t>miles</w:t>
      </w:r>
      <w:r w:rsidRPr="002D3EDE">
        <w:t xml:space="preserve"> are not entered, WIC will use the stan</w:t>
      </w:r>
      <w:r>
        <w:t xml:space="preserve">dard distances in its database.  </w:t>
      </w:r>
      <w:r w:rsidRPr="002D3EDE">
        <w:t xml:space="preserve">If entered, </w:t>
      </w:r>
      <w:r w:rsidRPr="002D3EDE">
        <w:rPr>
          <w:i/>
        </w:rPr>
        <w:t>miles</w:t>
      </w:r>
      <w:r w:rsidRPr="002D3EDE">
        <w:t xml:space="preserve"> should contain the distance traveled for end-of-life dispositions like recycling, composting, or landfilling. Specifically:</w:t>
      </w:r>
    </w:p>
    <w:p w14:paraId="68165B35" w14:textId="0A1A4619" w:rsidR="00CA3779" w:rsidRPr="002D3EDE" w:rsidRDefault="00CA3779" w:rsidP="00CA3779">
      <w:pPr>
        <w:numPr>
          <w:ilvl w:val="0"/>
          <w:numId w:val="6"/>
        </w:numPr>
      </w:pPr>
      <w:r w:rsidRPr="002D3EDE">
        <w:t xml:space="preserve">For disposal dispositions such as landfilling and combustion, and for composting dispositions such as composting and anaerobic digestion, </w:t>
      </w:r>
      <w:r w:rsidRPr="002D3EDE">
        <w:rPr>
          <w:i/>
        </w:rPr>
        <w:t>miles</w:t>
      </w:r>
      <w:r w:rsidRPr="002D3EDE">
        <w:t xml:space="preserve"> should contain the number of miles between pickup of the material (often at a house or business) and treatment (i.e. landfill, composter, or incinerator).</w:t>
      </w:r>
    </w:p>
    <w:p w14:paraId="3CB5F4FE" w14:textId="07B2EE96" w:rsidR="00CA3779" w:rsidRDefault="00CA3779" w:rsidP="00CA3779">
      <w:pPr>
        <w:numPr>
          <w:ilvl w:val="0"/>
          <w:numId w:val="6"/>
        </w:numPr>
      </w:pPr>
      <w:r w:rsidRPr="002D3EDE">
        <w:t xml:space="preserve">For </w:t>
      </w:r>
      <w:r w:rsidR="00711512">
        <w:t>recycling</w:t>
      </w:r>
      <w:r w:rsidRPr="002D3EDE">
        <w:t xml:space="preserve"> dispositions it should include the miles between pickup and the first participant in the recycling market (e.g. a MRF).</w:t>
      </w:r>
    </w:p>
    <w:p w14:paraId="7677B4F9" w14:textId="12DF468A" w:rsidR="00711512" w:rsidRPr="002D3EDE" w:rsidRDefault="00575D1F" w:rsidP="00CA3779">
      <w:pPr>
        <w:numPr>
          <w:ilvl w:val="0"/>
          <w:numId w:val="6"/>
        </w:numPr>
      </w:pPr>
      <w:r>
        <w:t xml:space="preserve">As elaborated earlier, </w:t>
      </w:r>
      <w:r w:rsidR="00711512" w:rsidRPr="00711512">
        <w:rPr>
          <w:i/>
        </w:rPr>
        <w:t>miles</w:t>
      </w:r>
      <w:r w:rsidR="00711512">
        <w:t xml:space="preserve"> should reflect the portion of end-of-life transportation that waste managers can actually influence.</w:t>
      </w:r>
    </w:p>
    <w:p w14:paraId="2B848DF7" w14:textId="77777777" w:rsidR="00CA3779" w:rsidRDefault="00CA3779" w:rsidP="00CA3779"/>
    <w:p w14:paraId="17470078" w14:textId="77777777" w:rsidR="00CA3779" w:rsidRPr="002D3EDE" w:rsidRDefault="00CA3779" w:rsidP="00CA3779">
      <w:r w:rsidRPr="002D3EDE">
        <w:t xml:space="preserve">WIC will compare these custom distances to standard distances in its database and scale end-of-life transport impacts in a linear way. </w:t>
      </w:r>
    </w:p>
    <w:p w14:paraId="19E9B6DD" w14:textId="77777777" w:rsidR="00CA3779" w:rsidRDefault="00CA3779" w:rsidP="00CA3779"/>
    <w:p w14:paraId="4AD4E992" w14:textId="760B808E" w:rsidR="00CA3779" w:rsidRDefault="00CA3779" w:rsidP="00CA3779">
      <w:r>
        <w:t>Note: in many cases, e</w:t>
      </w:r>
      <w:r w:rsidRPr="002D3EDE">
        <w:t xml:space="preserve">nd-of-life transport impacts </w:t>
      </w:r>
      <w:r>
        <w:t xml:space="preserve">for waste materials </w:t>
      </w:r>
      <w:r w:rsidRPr="002D3EDE">
        <w:t xml:space="preserve">are small compared to </w:t>
      </w:r>
      <w:r>
        <w:t xml:space="preserve">impacts from other life cycle phases.  Users may want to preview impact results using default mileages before committing extensive labor to </w:t>
      </w:r>
      <w:r w:rsidR="00FF5F25">
        <w:t>determining exact</w:t>
      </w:r>
      <w:r>
        <w:t xml:space="preserve"> transport distances.</w:t>
      </w:r>
    </w:p>
    <w:p w14:paraId="22E1EBA6" w14:textId="77777777" w:rsidR="00CC4C09" w:rsidRPr="002D3EDE" w:rsidRDefault="00CC4C09" w:rsidP="002D3EDE"/>
    <w:p w14:paraId="29916FD9" w14:textId="738951C4" w:rsidR="002D3EDE" w:rsidRPr="002D3EDE" w:rsidRDefault="002D3EDE" w:rsidP="002D3EDE">
      <w:proofErr w:type="gramStart"/>
      <w:r w:rsidRPr="00CC4C09">
        <w:rPr>
          <w:b/>
          <w:i/>
        </w:rPr>
        <w:t>scenario</w:t>
      </w:r>
      <w:proofErr w:type="gramEnd"/>
      <w:r w:rsidRPr="002D3EDE">
        <w:t xml:space="preserve"> is the last variable which helps classify the weight recorded in </w:t>
      </w:r>
      <w:r w:rsidRPr="002D3EDE">
        <w:rPr>
          <w:i/>
        </w:rPr>
        <w:t>tons</w:t>
      </w:r>
      <w:r w:rsidRPr="002D3EDE">
        <w:t xml:space="preserve">. </w:t>
      </w:r>
      <w:proofErr w:type="gramStart"/>
      <w:r w:rsidRPr="002D3EDE">
        <w:rPr>
          <w:i/>
        </w:rPr>
        <w:t>scenario</w:t>
      </w:r>
      <w:proofErr w:type="gramEnd"/>
      <w:r w:rsidRPr="002D3EDE">
        <w:t xml:space="preserve"> is a name which identifies a solid waste management strategy which has been expressed by</w:t>
      </w:r>
      <w:r w:rsidR="00FF5F25">
        <w:t xml:space="preserve"> values</w:t>
      </w:r>
      <w:r w:rsidRPr="002D3EDE">
        <w:t xml:space="preserve"> of </w:t>
      </w:r>
      <w:r w:rsidRPr="002D3EDE">
        <w:rPr>
          <w:i/>
        </w:rPr>
        <w:t>tons</w:t>
      </w:r>
      <w:r w:rsidRPr="002D3EDE">
        <w:t xml:space="preserve"> linked to various combinations of </w:t>
      </w:r>
      <w:proofErr w:type="spellStart"/>
      <w:r w:rsidRPr="002D3EDE">
        <w:rPr>
          <w:i/>
        </w:rPr>
        <w:t>wasteshed</w:t>
      </w:r>
      <w:proofErr w:type="spellEnd"/>
      <w:r w:rsidRPr="002D3EDE">
        <w:t xml:space="preserve">, </w:t>
      </w:r>
      <w:r w:rsidRPr="002D3EDE">
        <w:rPr>
          <w:i/>
        </w:rPr>
        <w:t>material</w:t>
      </w:r>
      <w:r w:rsidRPr="002D3EDE">
        <w:t xml:space="preserve">, and </w:t>
      </w:r>
      <w:r w:rsidRPr="002D3EDE">
        <w:rPr>
          <w:i/>
        </w:rPr>
        <w:t>disposition</w:t>
      </w:r>
      <w:r w:rsidRPr="002D3EDE">
        <w:t>.</w:t>
      </w:r>
    </w:p>
    <w:p w14:paraId="0E9213AF" w14:textId="77777777" w:rsidR="00CC4C09" w:rsidRDefault="00CC4C09" w:rsidP="002D3EDE"/>
    <w:p w14:paraId="12DC86F4" w14:textId="560EE3CE" w:rsidR="000158E9" w:rsidRDefault="002D3EDE" w:rsidP="002D3EDE">
      <w:r w:rsidRPr="002D3EDE">
        <w:t xml:space="preserve">Here is an example of how </w:t>
      </w:r>
      <w:proofErr w:type="spellStart"/>
      <w:r w:rsidRPr="00FF5F25">
        <w:rPr>
          <w:i/>
        </w:rPr>
        <w:t>massProfile</w:t>
      </w:r>
      <w:proofErr w:type="spellEnd"/>
      <w:r w:rsidRPr="002D3EDE">
        <w:t xml:space="preserve"> information expresses the difference between</w:t>
      </w:r>
      <w:r w:rsidR="000158E9">
        <w:t xml:space="preserve"> the</w:t>
      </w:r>
      <w:r w:rsidRPr="002D3EDE">
        <w:t xml:space="preserve"> solid waste management scenarios, “basel</w:t>
      </w:r>
      <w:r w:rsidR="00CA3779">
        <w:t>ine” and “</w:t>
      </w:r>
      <w:proofErr w:type="spellStart"/>
      <w:r w:rsidR="00CA3779">
        <w:t>eliminate_food_waste</w:t>
      </w:r>
      <w:proofErr w:type="spellEnd"/>
      <w:r w:rsidR="00CA3779">
        <w:t>”.  Note how t</w:t>
      </w:r>
      <w:r w:rsidR="00CA3779" w:rsidRPr="002D3EDE">
        <w:t>he weights and dispositions for electronics are the same between scenarios, but in the “</w:t>
      </w:r>
      <w:proofErr w:type="spellStart"/>
      <w:r w:rsidR="00CA3779" w:rsidRPr="002D3EDE">
        <w:t>eliminate_food_waste</w:t>
      </w:r>
      <w:proofErr w:type="spellEnd"/>
      <w:r w:rsidR="00CA3779" w:rsidRPr="002D3EDE">
        <w:t>” scenario food waste has been reduced to zero tons.</w:t>
      </w:r>
    </w:p>
    <w:p w14:paraId="5EEDEF55" w14:textId="77777777" w:rsidR="000158E9" w:rsidRDefault="000158E9" w:rsidP="000158E9"/>
    <w:tbl>
      <w:tblPr>
        <w:tblW w:w="5000" w:type="pct"/>
        <w:tblLook w:val="07E0" w:firstRow="1" w:lastRow="1" w:firstColumn="1" w:lastColumn="1" w:noHBand="1" w:noVBand="1"/>
      </w:tblPr>
      <w:tblGrid>
        <w:gridCol w:w="1144"/>
        <w:gridCol w:w="1205"/>
        <w:gridCol w:w="1837"/>
        <w:gridCol w:w="992"/>
        <w:gridCol w:w="2040"/>
        <w:gridCol w:w="1446"/>
        <w:gridCol w:w="696"/>
      </w:tblGrid>
      <w:tr w:rsidR="000158E9" w:rsidRPr="007A504B" w14:paraId="2EC38D34" w14:textId="77777777" w:rsidTr="000158E9">
        <w:tc>
          <w:tcPr>
            <w:tcW w:w="0" w:type="auto"/>
            <w:tcBorders>
              <w:top w:val="nil"/>
              <w:left w:val="nil"/>
              <w:bottom w:val="single" w:sz="2" w:space="0" w:color="auto"/>
              <w:right w:val="nil"/>
            </w:tcBorders>
            <w:vAlign w:val="bottom"/>
            <w:hideMark/>
          </w:tcPr>
          <w:p w14:paraId="69038836" w14:textId="77777777" w:rsidR="000158E9" w:rsidRPr="007A504B" w:rsidRDefault="000158E9" w:rsidP="000158E9">
            <w:pPr>
              <w:pStyle w:val="Compactpreformattedtable"/>
            </w:pPr>
            <w:proofErr w:type="spellStart"/>
            <w:r w:rsidRPr="007A504B">
              <w:t>wasteshed</w:t>
            </w:r>
            <w:proofErr w:type="spellEnd"/>
          </w:p>
        </w:tc>
        <w:tc>
          <w:tcPr>
            <w:tcW w:w="0" w:type="auto"/>
            <w:tcBorders>
              <w:top w:val="nil"/>
              <w:left w:val="nil"/>
              <w:bottom w:val="single" w:sz="2" w:space="0" w:color="auto"/>
              <w:right w:val="nil"/>
            </w:tcBorders>
            <w:vAlign w:val="bottom"/>
            <w:hideMark/>
          </w:tcPr>
          <w:p w14:paraId="478D74E1" w14:textId="77777777" w:rsidR="000158E9" w:rsidRPr="007A504B" w:rsidRDefault="000158E9" w:rsidP="000158E9">
            <w:pPr>
              <w:pStyle w:val="Compactpreformattedtable"/>
            </w:pPr>
            <w:r w:rsidRPr="007A504B">
              <w:t>material</w:t>
            </w:r>
          </w:p>
        </w:tc>
        <w:tc>
          <w:tcPr>
            <w:tcW w:w="0" w:type="auto"/>
            <w:tcBorders>
              <w:top w:val="nil"/>
              <w:left w:val="nil"/>
              <w:bottom w:val="single" w:sz="2" w:space="0" w:color="auto"/>
              <w:right w:val="nil"/>
            </w:tcBorders>
            <w:vAlign w:val="bottom"/>
            <w:hideMark/>
          </w:tcPr>
          <w:p w14:paraId="18C9BFD8" w14:textId="74DF2E7B" w:rsidR="000158E9" w:rsidRPr="007A504B" w:rsidRDefault="00FF5F25" w:rsidP="000158E9">
            <w:pPr>
              <w:pStyle w:val="Compactpreformattedtable"/>
            </w:pPr>
            <w:r w:rsidRPr="007A504B">
              <w:t>D</w:t>
            </w:r>
            <w:r w:rsidR="000158E9" w:rsidRPr="007A504B">
              <w:t>isposition</w:t>
            </w:r>
          </w:p>
        </w:tc>
        <w:tc>
          <w:tcPr>
            <w:tcW w:w="0" w:type="auto"/>
            <w:tcBorders>
              <w:top w:val="nil"/>
              <w:left w:val="nil"/>
              <w:bottom w:val="single" w:sz="2" w:space="0" w:color="auto"/>
              <w:right w:val="nil"/>
            </w:tcBorders>
            <w:vAlign w:val="bottom"/>
            <w:hideMark/>
          </w:tcPr>
          <w:p w14:paraId="0ED18EB9" w14:textId="77777777" w:rsidR="000158E9" w:rsidRPr="007A504B" w:rsidRDefault="000158E9" w:rsidP="000158E9">
            <w:pPr>
              <w:pStyle w:val="Compactpreformattedtable"/>
            </w:pPr>
            <w:proofErr w:type="spellStart"/>
            <w:r w:rsidRPr="007A504B">
              <w:t>umbDisp</w:t>
            </w:r>
            <w:proofErr w:type="spellEnd"/>
          </w:p>
        </w:tc>
        <w:tc>
          <w:tcPr>
            <w:tcW w:w="0" w:type="auto"/>
            <w:tcBorders>
              <w:top w:val="nil"/>
              <w:left w:val="nil"/>
              <w:bottom w:val="single" w:sz="2" w:space="0" w:color="auto"/>
              <w:right w:val="nil"/>
            </w:tcBorders>
            <w:vAlign w:val="bottom"/>
            <w:hideMark/>
          </w:tcPr>
          <w:p w14:paraId="185D0D1A" w14:textId="77777777" w:rsidR="000158E9" w:rsidRPr="007A504B" w:rsidRDefault="000158E9" w:rsidP="000158E9">
            <w:pPr>
              <w:pStyle w:val="Compactpreformattedtable"/>
            </w:pPr>
            <w:r w:rsidRPr="007A504B">
              <w:t>scenario</w:t>
            </w:r>
          </w:p>
        </w:tc>
        <w:tc>
          <w:tcPr>
            <w:tcW w:w="0" w:type="auto"/>
            <w:tcBorders>
              <w:top w:val="nil"/>
              <w:left w:val="nil"/>
              <w:bottom w:val="single" w:sz="2" w:space="0" w:color="auto"/>
              <w:right w:val="nil"/>
            </w:tcBorders>
            <w:vAlign w:val="bottom"/>
            <w:hideMark/>
          </w:tcPr>
          <w:p w14:paraId="44CC5345" w14:textId="77777777" w:rsidR="000158E9" w:rsidRPr="007A504B" w:rsidRDefault="000158E9" w:rsidP="000158E9">
            <w:pPr>
              <w:pStyle w:val="Compactpreformattedtable"/>
            </w:pPr>
            <w:r w:rsidRPr="007A504B">
              <w:t>tons</w:t>
            </w:r>
          </w:p>
        </w:tc>
        <w:tc>
          <w:tcPr>
            <w:tcW w:w="0" w:type="auto"/>
            <w:tcBorders>
              <w:top w:val="nil"/>
              <w:left w:val="nil"/>
              <w:bottom w:val="single" w:sz="2" w:space="0" w:color="auto"/>
              <w:right w:val="nil"/>
            </w:tcBorders>
            <w:vAlign w:val="bottom"/>
            <w:hideMark/>
          </w:tcPr>
          <w:p w14:paraId="6DA35A13" w14:textId="77777777" w:rsidR="000158E9" w:rsidRPr="007A504B" w:rsidRDefault="000158E9" w:rsidP="000158E9">
            <w:pPr>
              <w:pStyle w:val="Compactpreformattedtable"/>
            </w:pPr>
            <w:r w:rsidRPr="007A504B">
              <w:t>miles</w:t>
            </w:r>
          </w:p>
        </w:tc>
      </w:tr>
      <w:tr w:rsidR="000158E9" w:rsidRPr="007A504B" w14:paraId="6AFFD7AA" w14:textId="77777777" w:rsidTr="000158E9">
        <w:tc>
          <w:tcPr>
            <w:tcW w:w="0" w:type="auto"/>
            <w:hideMark/>
          </w:tcPr>
          <w:p w14:paraId="1F0CD8F0" w14:textId="77777777" w:rsidR="000158E9" w:rsidRPr="007A504B" w:rsidRDefault="000158E9" w:rsidP="000158E9">
            <w:pPr>
              <w:pStyle w:val="Compactpreformattedtable"/>
            </w:pPr>
            <w:r w:rsidRPr="007A504B">
              <w:t>City A</w:t>
            </w:r>
          </w:p>
        </w:tc>
        <w:tc>
          <w:tcPr>
            <w:tcW w:w="0" w:type="auto"/>
            <w:hideMark/>
          </w:tcPr>
          <w:p w14:paraId="4AEB28E2" w14:textId="77777777" w:rsidR="000158E9" w:rsidRPr="007A504B" w:rsidRDefault="000158E9" w:rsidP="000158E9">
            <w:pPr>
              <w:pStyle w:val="Compactpreformattedtable"/>
            </w:pPr>
            <w:r w:rsidRPr="007A504B">
              <w:t>Electronics</w:t>
            </w:r>
          </w:p>
        </w:tc>
        <w:tc>
          <w:tcPr>
            <w:tcW w:w="0" w:type="auto"/>
            <w:hideMark/>
          </w:tcPr>
          <w:p w14:paraId="3A8C3AB2" w14:textId="7A8385C2" w:rsidR="000158E9" w:rsidRPr="007A504B" w:rsidRDefault="00FF5F25" w:rsidP="000158E9">
            <w:pPr>
              <w:pStyle w:val="Compactpreformattedtable"/>
            </w:pPr>
            <w:r w:rsidRPr="007A504B">
              <w:t>L</w:t>
            </w:r>
            <w:r w:rsidR="000158E9" w:rsidRPr="007A504B">
              <w:t>andfilling</w:t>
            </w:r>
          </w:p>
        </w:tc>
        <w:tc>
          <w:tcPr>
            <w:tcW w:w="0" w:type="auto"/>
            <w:hideMark/>
          </w:tcPr>
          <w:p w14:paraId="30B49B47" w14:textId="77777777" w:rsidR="000158E9" w:rsidRPr="007A504B" w:rsidRDefault="000158E9" w:rsidP="000158E9">
            <w:pPr>
              <w:pStyle w:val="Compactpreformattedtable"/>
            </w:pPr>
            <w:r w:rsidRPr="007A504B">
              <w:t>disposal</w:t>
            </w:r>
          </w:p>
        </w:tc>
        <w:tc>
          <w:tcPr>
            <w:tcW w:w="0" w:type="auto"/>
            <w:hideMark/>
          </w:tcPr>
          <w:p w14:paraId="1BB5B9C1" w14:textId="459B64BB" w:rsidR="000158E9" w:rsidRPr="007A504B" w:rsidRDefault="00103446" w:rsidP="000158E9">
            <w:pPr>
              <w:pStyle w:val="Compactpreformattedtable"/>
            </w:pPr>
            <w:r w:rsidRPr="007A504B">
              <w:t>B</w:t>
            </w:r>
            <w:r w:rsidR="000158E9" w:rsidRPr="007A504B">
              <w:t>aseline</w:t>
            </w:r>
          </w:p>
        </w:tc>
        <w:tc>
          <w:tcPr>
            <w:tcW w:w="0" w:type="auto"/>
            <w:hideMark/>
          </w:tcPr>
          <w:p w14:paraId="25A3D51E" w14:textId="77777777" w:rsidR="000158E9" w:rsidRPr="007A504B" w:rsidRDefault="000158E9" w:rsidP="000158E9">
            <w:pPr>
              <w:pStyle w:val="Compactpreformattedtable"/>
            </w:pPr>
            <w:r w:rsidRPr="007A504B">
              <w:t>2.827717e+03</w:t>
            </w:r>
          </w:p>
        </w:tc>
        <w:tc>
          <w:tcPr>
            <w:tcW w:w="0" w:type="auto"/>
            <w:hideMark/>
          </w:tcPr>
          <w:p w14:paraId="193395A0" w14:textId="77777777" w:rsidR="000158E9" w:rsidRPr="007A504B" w:rsidRDefault="000158E9" w:rsidP="000158E9">
            <w:pPr>
              <w:pStyle w:val="Compactpreformattedtable"/>
            </w:pPr>
            <w:r w:rsidRPr="007A504B">
              <w:t>180</w:t>
            </w:r>
          </w:p>
        </w:tc>
      </w:tr>
      <w:tr w:rsidR="000158E9" w:rsidRPr="007A504B" w14:paraId="56CEFB1D" w14:textId="77777777" w:rsidTr="000158E9">
        <w:tc>
          <w:tcPr>
            <w:tcW w:w="0" w:type="auto"/>
            <w:hideMark/>
          </w:tcPr>
          <w:p w14:paraId="74018BF7" w14:textId="77777777" w:rsidR="000158E9" w:rsidRPr="007A504B" w:rsidRDefault="000158E9" w:rsidP="000158E9">
            <w:pPr>
              <w:pStyle w:val="Compactpreformattedtable"/>
            </w:pPr>
            <w:r w:rsidRPr="007A504B">
              <w:t>City A</w:t>
            </w:r>
          </w:p>
        </w:tc>
        <w:tc>
          <w:tcPr>
            <w:tcW w:w="0" w:type="auto"/>
            <w:hideMark/>
          </w:tcPr>
          <w:p w14:paraId="7A6382A1" w14:textId="77777777" w:rsidR="000158E9" w:rsidRPr="007A504B" w:rsidRDefault="000158E9" w:rsidP="000158E9">
            <w:pPr>
              <w:pStyle w:val="Compactpreformattedtable"/>
            </w:pPr>
            <w:r w:rsidRPr="007A504B">
              <w:t>Electronics</w:t>
            </w:r>
          </w:p>
        </w:tc>
        <w:tc>
          <w:tcPr>
            <w:tcW w:w="0" w:type="auto"/>
            <w:hideMark/>
          </w:tcPr>
          <w:p w14:paraId="56975D16" w14:textId="3B371710" w:rsidR="000158E9" w:rsidRPr="007A504B" w:rsidRDefault="00FF5F25" w:rsidP="000158E9">
            <w:pPr>
              <w:pStyle w:val="Compactpreformattedtable"/>
            </w:pPr>
            <w:r w:rsidRPr="007A504B">
              <w:t>R</w:t>
            </w:r>
            <w:r w:rsidR="000158E9" w:rsidRPr="007A504B">
              <w:t>ecycling</w:t>
            </w:r>
          </w:p>
        </w:tc>
        <w:tc>
          <w:tcPr>
            <w:tcW w:w="0" w:type="auto"/>
            <w:hideMark/>
          </w:tcPr>
          <w:p w14:paraId="07DB05EA" w14:textId="77777777" w:rsidR="000158E9" w:rsidRPr="007A504B" w:rsidRDefault="000158E9" w:rsidP="000158E9">
            <w:pPr>
              <w:pStyle w:val="Compactpreformattedtable"/>
            </w:pPr>
            <w:r w:rsidRPr="007A504B">
              <w:t>recovery</w:t>
            </w:r>
          </w:p>
        </w:tc>
        <w:tc>
          <w:tcPr>
            <w:tcW w:w="0" w:type="auto"/>
            <w:hideMark/>
          </w:tcPr>
          <w:p w14:paraId="787E8B37" w14:textId="044F577D" w:rsidR="000158E9" w:rsidRPr="007A504B" w:rsidRDefault="00103446" w:rsidP="000158E9">
            <w:pPr>
              <w:pStyle w:val="Compactpreformattedtable"/>
            </w:pPr>
            <w:r w:rsidRPr="007A504B">
              <w:t>B</w:t>
            </w:r>
            <w:r w:rsidR="000158E9" w:rsidRPr="007A504B">
              <w:t>aseline</w:t>
            </w:r>
          </w:p>
        </w:tc>
        <w:tc>
          <w:tcPr>
            <w:tcW w:w="0" w:type="auto"/>
            <w:hideMark/>
          </w:tcPr>
          <w:p w14:paraId="29AFB970" w14:textId="77777777" w:rsidR="000158E9" w:rsidRPr="007A504B" w:rsidRDefault="000158E9" w:rsidP="000158E9">
            <w:pPr>
              <w:pStyle w:val="Compactpreformattedtable"/>
            </w:pPr>
            <w:r w:rsidRPr="007A504B">
              <w:t>2.367066e+03</w:t>
            </w:r>
          </w:p>
        </w:tc>
        <w:tc>
          <w:tcPr>
            <w:tcW w:w="0" w:type="auto"/>
            <w:hideMark/>
          </w:tcPr>
          <w:p w14:paraId="5569CC49" w14:textId="77777777" w:rsidR="000158E9" w:rsidRPr="007A504B" w:rsidRDefault="000158E9" w:rsidP="000158E9">
            <w:pPr>
              <w:pStyle w:val="Compactpreformattedtable"/>
            </w:pPr>
            <w:r w:rsidRPr="007A504B">
              <w:t>180</w:t>
            </w:r>
          </w:p>
        </w:tc>
      </w:tr>
      <w:tr w:rsidR="000158E9" w:rsidRPr="007A504B" w14:paraId="2F0DAA1A" w14:textId="77777777" w:rsidTr="000158E9">
        <w:tc>
          <w:tcPr>
            <w:tcW w:w="0" w:type="auto"/>
            <w:hideMark/>
          </w:tcPr>
          <w:p w14:paraId="5D846545" w14:textId="77777777" w:rsidR="000158E9" w:rsidRPr="007A504B" w:rsidRDefault="000158E9" w:rsidP="000158E9">
            <w:pPr>
              <w:pStyle w:val="Compactpreformattedtable"/>
            </w:pPr>
            <w:r w:rsidRPr="007A504B">
              <w:t>City A</w:t>
            </w:r>
          </w:p>
        </w:tc>
        <w:tc>
          <w:tcPr>
            <w:tcW w:w="0" w:type="auto"/>
            <w:hideMark/>
          </w:tcPr>
          <w:p w14:paraId="3B2DEAD3" w14:textId="77777777" w:rsidR="000158E9" w:rsidRPr="007A504B" w:rsidRDefault="000158E9" w:rsidP="000158E9">
            <w:pPr>
              <w:pStyle w:val="Compactpreformattedtable"/>
            </w:pPr>
            <w:proofErr w:type="spellStart"/>
            <w:r w:rsidRPr="007A504B">
              <w:t>FoodWaste</w:t>
            </w:r>
            <w:proofErr w:type="spellEnd"/>
          </w:p>
        </w:tc>
        <w:tc>
          <w:tcPr>
            <w:tcW w:w="0" w:type="auto"/>
            <w:hideMark/>
          </w:tcPr>
          <w:p w14:paraId="6B966390" w14:textId="77777777" w:rsidR="000158E9" w:rsidRPr="007A504B" w:rsidRDefault="000158E9" w:rsidP="000158E9">
            <w:pPr>
              <w:pStyle w:val="Compactpreformattedtable"/>
            </w:pPr>
            <w:proofErr w:type="spellStart"/>
            <w:r w:rsidRPr="007A504B">
              <w:t>anaerobicDigestion</w:t>
            </w:r>
            <w:proofErr w:type="spellEnd"/>
          </w:p>
        </w:tc>
        <w:tc>
          <w:tcPr>
            <w:tcW w:w="0" w:type="auto"/>
            <w:hideMark/>
          </w:tcPr>
          <w:p w14:paraId="03766D06" w14:textId="77777777" w:rsidR="000158E9" w:rsidRPr="007A504B" w:rsidRDefault="000158E9" w:rsidP="000158E9">
            <w:pPr>
              <w:pStyle w:val="Compactpreformattedtable"/>
            </w:pPr>
            <w:r w:rsidRPr="007A504B">
              <w:t>recovery</w:t>
            </w:r>
          </w:p>
        </w:tc>
        <w:tc>
          <w:tcPr>
            <w:tcW w:w="0" w:type="auto"/>
            <w:hideMark/>
          </w:tcPr>
          <w:p w14:paraId="71412D42" w14:textId="7C9130DC" w:rsidR="000158E9" w:rsidRPr="007A504B" w:rsidRDefault="00103446" w:rsidP="000158E9">
            <w:pPr>
              <w:pStyle w:val="Compactpreformattedtable"/>
            </w:pPr>
            <w:r w:rsidRPr="007A504B">
              <w:t>B</w:t>
            </w:r>
            <w:r w:rsidR="000158E9" w:rsidRPr="007A504B">
              <w:t>aseline</w:t>
            </w:r>
          </w:p>
        </w:tc>
        <w:tc>
          <w:tcPr>
            <w:tcW w:w="0" w:type="auto"/>
            <w:hideMark/>
          </w:tcPr>
          <w:p w14:paraId="6C723203" w14:textId="77777777" w:rsidR="000158E9" w:rsidRPr="007A504B" w:rsidRDefault="000158E9" w:rsidP="000158E9">
            <w:pPr>
              <w:pStyle w:val="Compactpreformattedtable"/>
            </w:pPr>
            <w:r w:rsidRPr="007A504B">
              <w:t>0.000000e+00</w:t>
            </w:r>
          </w:p>
        </w:tc>
        <w:tc>
          <w:tcPr>
            <w:tcW w:w="0" w:type="auto"/>
            <w:hideMark/>
          </w:tcPr>
          <w:p w14:paraId="73F592CD" w14:textId="77777777" w:rsidR="000158E9" w:rsidRPr="007A504B" w:rsidRDefault="000158E9" w:rsidP="000158E9">
            <w:pPr>
              <w:pStyle w:val="Compactpreformattedtable"/>
            </w:pPr>
            <w:r w:rsidRPr="007A504B">
              <w:t>180</w:t>
            </w:r>
          </w:p>
        </w:tc>
      </w:tr>
      <w:tr w:rsidR="000158E9" w:rsidRPr="007A504B" w14:paraId="4568D45A" w14:textId="77777777" w:rsidTr="000158E9">
        <w:tc>
          <w:tcPr>
            <w:tcW w:w="0" w:type="auto"/>
            <w:hideMark/>
          </w:tcPr>
          <w:p w14:paraId="3A436304" w14:textId="77777777" w:rsidR="000158E9" w:rsidRPr="007A504B" w:rsidRDefault="000158E9" w:rsidP="000158E9">
            <w:pPr>
              <w:pStyle w:val="Compactpreformattedtable"/>
            </w:pPr>
            <w:r w:rsidRPr="007A504B">
              <w:t>City A</w:t>
            </w:r>
          </w:p>
        </w:tc>
        <w:tc>
          <w:tcPr>
            <w:tcW w:w="0" w:type="auto"/>
            <w:hideMark/>
          </w:tcPr>
          <w:p w14:paraId="463A5370" w14:textId="77777777" w:rsidR="000158E9" w:rsidRPr="007A504B" w:rsidRDefault="000158E9" w:rsidP="000158E9">
            <w:pPr>
              <w:pStyle w:val="Compactpreformattedtable"/>
            </w:pPr>
            <w:proofErr w:type="spellStart"/>
            <w:r w:rsidRPr="007A504B">
              <w:t>FoodWaste</w:t>
            </w:r>
            <w:proofErr w:type="spellEnd"/>
          </w:p>
        </w:tc>
        <w:tc>
          <w:tcPr>
            <w:tcW w:w="0" w:type="auto"/>
            <w:hideMark/>
          </w:tcPr>
          <w:p w14:paraId="469FD85D" w14:textId="05237768" w:rsidR="000158E9" w:rsidRPr="007A504B" w:rsidRDefault="00FF5F25" w:rsidP="000158E9">
            <w:pPr>
              <w:pStyle w:val="Compactpreformattedtable"/>
            </w:pPr>
            <w:r w:rsidRPr="007A504B">
              <w:t>C</w:t>
            </w:r>
            <w:r w:rsidR="000158E9" w:rsidRPr="007A504B">
              <w:t>ombustion</w:t>
            </w:r>
          </w:p>
        </w:tc>
        <w:tc>
          <w:tcPr>
            <w:tcW w:w="0" w:type="auto"/>
            <w:hideMark/>
          </w:tcPr>
          <w:p w14:paraId="7D3C381B" w14:textId="77777777" w:rsidR="000158E9" w:rsidRPr="007A504B" w:rsidRDefault="000158E9" w:rsidP="000158E9">
            <w:pPr>
              <w:pStyle w:val="Compactpreformattedtable"/>
            </w:pPr>
            <w:r w:rsidRPr="007A504B">
              <w:t>disposal</w:t>
            </w:r>
          </w:p>
        </w:tc>
        <w:tc>
          <w:tcPr>
            <w:tcW w:w="0" w:type="auto"/>
            <w:hideMark/>
          </w:tcPr>
          <w:p w14:paraId="0A41593A" w14:textId="1C3CE2CA" w:rsidR="000158E9" w:rsidRPr="007A504B" w:rsidRDefault="00103446" w:rsidP="000158E9">
            <w:pPr>
              <w:pStyle w:val="Compactpreformattedtable"/>
            </w:pPr>
            <w:r w:rsidRPr="007A504B">
              <w:t>B</w:t>
            </w:r>
            <w:r w:rsidR="000158E9" w:rsidRPr="007A504B">
              <w:t>aseline</w:t>
            </w:r>
          </w:p>
        </w:tc>
        <w:tc>
          <w:tcPr>
            <w:tcW w:w="0" w:type="auto"/>
            <w:hideMark/>
          </w:tcPr>
          <w:p w14:paraId="0808AB77" w14:textId="77777777" w:rsidR="000158E9" w:rsidRPr="007A504B" w:rsidRDefault="000158E9" w:rsidP="000158E9">
            <w:pPr>
              <w:pStyle w:val="Compactpreformattedtable"/>
            </w:pPr>
            <w:r w:rsidRPr="007A504B">
              <w:t>1.861940e-02</w:t>
            </w:r>
          </w:p>
        </w:tc>
        <w:tc>
          <w:tcPr>
            <w:tcW w:w="0" w:type="auto"/>
            <w:hideMark/>
          </w:tcPr>
          <w:p w14:paraId="4FA699D8" w14:textId="77777777" w:rsidR="000158E9" w:rsidRPr="007A504B" w:rsidRDefault="000158E9" w:rsidP="000158E9">
            <w:pPr>
              <w:pStyle w:val="Compactpreformattedtable"/>
            </w:pPr>
            <w:r w:rsidRPr="007A504B">
              <w:t>180</w:t>
            </w:r>
          </w:p>
        </w:tc>
      </w:tr>
      <w:tr w:rsidR="000158E9" w:rsidRPr="007A504B" w14:paraId="73039AD7" w14:textId="77777777" w:rsidTr="000158E9">
        <w:tc>
          <w:tcPr>
            <w:tcW w:w="0" w:type="auto"/>
            <w:hideMark/>
          </w:tcPr>
          <w:p w14:paraId="61A75536" w14:textId="77777777" w:rsidR="000158E9" w:rsidRPr="007A504B" w:rsidRDefault="000158E9" w:rsidP="000158E9">
            <w:pPr>
              <w:pStyle w:val="Compactpreformattedtable"/>
            </w:pPr>
            <w:r w:rsidRPr="007A504B">
              <w:t>City A</w:t>
            </w:r>
          </w:p>
        </w:tc>
        <w:tc>
          <w:tcPr>
            <w:tcW w:w="0" w:type="auto"/>
            <w:hideMark/>
          </w:tcPr>
          <w:p w14:paraId="6B7CF49F" w14:textId="77777777" w:rsidR="000158E9" w:rsidRPr="007A504B" w:rsidRDefault="000158E9" w:rsidP="000158E9">
            <w:pPr>
              <w:pStyle w:val="Compactpreformattedtable"/>
            </w:pPr>
            <w:proofErr w:type="spellStart"/>
            <w:r w:rsidRPr="007A504B">
              <w:t>FoodWaste</w:t>
            </w:r>
            <w:proofErr w:type="spellEnd"/>
          </w:p>
        </w:tc>
        <w:tc>
          <w:tcPr>
            <w:tcW w:w="0" w:type="auto"/>
            <w:hideMark/>
          </w:tcPr>
          <w:p w14:paraId="33C16934" w14:textId="26F81462" w:rsidR="000158E9" w:rsidRPr="007A504B" w:rsidRDefault="00FF5F25" w:rsidP="000158E9">
            <w:pPr>
              <w:pStyle w:val="Compactpreformattedtable"/>
            </w:pPr>
            <w:r w:rsidRPr="007A504B">
              <w:t>C</w:t>
            </w:r>
            <w:r w:rsidR="000158E9" w:rsidRPr="007A504B">
              <w:t>ombustion</w:t>
            </w:r>
          </w:p>
        </w:tc>
        <w:tc>
          <w:tcPr>
            <w:tcW w:w="0" w:type="auto"/>
            <w:hideMark/>
          </w:tcPr>
          <w:p w14:paraId="1DEDCA08" w14:textId="77777777" w:rsidR="000158E9" w:rsidRPr="007A504B" w:rsidRDefault="000158E9" w:rsidP="000158E9">
            <w:pPr>
              <w:pStyle w:val="Compactpreformattedtable"/>
            </w:pPr>
            <w:r w:rsidRPr="007A504B">
              <w:t>recovery</w:t>
            </w:r>
          </w:p>
        </w:tc>
        <w:tc>
          <w:tcPr>
            <w:tcW w:w="0" w:type="auto"/>
            <w:hideMark/>
          </w:tcPr>
          <w:p w14:paraId="466C5C17" w14:textId="1760F22D" w:rsidR="000158E9" w:rsidRPr="007A504B" w:rsidRDefault="00103446" w:rsidP="000158E9">
            <w:pPr>
              <w:pStyle w:val="Compactpreformattedtable"/>
            </w:pPr>
            <w:r w:rsidRPr="007A504B">
              <w:t>B</w:t>
            </w:r>
            <w:r w:rsidR="000158E9" w:rsidRPr="007A504B">
              <w:t>aseline</w:t>
            </w:r>
          </w:p>
        </w:tc>
        <w:tc>
          <w:tcPr>
            <w:tcW w:w="0" w:type="auto"/>
            <w:hideMark/>
          </w:tcPr>
          <w:p w14:paraId="4615A743" w14:textId="77777777" w:rsidR="000158E9" w:rsidRPr="007A504B" w:rsidRDefault="000158E9" w:rsidP="000158E9">
            <w:pPr>
              <w:pStyle w:val="Compactpreformattedtable"/>
            </w:pPr>
            <w:r w:rsidRPr="007A504B">
              <w:t>1.451891e+03</w:t>
            </w:r>
          </w:p>
        </w:tc>
        <w:tc>
          <w:tcPr>
            <w:tcW w:w="0" w:type="auto"/>
            <w:hideMark/>
          </w:tcPr>
          <w:p w14:paraId="47BE8510" w14:textId="77777777" w:rsidR="000158E9" w:rsidRPr="007A504B" w:rsidRDefault="000158E9" w:rsidP="000158E9">
            <w:pPr>
              <w:pStyle w:val="Compactpreformattedtable"/>
            </w:pPr>
            <w:r w:rsidRPr="007A504B">
              <w:t>180</w:t>
            </w:r>
          </w:p>
        </w:tc>
      </w:tr>
      <w:tr w:rsidR="000158E9" w:rsidRPr="007A504B" w14:paraId="784E7D3E" w14:textId="77777777" w:rsidTr="000158E9">
        <w:tc>
          <w:tcPr>
            <w:tcW w:w="0" w:type="auto"/>
            <w:hideMark/>
          </w:tcPr>
          <w:p w14:paraId="6C5816C0" w14:textId="77777777" w:rsidR="000158E9" w:rsidRPr="007A504B" w:rsidRDefault="000158E9" w:rsidP="000158E9">
            <w:pPr>
              <w:pStyle w:val="Compactpreformattedtable"/>
            </w:pPr>
            <w:r w:rsidRPr="007A504B">
              <w:t>City A</w:t>
            </w:r>
          </w:p>
        </w:tc>
        <w:tc>
          <w:tcPr>
            <w:tcW w:w="0" w:type="auto"/>
            <w:hideMark/>
          </w:tcPr>
          <w:p w14:paraId="0A6DAC47" w14:textId="77777777" w:rsidR="000158E9" w:rsidRPr="007A504B" w:rsidRDefault="000158E9" w:rsidP="000158E9">
            <w:pPr>
              <w:pStyle w:val="Compactpreformattedtable"/>
            </w:pPr>
            <w:proofErr w:type="spellStart"/>
            <w:r w:rsidRPr="007A504B">
              <w:t>FoodWaste</w:t>
            </w:r>
            <w:proofErr w:type="spellEnd"/>
          </w:p>
        </w:tc>
        <w:tc>
          <w:tcPr>
            <w:tcW w:w="0" w:type="auto"/>
            <w:hideMark/>
          </w:tcPr>
          <w:p w14:paraId="2C76E242" w14:textId="35736010" w:rsidR="000158E9" w:rsidRPr="007A504B" w:rsidRDefault="00FF5F25" w:rsidP="000158E9">
            <w:pPr>
              <w:pStyle w:val="Compactpreformattedtable"/>
            </w:pPr>
            <w:r w:rsidRPr="007A504B">
              <w:t>C</w:t>
            </w:r>
            <w:r w:rsidR="000158E9" w:rsidRPr="007A504B">
              <w:t>omposting</w:t>
            </w:r>
          </w:p>
        </w:tc>
        <w:tc>
          <w:tcPr>
            <w:tcW w:w="0" w:type="auto"/>
            <w:hideMark/>
          </w:tcPr>
          <w:p w14:paraId="67D2B5DF" w14:textId="77777777" w:rsidR="000158E9" w:rsidRPr="007A504B" w:rsidRDefault="000158E9" w:rsidP="000158E9">
            <w:pPr>
              <w:pStyle w:val="Compactpreformattedtable"/>
            </w:pPr>
            <w:r w:rsidRPr="007A504B">
              <w:t>recovery</w:t>
            </w:r>
          </w:p>
        </w:tc>
        <w:tc>
          <w:tcPr>
            <w:tcW w:w="0" w:type="auto"/>
            <w:hideMark/>
          </w:tcPr>
          <w:p w14:paraId="1998192F" w14:textId="4EADEC20" w:rsidR="000158E9" w:rsidRPr="007A504B" w:rsidRDefault="00103446" w:rsidP="000158E9">
            <w:pPr>
              <w:pStyle w:val="Compactpreformattedtable"/>
            </w:pPr>
            <w:r w:rsidRPr="007A504B">
              <w:t>B</w:t>
            </w:r>
            <w:r w:rsidR="000158E9" w:rsidRPr="007A504B">
              <w:t>aseline</w:t>
            </w:r>
          </w:p>
        </w:tc>
        <w:tc>
          <w:tcPr>
            <w:tcW w:w="0" w:type="auto"/>
            <w:hideMark/>
          </w:tcPr>
          <w:p w14:paraId="7B0AEC7F" w14:textId="77777777" w:rsidR="000158E9" w:rsidRPr="007A504B" w:rsidRDefault="000158E9" w:rsidP="000158E9">
            <w:pPr>
              <w:pStyle w:val="Compactpreformattedtable"/>
            </w:pPr>
            <w:r w:rsidRPr="007A504B">
              <w:t>1.567926e+03</w:t>
            </w:r>
          </w:p>
        </w:tc>
        <w:tc>
          <w:tcPr>
            <w:tcW w:w="0" w:type="auto"/>
            <w:hideMark/>
          </w:tcPr>
          <w:p w14:paraId="6D1FCED4" w14:textId="77777777" w:rsidR="000158E9" w:rsidRPr="007A504B" w:rsidRDefault="000158E9" w:rsidP="000158E9">
            <w:pPr>
              <w:pStyle w:val="Compactpreformattedtable"/>
            </w:pPr>
            <w:r w:rsidRPr="007A504B">
              <w:t>180</w:t>
            </w:r>
          </w:p>
        </w:tc>
      </w:tr>
      <w:tr w:rsidR="000158E9" w:rsidRPr="007A504B" w14:paraId="303A6B25" w14:textId="77777777" w:rsidTr="000158E9">
        <w:tc>
          <w:tcPr>
            <w:tcW w:w="0" w:type="auto"/>
            <w:hideMark/>
          </w:tcPr>
          <w:p w14:paraId="7627B8D1" w14:textId="77777777" w:rsidR="000158E9" w:rsidRPr="007A504B" w:rsidRDefault="000158E9" w:rsidP="000158E9">
            <w:pPr>
              <w:pStyle w:val="Compactpreformattedtable"/>
            </w:pPr>
            <w:r w:rsidRPr="007A504B">
              <w:t>City A</w:t>
            </w:r>
          </w:p>
        </w:tc>
        <w:tc>
          <w:tcPr>
            <w:tcW w:w="0" w:type="auto"/>
            <w:hideMark/>
          </w:tcPr>
          <w:p w14:paraId="6CEA2F85" w14:textId="77777777" w:rsidR="000158E9" w:rsidRPr="007A504B" w:rsidRDefault="000158E9" w:rsidP="000158E9">
            <w:pPr>
              <w:pStyle w:val="Compactpreformattedtable"/>
            </w:pPr>
            <w:proofErr w:type="spellStart"/>
            <w:r w:rsidRPr="007A504B">
              <w:t>FoodWaste</w:t>
            </w:r>
            <w:proofErr w:type="spellEnd"/>
          </w:p>
        </w:tc>
        <w:tc>
          <w:tcPr>
            <w:tcW w:w="0" w:type="auto"/>
            <w:hideMark/>
          </w:tcPr>
          <w:p w14:paraId="6F2DFC6C" w14:textId="74332CDE" w:rsidR="000158E9" w:rsidRPr="007A504B" w:rsidRDefault="00FF5F25" w:rsidP="000158E9">
            <w:pPr>
              <w:pStyle w:val="Compactpreformattedtable"/>
            </w:pPr>
            <w:r w:rsidRPr="007A504B">
              <w:t>L</w:t>
            </w:r>
            <w:r w:rsidR="000158E9" w:rsidRPr="007A504B">
              <w:t>andfilling</w:t>
            </w:r>
          </w:p>
        </w:tc>
        <w:tc>
          <w:tcPr>
            <w:tcW w:w="0" w:type="auto"/>
            <w:hideMark/>
          </w:tcPr>
          <w:p w14:paraId="5239A5DB" w14:textId="77777777" w:rsidR="000158E9" w:rsidRPr="007A504B" w:rsidRDefault="000158E9" w:rsidP="000158E9">
            <w:pPr>
              <w:pStyle w:val="Compactpreformattedtable"/>
            </w:pPr>
            <w:r w:rsidRPr="007A504B">
              <w:t>disposal</w:t>
            </w:r>
          </w:p>
        </w:tc>
        <w:tc>
          <w:tcPr>
            <w:tcW w:w="0" w:type="auto"/>
            <w:hideMark/>
          </w:tcPr>
          <w:p w14:paraId="089CAEAF" w14:textId="5467BA84" w:rsidR="000158E9" w:rsidRPr="007A504B" w:rsidRDefault="00103446" w:rsidP="000158E9">
            <w:pPr>
              <w:pStyle w:val="Compactpreformattedtable"/>
            </w:pPr>
            <w:r w:rsidRPr="007A504B">
              <w:t>B</w:t>
            </w:r>
            <w:r w:rsidR="000158E9" w:rsidRPr="007A504B">
              <w:t>aseline</w:t>
            </w:r>
          </w:p>
        </w:tc>
        <w:tc>
          <w:tcPr>
            <w:tcW w:w="0" w:type="auto"/>
            <w:hideMark/>
          </w:tcPr>
          <w:p w14:paraId="7DE6272B" w14:textId="77777777" w:rsidR="000158E9" w:rsidRPr="007A504B" w:rsidRDefault="000158E9" w:rsidP="000158E9">
            <w:pPr>
              <w:pStyle w:val="Compactpreformattedtable"/>
            </w:pPr>
            <w:r w:rsidRPr="007A504B">
              <w:t>4.630180e+04</w:t>
            </w:r>
          </w:p>
        </w:tc>
        <w:tc>
          <w:tcPr>
            <w:tcW w:w="0" w:type="auto"/>
            <w:hideMark/>
          </w:tcPr>
          <w:p w14:paraId="01799449" w14:textId="77777777" w:rsidR="000158E9" w:rsidRPr="007A504B" w:rsidRDefault="000158E9" w:rsidP="000158E9">
            <w:pPr>
              <w:pStyle w:val="Compactpreformattedtable"/>
            </w:pPr>
            <w:r w:rsidRPr="007A504B">
              <w:t>180</w:t>
            </w:r>
          </w:p>
        </w:tc>
      </w:tr>
      <w:tr w:rsidR="000158E9" w:rsidRPr="007A504B" w14:paraId="10D00F35" w14:textId="77777777" w:rsidTr="000158E9">
        <w:tc>
          <w:tcPr>
            <w:tcW w:w="0" w:type="auto"/>
            <w:hideMark/>
          </w:tcPr>
          <w:p w14:paraId="4C2D2DE1" w14:textId="77777777" w:rsidR="000158E9" w:rsidRPr="007A504B" w:rsidRDefault="000158E9" w:rsidP="000158E9">
            <w:pPr>
              <w:pStyle w:val="Compactpreformattedtable"/>
            </w:pPr>
            <w:r w:rsidRPr="007A504B">
              <w:t>City A</w:t>
            </w:r>
          </w:p>
        </w:tc>
        <w:tc>
          <w:tcPr>
            <w:tcW w:w="0" w:type="auto"/>
            <w:hideMark/>
          </w:tcPr>
          <w:p w14:paraId="7C45E1FF" w14:textId="77777777" w:rsidR="000158E9" w:rsidRPr="007A504B" w:rsidRDefault="000158E9" w:rsidP="000158E9">
            <w:pPr>
              <w:pStyle w:val="Compactpreformattedtable"/>
            </w:pPr>
            <w:r w:rsidRPr="007A504B">
              <w:t>Electronics</w:t>
            </w:r>
          </w:p>
        </w:tc>
        <w:tc>
          <w:tcPr>
            <w:tcW w:w="0" w:type="auto"/>
            <w:hideMark/>
          </w:tcPr>
          <w:p w14:paraId="1FFBE049" w14:textId="317E545A" w:rsidR="000158E9" w:rsidRPr="007A504B" w:rsidRDefault="00FF5F25" w:rsidP="000158E9">
            <w:pPr>
              <w:pStyle w:val="Compactpreformattedtable"/>
            </w:pPr>
            <w:r w:rsidRPr="007A504B">
              <w:t>L</w:t>
            </w:r>
            <w:r w:rsidR="000158E9" w:rsidRPr="007A504B">
              <w:t>andfilling</w:t>
            </w:r>
          </w:p>
        </w:tc>
        <w:tc>
          <w:tcPr>
            <w:tcW w:w="0" w:type="auto"/>
            <w:hideMark/>
          </w:tcPr>
          <w:p w14:paraId="1CD812AF" w14:textId="77777777" w:rsidR="000158E9" w:rsidRPr="007A504B" w:rsidRDefault="000158E9" w:rsidP="000158E9">
            <w:pPr>
              <w:pStyle w:val="Compactpreformattedtable"/>
            </w:pPr>
            <w:r w:rsidRPr="007A504B">
              <w:t>disposal</w:t>
            </w:r>
          </w:p>
        </w:tc>
        <w:tc>
          <w:tcPr>
            <w:tcW w:w="0" w:type="auto"/>
            <w:hideMark/>
          </w:tcPr>
          <w:p w14:paraId="285185F6" w14:textId="77777777" w:rsidR="000158E9" w:rsidRPr="007A504B" w:rsidRDefault="000158E9" w:rsidP="000158E9">
            <w:pPr>
              <w:pStyle w:val="Compactpreformattedtable"/>
            </w:pPr>
            <w:proofErr w:type="spellStart"/>
            <w:r w:rsidRPr="007A504B">
              <w:t>eliminate_food_waste</w:t>
            </w:r>
            <w:proofErr w:type="spellEnd"/>
          </w:p>
        </w:tc>
        <w:tc>
          <w:tcPr>
            <w:tcW w:w="0" w:type="auto"/>
            <w:hideMark/>
          </w:tcPr>
          <w:p w14:paraId="5A8D05A8" w14:textId="77777777" w:rsidR="000158E9" w:rsidRPr="007A504B" w:rsidRDefault="000158E9" w:rsidP="000158E9">
            <w:pPr>
              <w:pStyle w:val="Compactpreformattedtable"/>
            </w:pPr>
            <w:r w:rsidRPr="007A504B">
              <w:t>2.827717e+03</w:t>
            </w:r>
          </w:p>
        </w:tc>
        <w:tc>
          <w:tcPr>
            <w:tcW w:w="0" w:type="auto"/>
            <w:hideMark/>
          </w:tcPr>
          <w:p w14:paraId="6F1EEF52" w14:textId="77777777" w:rsidR="000158E9" w:rsidRPr="007A504B" w:rsidRDefault="000158E9" w:rsidP="000158E9">
            <w:pPr>
              <w:pStyle w:val="Compactpreformattedtable"/>
            </w:pPr>
            <w:r w:rsidRPr="007A504B">
              <w:t>180</w:t>
            </w:r>
          </w:p>
        </w:tc>
      </w:tr>
      <w:tr w:rsidR="000158E9" w:rsidRPr="007A504B" w14:paraId="38019208" w14:textId="77777777" w:rsidTr="000158E9">
        <w:tc>
          <w:tcPr>
            <w:tcW w:w="0" w:type="auto"/>
            <w:hideMark/>
          </w:tcPr>
          <w:p w14:paraId="18E425D2" w14:textId="77777777" w:rsidR="000158E9" w:rsidRPr="007A504B" w:rsidRDefault="000158E9" w:rsidP="000158E9">
            <w:pPr>
              <w:pStyle w:val="Compactpreformattedtable"/>
            </w:pPr>
            <w:r w:rsidRPr="007A504B">
              <w:t>City A</w:t>
            </w:r>
          </w:p>
        </w:tc>
        <w:tc>
          <w:tcPr>
            <w:tcW w:w="0" w:type="auto"/>
            <w:hideMark/>
          </w:tcPr>
          <w:p w14:paraId="038B9A4C" w14:textId="77777777" w:rsidR="000158E9" w:rsidRPr="007A504B" w:rsidRDefault="000158E9" w:rsidP="000158E9">
            <w:pPr>
              <w:pStyle w:val="Compactpreformattedtable"/>
            </w:pPr>
            <w:r w:rsidRPr="007A504B">
              <w:t>Electronics</w:t>
            </w:r>
          </w:p>
        </w:tc>
        <w:tc>
          <w:tcPr>
            <w:tcW w:w="0" w:type="auto"/>
            <w:hideMark/>
          </w:tcPr>
          <w:p w14:paraId="1DAB0125" w14:textId="298DA13A" w:rsidR="000158E9" w:rsidRPr="007A504B" w:rsidRDefault="00FF5F25" w:rsidP="000158E9">
            <w:pPr>
              <w:pStyle w:val="Compactpreformattedtable"/>
            </w:pPr>
            <w:r w:rsidRPr="007A504B">
              <w:t>R</w:t>
            </w:r>
            <w:r w:rsidR="000158E9" w:rsidRPr="007A504B">
              <w:t>ecycling</w:t>
            </w:r>
          </w:p>
        </w:tc>
        <w:tc>
          <w:tcPr>
            <w:tcW w:w="0" w:type="auto"/>
            <w:hideMark/>
          </w:tcPr>
          <w:p w14:paraId="4457B05F" w14:textId="77777777" w:rsidR="000158E9" w:rsidRPr="007A504B" w:rsidRDefault="000158E9" w:rsidP="000158E9">
            <w:pPr>
              <w:pStyle w:val="Compactpreformattedtable"/>
            </w:pPr>
            <w:r w:rsidRPr="007A504B">
              <w:t>recovery</w:t>
            </w:r>
          </w:p>
        </w:tc>
        <w:tc>
          <w:tcPr>
            <w:tcW w:w="0" w:type="auto"/>
            <w:hideMark/>
          </w:tcPr>
          <w:p w14:paraId="731614BC" w14:textId="77777777" w:rsidR="000158E9" w:rsidRPr="007A504B" w:rsidRDefault="000158E9" w:rsidP="000158E9">
            <w:pPr>
              <w:pStyle w:val="Compactpreformattedtable"/>
            </w:pPr>
            <w:proofErr w:type="spellStart"/>
            <w:r w:rsidRPr="007A504B">
              <w:t>eliminate_food_waste</w:t>
            </w:r>
            <w:proofErr w:type="spellEnd"/>
          </w:p>
        </w:tc>
        <w:tc>
          <w:tcPr>
            <w:tcW w:w="0" w:type="auto"/>
            <w:hideMark/>
          </w:tcPr>
          <w:p w14:paraId="3126638A" w14:textId="77777777" w:rsidR="000158E9" w:rsidRPr="007A504B" w:rsidRDefault="000158E9" w:rsidP="000158E9">
            <w:pPr>
              <w:pStyle w:val="Compactpreformattedtable"/>
            </w:pPr>
            <w:r w:rsidRPr="007A504B">
              <w:t>2.367066e+03</w:t>
            </w:r>
          </w:p>
        </w:tc>
        <w:tc>
          <w:tcPr>
            <w:tcW w:w="0" w:type="auto"/>
            <w:hideMark/>
          </w:tcPr>
          <w:p w14:paraId="28C566B2" w14:textId="77777777" w:rsidR="000158E9" w:rsidRPr="007A504B" w:rsidRDefault="000158E9" w:rsidP="000158E9">
            <w:pPr>
              <w:pStyle w:val="Compactpreformattedtable"/>
            </w:pPr>
            <w:r w:rsidRPr="007A504B">
              <w:t>180</w:t>
            </w:r>
          </w:p>
        </w:tc>
      </w:tr>
      <w:tr w:rsidR="000158E9" w:rsidRPr="007A504B" w14:paraId="1835623B" w14:textId="77777777" w:rsidTr="000158E9">
        <w:tc>
          <w:tcPr>
            <w:tcW w:w="0" w:type="auto"/>
            <w:hideMark/>
          </w:tcPr>
          <w:p w14:paraId="2F4C0ECE" w14:textId="77777777" w:rsidR="000158E9" w:rsidRPr="007A504B" w:rsidRDefault="000158E9" w:rsidP="000158E9">
            <w:pPr>
              <w:pStyle w:val="Compactpreformattedtable"/>
            </w:pPr>
            <w:r w:rsidRPr="007A504B">
              <w:t>City A</w:t>
            </w:r>
          </w:p>
        </w:tc>
        <w:tc>
          <w:tcPr>
            <w:tcW w:w="0" w:type="auto"/>
            <w:hideMark/>
          </w:tcPr>
          <w:p w14:paraId="13E0BCC5" w14:textId="77777777" w:rsidR="000158E9" w:rsidRPr="007A504B" w:rsidRDefault="000158E9" w:rsidP="000158E9">
            <w:pPr>
              <w:pStyle w:val="Compactpreformattedtable"/>
            </w:pPr>
            <w:proofErr w:type="spellStart"/>
            <w:r w:rsidRPr="007A504B">
              <w:t>FoodWaste</w:t>
            </w:r>
            <w:proofErr w:type="spellEnd"/>
          </w:p>
        </w:tc>
        <w:tc>
          <w:tcPr>
            <w:tcW w:w="0" w:type="auto"/>
            <w:hideMark/>
          </w:tcPr>
          <w:p w14:paraId="2FB6936E" w14:textId="77777777" w:rsidR="000158E9" w:rsidRPr="007A504B" w:rsidRDefault="000158E9" w:rsidP="000158E9">
            <w:pPr>
              <w:pStyle w:val="Compactpreformattedtable"/>
            </w:pPr>
            <w:proofErr w:type="spellStart"/>
            <w:r w:rsidRPr="007A504B">
              <w:t>anaerobicDigestion</w:t>
            </w:r>
            <w:proofErr w:type="spellEnd"/>
          </w:p>
        </w:tc>
        <w:tc>
          <w:tcPr>
            <w:tcW w:w="0" w:type="auto"/>
            <w:hideMark/>
          </w:tcPr>
          <w:p w14:paraId="0A42AFD7" w14:textId="77777777" w:rsidR="000158E9" w:rsidRPr="007A504B" w:rsidRDefault="000158E9" w:rsidP="000158E9">
            <w:pPr>
              <w:pStyle w:val="Compactpreformattedtable"/>
            </w:pPr>
            <w:r w:rsidRPr="007A504B">
              <w:t>recovery</w:t>
            </w:r>
          </w:p>
        </w:tc>
        <w:tc>
          <w:tcPr>
            <w:tcW w:w="0" w:type="auto"/>
            <w:hideMark/>
          </w:tcPr>
          <w:p w14:paraId="3B608C85" w14:textId="77777777" w:rsidR="000158E9" w:rsidRPr="007A504B" w:rsidRDefault="000158E9" w:rsidP="000158E9">
            <w:pPr>
              <w:pStyle w:val="Compactpreformattedtable"/>
            </w:pPr>
            <w:proofErr w:type="spellStart"/>
            <w:r w:rsidRPr="007A504B">
              <w:t>eliminate_food_waste</w:t>
            </w:r>
            <w:proofErr w:type="spellEnd"/>
          </w:p>
        </w:tc>
        <w:tc>
          <w:tcPr>
            <w:tcW w:w="0" w:type="auto"/>
            <w:hideMark/>
          </w:tcPr>
          <w:p w14:paraId="01FB93C0" w14:textId="77777777" w:rsidR="000158E9" w:rsidRPr="007A504B" w:rsidRDefault="000158E9" w:rsidP="000158E9">
            <w:pPr>
              <w:pStyle w:val="Compactpreformattedtable"/>
            </w:pPr>
            <w:r w:rsidRPr="007A504B">
              <w:t>0.000000e+00</w:t>
            </w:r>
          </w:p>
        </w:tc>
        <w:tc>
          <w:tcPr>
            <w:tcW w:w="0" w:type="auto"/>
            <w:hideMark/>
          </w:tcPr>
          <w:p w14:paraId="2B5FE087" w14:textId="77777777" w:rsidR="000158E9" w:rsidRPr="007A504B" w:rsidRDefault="000158E9" w:rsidP="000158E9">
            <w:pPr>
              <w:pStyle w:val="Compactpreformattedtable"/>
            </w:pPr>
            <w:r w:rsidRPr="007A504B">
              <w:t>180</w:t>
            </w:r>
          </w:p>
        </w:tc>
      </w:tr>
      <w:tr w:rsidR="000158E9" w:rsidRPr="007A504B" w14:paraId="144AD24B" w14:textId="77777777" w:rsidTr="000158E9">
        <w:tc>
          <w:tcPr>
            <w:tcW w:w="0" w:type="auto"/>
            <w:hideMark/>
          </w:tcPr>
          <w:p w14:paraId="53062AFA" w14:textId="77777777" w:rsidR="000158E9" w:rsidRPr="007A504B" w:rsidRDefault="000158E9" w:rsidP="000158E9">
            <w:pPr>
              <w:pStyle w:val="Compactpreformattedtable"/>
            </w:pPr>
            <w:r w:rsidRPr="007A504B">
              <w:t>City A</w:t>
            </w:r>
          </w:p>
        </w:tc>
        <w:tc>
          <w:tcPr>
            <w:tcW w:w="0" w:type="auto"/>
            <w:hideMark/>
          </w:tcPr>
          <w:p w14:paraId="2EABA5D8" w14:textId="77777777" w:rsidR="000158E9" w:rsidRPr="007A504B" w:rsidRDefault="000158E9" w:rsidP="000158E9">
            <w:pPr>
              <w:pStyle w:val="Compactpreformattedtable"/>
            </w:pPr>
            <w:proofErr w:type="spellStart"/>
            <w:r w:rsidRPr="007A504B">
              <w:t>FoodWaste</w:t>
            </w:r>
            <w:proofErr w:type="spellEnd"/>
          </w:p>
        </w:tc>
        <w:tc>
          <w:tcPr>
            <w:tcW w:w="0" w:type="auto"/>
            <w:hideMark/>
          </w:tcPr>
          <w:p w14:paraId="0A060DF6" w14:textId="70B2484B" w:rsidR="000158E9" w:rsidRPr="007A504B" w:rsidRDefault="00FF5F25" w:rsidP="000158E9">
            <w:pPr>
              <w:pStyle w:val="Compactpreformattedtable"/>
            </w:pPr>
            <w:r w:rsidRPr="007A504B">
              <w:t>C</w:t>
            </w:r>
            <w:r w:rsidR="000158E9" w:rsidRPr="007A504B">
              <w:t>ombustion</w:t>
            </w:r>
          </w:p>
        </w:tc>
        <w:tc>
          <w:tcPr>
            <w:tcW w:w="0" w:type="auto"/>
            <w:hideMark/>
          </w:tcPr>
          <w:p w14:paraId="25525C94" w14:textId="77777777" w:rsidR="000158E9" w:rsidRPr="007A504B" w:rsidRDefault="000158E9" w:rsidP="000158E9">
            <w:pPr>
              <w:pStyle w:val="Compactpreformattedtable"/>
            </w:pPr>
            <w:r w:rsidRPr="007A504B">
              <w:t>disposal</w:t>
            </w:r>
          </w:p>
        </w:tc>
        <w:tc>
          <w:tcPr>
            <w:tcW w:w="0" w:type="auto"/>
            <w:hideMark/>
          </w:tcPr>
          <w:p w14:paraId="63B654CF" w14:textId="77777777" w:rsidR="000158E9" w:rsidRPr="007A504B" w:rsidRDefault="000158E9" w:rsidP="000158E9">
            <w:pPr>
              <w:pStyle w:val="Compactpreformattedtable"/>
            </w:pPr>
            <w:proofErr w:type="spellStart"/>
            <w:r w:rsidRPr="007A504B">
              <w:t>eliminate_food_waste</w:t>
            </w:r>
            <w:proofErr w:type="spellEnd"/>
          </w:p>
        </w:tc>
        <w:tc>
          <w:tcPr>
            <w:tcW w:w="0" w:type="auto"/>
            <w:hideMark/>
          </w:tcPr>
          <w:p w14:paraId="64E06822" w14:textId="77777777" w:rsidR="000158E9" w:rsidRPr="007A504B" w:rsidRDefault="000158E9" w:rsidP="000158E9">
            <w:pPr>
              <w:pStyle w:val="Compactpreformattedtable"/>
            </w:pPr>
            <w:r w:rsidRPr="007A504B">
              <w:t>0.000000e+00</w:t>
            </w:r>
          </w:p>
        </w:tc>
        <w:tc>
          <w:tcPr>
            <w:tcW w:w="0" w:type="auto"/>
            <w:hideMark/>
          </w:tcPr>
          <w:p w14:paraId="1007BF84" w14:textId="77777777" w:rsidR="000158E9" w:rsidRPr="007A504B" w:rsidRDefault="000158E9" w:rsidP="000158E9">
            <w:pPr>
              <w:pStyle w:val="Compactpreformattedtable"/>
            </w:pPr>
            <w:r w:rsidRPr="007A504B">
              <w:t>180</w:t>
            </w:r>
          </w:p>
        </w:tc>
      </w:tr>
      <w:tr w:rsidR="000158E9" w:rsidRPr="007A504B" w14:paraId="1844EC3B" w14:textId="77777777" w:rsidTr="000158E9">
        <w:tc>
          <w:tcPr>
            <w:tcW w:w="0" w:type="auto"/>
            <w:hideMark/>
          </w:tcPr>
          <w:p w14:paraId="15724896" w14:textId="77777777" w:rsidR="000158E9" w:rsidRPr="007A504B" w:rsidRDefault="000158E9" w:rsidP="000158E9">
            <w:pPr>
              <w:pStyle w:val="Compactpreformattedtable"/>
            </w:pPr>
            <w:r w:rsidRPr="007A504B">
              <w:t>City A</w:t>
            </w:r>
          </w:p>
        </w:tc>
        <w:tc>
          <w:tcPr>
            <w:tcW w:w="0" w:type="auto"/>
            <w:hideMark/>
          </w:tcPr>
          <w:p w14:paraId="5C5764F4" w14:textId="77777777" w:rsidR="000158E9" w:rsidRPr="007A504B" w:rsidRDefault="000158E9" w:rsidP="000158E9">
            <w:pPr>
              <w:pStyle w:val="Compactpreformattedtable"/>
            </w:pPr>
            <w:proofErr w:type="spellStart"/>
            <w:r w:rsidRPr="007A504B">
              <w:t>FoodWaste</w:t>
            </w:r>
            <w:proofErr w:type="spellEnd"/>
          </w:p>
        </w:tc>
        <w:tc>
          <w:tcPr>
            <w:tcW w:w="0" w:type="auto"/>
            <w:hideMark/>
          </w:tcPr>
          <w:p w14:paraId="1FC8C2E7" w14:textId="5B8D8798" w:rsidR="000158E9" w:rsidRPr="007A504B" w:rsidRDefault="00FF5F25" w:rsidP="000158E9">
            <w:pPr>
              <w:pStyle w:val="Compactpreformattedtable"/>
            </w:pPr>
            <w:r w:rsidRPr="007A504B">
              <w:t>C</w:t>
            </w:r>
            <w:r w:rsidR="000158E9" w:rsidRPr="007A504B">
              <w:t>ombustion</w:t>
            </w:r>
          </w:p>
        </w:tc>
        <w:tc>
          <w:tcPr>
            <w:tcW w:w="0" w:type="auto"/>
            <w:hideMark/>
          </w:tcPr>
          <w:p w14:paraId="73E9DEB9" w14:textId="77777777" w:rsidR="000158E9" w:rsidRPr="007A504B" w:rsidRDefault="000158E9" w:rsidP="000158E9">
            <w:pPr>
              <w:pStyle w:val="Compactpreformattedtable"/>
            </w:pPr>
            <w:r w:rsidRPr="007A504B">
              <w:t>recovery</w:t>
            </w:r>
          </w:p>
        </w:tc>
        <w:tc>
          <w:tcPr>
            <w:tcW w:w="0" w:type="auto"/>
            <w:hideMark/>
          </w:tcPr>
          <w:p w14:paraId="6E1251FF" w14:textId="77777777" w:rsidR="000158E9" w:rsidRPr="007A504B" w:rsidRDefault="000158E9" w:rsidP="000158E9">
            <w:pPr>
              <w:pStyle w:val="Compactpreformattedtable"/>
            </w:pPr>
            <w:proofErr w:type="spellStart"/>
            <w:r w:rsidRPr="007A504B">
              <w:t>eliminate_food_waste</w:t>
            </w:r>
            <w:proofErr w:type="spellEnd"/>
          </w:p>
        </w:tc>
        <w:tc>
          <w:tcPr>
            <w:tcW w:w="0" w:type="auto"/>
            <w:hideMark/>
          </w:tcPr>
          <w:p w14:paraId="4FE087F7" w14:textId="77777777" w:rsidR="000158E9" w:rsidRPr="007A504B" w:rsidRDefault="000158E9" w:rsidP="000158E9">
            <w:pPr>
              <w:pStyle w:val="Compactpreformattedtable"/>
            </w:pPr>
            <w:r w:rsidRPr="007A504B">
              <w:t>0.000000e+00</w:t>
            </w:r>
          </w:p>
        </w:tc>
        <w:tc>
          <w:tcPr>
            <w:tcW w:w="0" w:type="auto"/>
            <w:hideMark/>
          </w:tcPr>
          <w:p w14:paraId="73CCF0F5" w14:textId="77777777" w:rsidR="000158E9" w:rsidRPr="007A504B" w:rsidRDefault="000158E9" w:rsidP="000158E9">
            <w:pPr>
              <w:pStyle w:val="Compactpreformattedtable"/>
            </w:pPr>
            <w:r w:rsidRPr="007A504B">
              <w:t>180</w:t>
            </w:r>
          </w:p>
        </w:tc>
      </w:tr>
      <w:tr w:rsidR="000158E9" w:rsidRPr="007A504B" w14:paraId="1751630F" w14:textId="77777777" w:rsidTr="000158E9">
        <w:tc>
          <w:tcPr>
            <w:tcW w:w="0" w:type="auto"/>
            <w:hideMark/>
          </w:tcPr>
          <w:p w14:paraId="2727456A" w14:textId="77777777" w:rsidR="000158E9" w:rsidRPr="007A504B" w:rsidRDefault="000158E9" w:rsidP="000158E9">
            <w:pPr>
              <w:pStyle w:val="Compactpreformattedtable"/>
            </w:pPr>
            <w:r w:rsidRPr="007A504B">
              <w:lastRenderedPageBreak/>
              <w:t>City A</w:t>
            </w:r>
          </w:p>
        </w:tc>
        <w:tc>
          <w:tcPr>
            <w:tcW w:w="0" w:type="auto"/>
            <w:hideMark/>
          </w:tcPr>
          <w:p w14:paraId="289EACE8" w14:textId="77777777" w:rsidR="000158E9" w:rsidRPr="007A504B" w:rsidRDefault="000158E9" w:rsidP="000158E9">
            <w:pPr>
              <w:pStyle w:val="Compactpreformattedtable"/>
            </w:pPr>
            <w:proofErr w:type="spellStart"/>
            <w:r w:rsidRPr="007A504B">
              <w:t>FoodWaste</w:t>
            </w:r>
            <w:proofErr w:type="spellEnd"/>
          </w:p>
        </w:tc>
        <w:tc>
          <w:tcPr>
            <w:tcW w:w="0" w:type="auto"/>
            <w:hideMark/>
          </w:tcPr>
          <w:p w14:paraId="6A5BF900" w14:textId="5B03A95A" w:rsidR="000158E9" w:rsidRPr="007A504B" w:rsidRDefault="00FF5F25" w:rsidP="000158E9">
            <w:pPr>
              <w:pStyle w:val="Compactpreformattedtable"/>
            </w:pPr>
            <w:r w:rsidRPr="007A504B">
              <w:t>C</w:t>
            </w:r>
            <w:r w:rsidR="000158E9" w:rsidRPr="007A504B">
              <w:t>omposting</w:t>
            </w:r>
          </w:p>
        </w:tc>
        <w:tc>
          <w:tcPr>
            <w:tcW w:w="0" w:type="auto"/>
            <w:hideMark/>
          </w:tcPr>
          <w:p w14:paraId="656C6218" w14:textId="77777777" w:rsidR="000158E9" w:rsidRPr="007A504B" w:rsidRDefault="000158E9" w:rsidP="000158E9">
            <w:pPr>
              <w:pStyle w:val="Compactpreformattedtable"/>
            </w:pPr>
            <w:r w:rsidRPr="007A504B">
              <w:t>recovery</w:t>
            </w:r>
          </w:p>
        </w:tc>
        <w:tc>
          <w:tcPr>
            <w:tcW w:w="0" w:type="auto"/>
            <w:hideMark/>
          </w:tcPr>
          <w:p w14:paraId="09FC1E8B" w14:textId="77777777" w:rsidR="000158E9" w:rsidRPr="007A504B" w:rsidRDefault="000158E9" w:rsidP="000158E9">
            <w:pPr>
              <w:pStyle w:val="Compactpreformattedtable"/>
            </w:pPr>
            <w:proofErr w:type="spellStart"/>
            <w:r w:rsidRPr="007A504B">
              <w:t>eliminate_food_waste</w:t>
            </w:r>
            <w:proofErr w:type="spellEnd"/>
          </w:p>
        </w:tc>
        <w:tc>
          <w:tcPr>
            <w:tcW w:w="0" w:type="auto"/>
            <w:hideMark/>
          </w:tcPr>
          <w:p w14:paraId="282C7C96" w14:textId="77777777" w:rsidR="000158E9" w:rsidRPr="007A504B" w:rsidRDefault="000158E9" w:rsidP="000158E9">
            <w:pPr>
              <w:pStyle w:val="Compactpreformattedtable"/>
            </w:pPr>
            <w:r w:rsidRPr="007A504B">
              <w:t>0.000000e+00</w:t>
            </w:r>
          </w:p>
        </w:tc>
        <w:tc>
          <w:tcPr>
            <w:tcW w:w="0" w:type="auto"/>
            <w:hideMark/>
          </w:tcPr>
          <w:p w14:paraId="4DB441E9" w14:textId="77777777" w:rsidR="000158E9" w:rsidRPr="007A504B" w:rsidRDefault="000158E9" w:rsidP="000158E9">
            <w:pPr>
              <w:pStyle w:val="Compactpreformattedtable"/>
            </w:pPr>
            <w:r w:rsidRPr="007A504B">
              <w:t>180</w:t>
            </w:r>
          </w:p>
        </w:tc>
      </w:tr>
      <w:tr w:rsidR="000158E9" w:rsidRPr="007A504B" w14:paraId="328D30BF" w14:textId="77777777" w:rsidTr="000158E9">
        <w:tc>
          <w:tcPr>
            <w:tcW w:w="0" w:type="auto"/>
            <w:hideMark/>
          </w:tcPr>
          <w:p w14:paraId="28520101" w14:textId="77777777" w:rsidR="000158E9" w:rsidRPr="007A504B" w:rsidRDefault="000158E9" w:rsidP="000158E9">
            <w:pPr>
              <w:pStyle w:val="Compactpreformattedtable"/>
            </w:pPr>
            <w:r w:rsidRPr="007A504B">
              <w:t>City A</w:t>
            </w:r>
          </w:p>
        </w:tc>
        <w:tc>
          <w:tcPr>
            <w:tcW w:w="0" w:type="auto"/>
            <w:hideMark/>
          </w:tcPr>
          <w:p w14:paraId="6CFD52EF" w14:textId="77777777" w:rsidR="000158E9" w:rsidRPr="007A504B" w:rsidRDefault="000158E9" w:rsidP="000158E9">
            <w:pPr>
              <w:pStyle w:val="Compactpreformattedtable"/>
            </w:pPr>
            <w:proofErr w:type="spellStart"/>
            <w:r w:rsidRPr="007A504B">
              <w:t>FoodWaste</w:t>
            </w:r>
            <w:proofErr w:type="spellEnd"/>
          </w:p>
        </w:tc>
        <w:tc>
          <w:tcPr>
            <w:tcW w:w="0" w:type="auto"/>
            <w:hideMark/>
          </w:tcPr>
          <w:p w14:paraId="4D639748" w14:textId="2012264D" w:rsidR="000158E9" w:rsidRPr="007A504B" w:rsidRDefault="00FF5F25" w:rsidP="000158E9">
            <w:pPr>
              <w:pStyle w:val="Compactpreformattedtable"/>
            </w:pPr>
            <w:r w:rsidRPr="007A504B">
              <w:t>L</w:t>
            </w:r>
            <w:r w:rsidR="000158E9" w:rsidRPr="007A504B">
              <w:t>andfilling</w:t>
            </w:r>
          </w:p>
        </w:tc>
        <w:tc>
          <w:tcPr>
            <w:tcW w:w="0" w:type="auto"/>
            <w:hideMark/>
          </w:tcPr>
          <w:p w14:paraId="00AF73C3" w14:textId="77777777" w:rsidR="000158E9" w:rsidRPr="007A504B" w:rsidRDefault="000158E9" w:rsidP="000158E9">
            <w:pPr>
              <w:pStyle w:val="Compactpreformattedtable"/>
            </w:pPr>
            <w:r w:rsidRPr="007A504B">
              <w:t>disposal</w:t>
            </w:r>
          </w:p>
        </w:tc>
        <w:tc>
          <w:tcPr>
            <w:tcW w:w="0" w:type="auto"/>
            <w:hideMark/>
          </w:tcPr>
          <w:p w14:paraId="65F8A1B5" w14:textId="77777777" w:rsidR="000158E9" w:rsidRPr="007A504B" w:rsidRDefault="000158E9" w:rsidP="000158E9">
            <w:pPr>
              <w:pStyle w:val="Compactpreformattedtable"/>
            </w:pPr>
            <w:proofErr w:type="spellStart"/>
            <w:r w:rsidRPr="007A504B">
              <w:t>eliminate_food_waste</w:t>
            </w:r>
            <w:proofErr w:type="spellEnd"/>
          </w:p>
        </w:tc>
        <w:tc>
          <w:tcPr>
            <w:tcW w:w="0" w:type="auto"/>
            <w:hideMark/>
          </w:tcPr>
          <w:p w14:paraId="0E607A7E" w14:textId="77777777" w:rsidR="000158E9" w:rsidRPr="007A504B" w:rsidRDefault="000158E9" w:rsidP="000158E9">
            <w:pPr>
              <w:pStyle w:val="Compactpreformattedtable"/>
            </w:pPr>
            <w:r w:rsidRPr="007A504B">
              <w:t>0.000000e+00</w:t>
            </w:r>
          </w:p>
        </w:tc>
        <w:tc>
          <w:tcPr>
            <w:tcW w:w="0" w:type="auto"/>
            <w:hideMark/>
          </w:tcPr>
          <w:p w14:paraId="2647FBA2" w14:textId="77777777" w:rsidR="000158E9" w:rsidRPr="007A504B" w:rsidRDefault="000158E9" w:rsidP="000158E9">
            <w:pPr>
              <w:pStyle w:val="Compactpreformattedtable"/>
            </w:pPr>
            <w:r w:rsidRPr="007A504B">
              <w:t>180</w:t>
            </w:r>
          </w:p>
        </w:tc>
      </w:tr>
    </w:tbl>
    <w:p w14:paraId="402B2FDF" w14:textId="2388BA2B" w:rsidR="002D3EDE" w:rsidRDefault="002D3EDE" w:rsidP="00802099"/>
    <w:p w14:paraId="16A5CC23" w14:textId="128FBB35" w:rsidR="00363008" w:rsidRPr="00363008" w:rsidRDefault="00363008" w:rsidP="00363008">
      <w:pPr>
        <w:pStyle w:val="Heading3"/>
      </w:pPr>
      <w:r w:rsidRPr="00363008">
        <w:t xml:space="preserve">Addition of production </w:t>
      </w:r>
      <w:r w:rsidR="00FB3CD7">
        <w:t>tonnages</w:t>
      </w:r>
    </w:p>
    <w:p w14:paraId="65A1CEFA" w14:textId="77777777" w:rsidR="00217139" w:rsidRDefault="00CA3779" w:rsidP="000158E9">
      <w:r>
        <w:t>As provided by the user,</w:t>
      </w:r>
      <w:r w:rsidR="000158E9">
        <w:t xml:space="preserve"> </w:t>
      </w:r>
      <w:proofErr w:type="spellStart"/>
      <w:r w:rsidR="000158E9" w:rsidRPr="000158E9">
        <w:rPr>
          <w:i/>
        </w:rPr>
        <w:t>massProfiles</w:t>
      </w:r>
      <w:proofErr w:type="spellEnd"/>
      <w:r w:rsidR="000158E9">
        <w:t xml:space="preserve"> includes</w:t>
      </w:r>
      <w:r>
        <w:t xml:space="preserve"> only</w:t>
      </w:r>
      <w:r w:rsidR="000158E9">
        <w:t xml:space="preserve"> tons of materials handled at the end-of-life phase of the life cycle.  </w:t>
      </w:r>
    </w:p>
    <w:p w14:paraId="69E6569D" w14:textId="77777777" w:rsidR="00217139" w:rsidRDefault="00217139" w:rsidP="000158E9"/>
    <w:p w14:paraId="45A21835" w14:textId="4F342D30" w:rsidR="000158E9" w:rsidRDefault="00A918B8" w:rsidP="000158E9">
      <w:r>
        <w:t>WIC</w:t>
      </w:r>
      <w:r w:rsidR="00CA3779">
        <w:t xml:space="preserve"> </w:t>
      </w:r>
      <w:r w:rsidR="000158E9">
        <w:t xml:space="preserve">must also </w:t>
      </w:r>
      <w:r>
        <w:t xml:space="preserve">create records </w:t>
      </w:r>
      <w:r w:rsidR="000158E9">
        <w:t xml:space="preserve">for the tons of those materials </w:t>
      </w:r>
      <w:r w:rsidR="009C5057">
        <w:t>when</w:t>
      </w:r>
      <w:r w:rsidR="000158E9">
        <w:t xml:space="preserve"> </w:t>
      </w:r>
      <w:r w:rsidR="009C5057">
        <w:t>they</w:t>
      </w:r>
      <w:r w:rsidR="000158E9">
        <w:t xml:space="preserve"> </w:t>
      </w:r>
      <w:r w:rsidR="009C5057">
        <w:t>go through</w:t>
      </w:r>
      <w:r w:rsidR="000158E9">
        <w:t xml:space="preserve"> two other life cycle stages: end-of-life transport and production.</w:t>
      </w:r>
      <w:r w:rsidR="009C5057">
        <w:t xml:space="preserve">  </w:t>
      </w:r>
      <w:r w:rsidR="00217139">
        <w:t>WIC makes a simple assumption: the number of tons produced, or transported to end-of-life treatment, is the same as the number handled (and measured) at end-of-life-treatment itself.</w:t>
      </w:r>
      <w:r w:rsidR="000158E9">
        <w:t xml:space="preserve">  </w:t>
      </w:r>
    </w:p>
    <w:p w14:paraId="5732FC03" w14:textId="59FAE631" w:rsidR="00217139" w:rsidRDefault="00217139" w:rsidP="000158E9"/>
    <w:p w14:paraId="5A091137" w14:textId="6C43A78D" w:rsidR="009C5057" w:rsidRDefault="00217139" w:rsidP="000158E9">
      <w:r>
        <w:t xml:space="preserve">This assumption is a </w:t>
      </w:r>
      <w:r w:rsidR="001F6FAE">
        <w:t xml:space="preserve">logical, </w:t>
      </w:r>
      <w:r w:rsidR="009C5057">
        <w:t>practical</w:t>
      </w:r>
      <w:r>
        <w:t xml:space="preserve"> way to apply a life cycle approach to real waste streams composed of diverse materials. </w:t>
      </w:r>
      <w:r w:rsidR="009C5057">
        <w:t xml:space="preserve"> </w:t>
      </w:r>
      <w:r w:rsidR="001F6FAE">
        <w:t>F</w:t>
      </w:r>
      <w:r w:rsidR="00FB3CD7">
        <w:t>or example, it stands to reason that a</w:t>
      </w:r>
      <w:r w:rsidR="009C5057">
        <w:t>ll the tons that are handled at end of life must previously have been produced</w:t>
      </w:r>
      <w:r w:rsidR="00FB3CD7">
        <w:t>.</w:t>
      </w:r>
    </w:p>
    <w:p w14:paraId="28CAB158" w14:textId="77777777" w:rsidR="009C5057" w:rsidRDefault="009C5057" w:rsidP="000158E9"/>
    <w:p w14:paraId="095DBD3F" w14:textId="00DA3BC9" w:rsidR="00217139" w:rsidRDefault="009C5057" w:rsidP="000158E9">
      <w:r>
        <w:t xml:space="preserve">This assumption </w:t>
      </w:r>
      <w:r w:rsidR="00217139">
        <w:t xml:space="preserve">does not imply that WIC assumes material losses </w:t>
      </w:r>
      <w:r w:rsidR="00FB3CD7">
        <w:t>during</w:t>
      </w:r>
      <w:r>
        <w:t xml:space="preserve"> </w:t>
      </w:r>
      <w:r w:rsidR="00FB3CD7">
        <w:t>production or end-of-life-transport</w:t>
      </w:r>
      <w:r>
        <w:t xml:space="preserve"> are zero.   They surely are not.  </w:t>
      </w:r>
      <w:r w:rsidR="00217139">
        <w:t>Rather, in WIC, if</w:t>
      </w:r>
      <w:r w:rsidR="001F6FAE">
        <w:t xml:space="preserve"> there are material losses in any phase</w:t>
      </w:r>
      <w:r w:rsidR="00FB3CD7">
        <w:t>, the</w:t>
      </w:r>
      <w:r w:rsidR="00217139">
        <w:t xml:space="preserve"> consequences </w:t>
      </w:r>
      <w:r w:rsidR="00FB3CD7">
        <w:t xml:space="preserve">of those losses </w:t>
      </w:r>
      <w:r w:rsidR="00217139">
        <w:t>should be reflected</w:t>
      </w:r>
      <w:r>
        <w:t xml:space="preserve"> in the relevant impact factors –</w:t>
      </w:r>
      <w:r w:rsidR="00FB3CD7">
        <w:t xml:space="preserve"> given</w:t>
      </w:r>
      <w:r>
        <w:t xml:space="preserve"> that </w:t>
      </w:r>
      <w:r w:rsidRPr="001F6FAE">
        <w:rPr>
          <w:i/>
        </w:rPr>
        <w:t>tons</w:t>
      </w:r>
      <w:r>
        <w:t xml:space="preserve"> are measured at end-of-life-treatment.</w:t>
      </w:r>
    </w:p>
    <w:p w14:paraId="388C8594" w14:textId="01ED4A73" w:rsidR="00CA3779" w:rsidRDefault="00CA3779" w:rsidP="000158E9"/>
    <w:p w14:paraId="7837DDDE" w14:textId="26DAF7C9" w:rsidR="00363008" w:rsidRDefault="009C5057" w:rsidP="000158E9">
      <w:r>
        <w:t xml:space="preserve">The </w:t>
      </w:r>
      <w:r w:rsidRPr="001F6FAE">
        <w:rPr>
          <w:i/>
        </w:rPr>
        <w:t>tons</w:t>
      </w:r>
      <w:r>
        <w:t xml:space="preserve"> associated with production are added </w:t>
      </w:r>
      <w:r w:rsidR="00FB3CD7">
        <w:t xml:space="preserve">to </w:t>
      </w:r>
      <w:proofErr w:type="spellStart"/>
      <w:r w:rsidR="00FB3CD7" w:rsidRPr="00FB3CD7">
        <w:rPr>
          <w:i/>
        </w:rPr>
        <w:t>massProfiles</w:t>
      </w:r>
      <w:proofErr w:type="spellEnd"/>
      <w:r w:rsidR="00FB3CD7">
        <w:t xml:space="preserve"> </w:t>
      </w:r>
      <w:r>
        <w:t xml:space="preserve">with a simple copy and substitution operation, as is illustrated in </w:t>
      </w:r>
      <w:r w:rsidR="00FF5F25" w:rsidRPr="00FF5F25">
        <w:rPr>
          <w:i/>
        </w:rPr>
        <w:t>Example applications of the Waste Impact Calculator</w:t>
      </w:r>
      <w:r w:rsidR="00103446">
        <w:t xml:space="preserve">.   After R has loaded </w:t>
      </w:r>
      <w:proofErr w:type="spellStart"/>
      <w:r w:rsidR="00103446" w:rsidRPr="00103446">
        <w:rPr>
          <w:i/>
        </w:rPr>
        <w:t>massProfiles</w:t>
      </w:r>
      <w:proofErr w:type="spellEnd"/>
      <w:r w:rsidR="00103446">
        <w:t xml:space="preserve"> into its workspace, </w:t>
      </w:r>
      <w:r w:rsidR="001F6FAE">
        <w:t xml:space="preserve">it copies all records in </w:t>
      </w:r>
      <w:proofErr w:type="spellStart"/>
      <w:r w:rsidR="001F6FAE" w:rsidRPr="00FF5F25">
        <w:rPr>
          <w:i/>
        </w:rPr>
        <w:t>massProfiles</w:t>
      </w:r>
      <w:proofErr w:type="spellEnd"/>
      <w:r w:rsidR="001F6FAE">
        <w:t xml:space="preserve"> i</w:t>
      </w:r>
      <w:r w:rsidR="00FB3CD7">
        <w:t xml:space="preserve">nto a temporary buffer, sets the </w:t>
      </w:r>
      <w:proofErr w:type="gramStart"/>
      <w:r w:rsidR="00FB3CD7">
        <w:t>fields</w:t>
      </w:r>
      <w:proofErr w:type="gramEnd"/>
      <w:r w:rsidR="001F6FAE">
        <w:t xml:space="preserve"> </w:t>
      </w:r>
      <w:r w:rsidR="001F6FAE" w:rsidRPr="00FB3CD7">
        <w:rPr>
          <w:i/>
        </w:rPr>
        <w:t>disposition</w:t>
      </w:r>
      <w:r w:rsidR="001F6FAE">
        <w:t xml:space="preserve"> and </w:t>
      </w:r>
      <w:proofErr w:type="spellStart"/>
      <w:r w:rsidR="001F6FAE" w:rsidRPr="00FB3CD7">
        <w:rPr>
          <w:i/>
        </w:rPr>
        <w:t>umbDisp</w:t>
      </w:r>
      <w:proofErr w:type="spellEnd"/>
      <w:r w:rsidR="00FB3CD7">
        <w:t xml:space="preserve"> to</w:t>
      </w:r>
      <w:r w:rsidR="001F6FAE">
        <w:t xml:space="preserve"> dummy values of “production,” and appends the buffer to </w:t>
      </w:r>
      <w:proofErr w:type="spellStart"/>
      <w:r w:rsidR="001F6FAE" w:rsidRPr="00FB3CD7">
        <w:rPr>
          <w:i/>
        </w:rPr>
        <w:t>massProfiles</w:t>
      </w:r>
      <w:proofErr w:type="spellEnd"/>
      <w:r w:rsidR="001F6FAE">
        <w:t>.  The result is saved as a new data table</w:t>
      </w:r>
      <w:r w:rsidR="000158E9">
        <w:t xml:space="preserve">, </w:t>
      </w:r>
      <w:proofErr w:type="spellStart"/>
      <w:r w:rsidR="000158E9" w:rsidRPr="00103446">
        <w:rPr>
          <w:b/>
          <w:i/>
        </w:rPr>
        <w:t>massProfilesPlus</w:t>
      </w:r>
      <w:proofErr w:type="spellEnd"/>
      <w:r w:rsidR="000158E9">
        <w:t>.</w:t>
      </w:r>
      <w:r w:rsidR="00103446">
        <w:t xml:space="preserve">  </w:t>
      </w:r>
      <w:proofErr w:type="spellStart"/>
      <w:proofErr w:type="gramStart"/>
      <w:r w:rsidR="00103446" w:rsidRPr="00103446">
        <w:rPr>
          <w:i/>
        </w:rPr>
        <w:t>massProfilesPlus</w:t>
      </w:r>
      <w:proofErr w:type="spellEnd"/>
      <w:proofErr w:type="gramEnd"/>
      <w:r w:rsidR="00103446">
        <w:t xml:space="preserve"> has exactly twice the total number of </w:t>
      </w:r>
      <w:r w:rsidR="00103446" w:rsidRPr="00103446">
        <w:rPr>
          <w:i/>
        </w:rPr>
        <w:t>tons</w:t>
      </w:r>
      <w:r w:rsidR="00103446">
        <w:t xml:space="preserve"> as </w:t>
      </w:r>
      <w:proofErr w:type="spellStart"/>
      <w:r w:rsidR="00103446" w:rsidRPr="00103446">
        <w:rPr>
          <w:i/>
        </w:rPr>
        <w:t>massProfiles</w:t>
      </w:r>
      <w:proofErr w:type="spellEnd"/>
      <w:r w:rsidR="00103446">
        <w:t>.</w:t>
      </w:r>
    </w:p>
    <w:p w14:paraId="12FE82D4" w14:textId="0E39DD45" w:rsidR="00103446" w:rsidRDefault="00103446" w:rsidP="00103446"/>
    <w:p w14:paraId="5CEA60CE" w14:textId="7799C9A3" w:rsidR="00103446" w:rsidRDefault="00103446" w:rsidP="00103446">
      <w:r>
        <w:t>End-of-life transport tons are generated a different way</w:t>
      </w:r>
      <w:r w:rsidR="00A918B8">
        <w:t xml:space="preserve">, </w:t>
      </w:r>
      <w:r w:rsidR="00FB3CD7">
        <w:t>as</w:t>
      </w:r>
      <w:r w:rsidR="00A918B8">
        <w:t xml:space="preserve"> will be </w:t>
      </w:r>
      <w:r w:rsidR="00FB3CD7">
        <w:t>illustrated</w:t>
      </w:r>
      <w:r w:rsidR="00A918B8">
        <w:t xml:space="preserve"> later.</w:t>
      </w:r>
    </w:p>
    <w:p w14:paraId="618EB686" w14:textId="49352257" w:rsidR="000158E9" w:rsidRDefault="000158E9" w:rsidP="000158E9"/>
    <w:p w14:paraId="5C35FC72" w14:textId="052C3E14" w:rsidR="004D5E2A" w:rsidRDefault="00FF5F25" w:rsidP="00363008">
      <w:pPr>
        <w:pStyle w:val="Heading3"/>
      </w:pPr>
      <w:r>
        <w:t xml:space="preserve">Introduction to the </w:t>
      </w:r>
      <w:proofErr w:type="spellStart"/>
      <w:r>
        <w:t>impactFactors</w:t>
      </w:r>
      <w:proofErr w:type="spellEnd"/>
      <w:r>
        <w:t xml:space="preserve"> table; miscellaneous adjustments to LCA output</w:t>
      </w:r>
    </w:p>
    <w:p w14:paraId="6EC34BF3" w14:textId="6C3324C0" w:rsidR="004D5E2A" w:rsidRDefault="00A918B8" w:rsidP="004D5E2A">
      <w:r>
        <w:t xml:space="preserve">The </w:t>
      </w:r>
      <w:proofErr w:type="spellStart"/>
      <w:r w:rsidRPr="00A918B8">
        <w:rPr>
          <w:i/>
        </w:rPr>
        <w:t>impactFactors</w:t>
      </w:r>
      <w:proofErr w:type="spellEnd"/>
      <w:r>
        <w:t xml:space="preserve"> table contains all of the impact information available in the published version of WIC</w:t>
      </w:r>
      <w:r w:rsidR="00810E3F">
        <w:t xml:space="preserve">.  Each record contains </w:t>
      </w:r>
      <w:r>
        <w:t xml:space="preserve">one impact factor, describing impact per short ton of waste material, classified by impact category, </w:t>
      </w:r>
      <w:r w:rsidR="00810E3F">
        <w:t xml:space="preserve">physical impact units (e.g. “joules”), </w:t>
      </w:r>
      <w:r>
        <w:t>material name, li</w:t>
      </w:r>
      <w:r w:rsidR="00810E3F">
        <w:t>fe cycle phase, and disposition.</w:t>
      </w:r>
    </w:p>
    <w:p w14:paraId="127453D1" w14:textId="13C0456E" w:rsidR="00A918B8" w:rsidRDefault="00A918B8" w:rsidP="004D5E2A"/>
    <w:p w14:paraId="523451E5" w14:textId="22934AC7" w:rsidR="00A918B8" w:rsidRDefault="00A918B8" w:rsidP="004D5E2A">
      <w:r>
        <w:t xml:space="preserve">These records are the </w:t>
      </w:r>
      <w:r w:rsidR="00D7438D">
        <w:t xml:space="preserve">processed </w:t>
      </w:r>
      <w:r w:rsidR="007A51F5">
        <w:t>results</w:t>
      </w:r>
      <w:r>
        <w:t xml:space="preserve"> of</w:t>
      </w:r>
      <w:r w:rsidR="000B7244">
        <w:t xml:space="preserve"> original</w:t>
      </w:r>
      <w:r>
        <w:t xml:space="preserve"> life cycl</w:t>
      </w:r>
      <w:r w:rsidR="000B7244">
        <w:t xml:space="preserve">e assessment work by Oregon DEQ, work that is described in detail in </w:t>
      </w:r>
      <w:r w:rsidR="00FF5F25">
        <w:t xml:space="preserve">the companion document </w:t>
      </w:r>
      <w:r w:rsidR="00FF5F25" w:rsidRPr="00FF5F25">
        <w:rPr>
          <w:i/>
        </w:rPr>
        <w:t>Impact modeling for the Waste Impact Calculator</w:t>
      </w:r>
      <w:r w:rsidR="000B7244">
        <w:t>.</w:t>
      </w:r>
      <w:r>
        <w:t xml:space="preserve">  While </w:t>
      </w:r>
      <w:r w:rsidR="00FF5F25">
        <w:t>this</w:t>
      </w:r>
      <w:r w:rsidR="000B7244">
        <w:t xml:space="preserve"> work</w:t>
      </w:r>
      <w:r>
        <w:t xml:space="preserve"> contain</w:t>
      </w:r>
      <w:r w:rsidR="001A1DC6">
        <w:t>s</w:t>
      </w:r>
      <w:r>
        <w:t xml:space="preserve"> certain assumptions th</w:t>
      </w:r>
      <w:r w:rsidR="000B7244">
        <w:t xml:space="preserve">at are specific to Oregon, </w:t>
      </w:r>
      <w:proofErr w:type="spellStart"/>
      <w:r w:rsidR="000B7244" w:rsidRPr="000B7244">
        <w:rPr>
          <w:i/>
        </w:rPr>
        <w:t>impactFactors</w:t>
      </w:r>
      <w:proofErr w:type="spellEnd"/>
      <w:r w:rsidR="000B7244">
        <w:t xml:space="preserve"> should be useful to many outside of Oregon – especially given that the life cycle impacts of waste tend to be dominated by impacts in the production phase, which should vary little across potential users.</w:t>
      </w:r>
    </w:p>
    <w:p w14:paraId="35A53EBE" w14:textId="1F64D891" w:rsidR="007A51F5" w:rsidRDefault="007A51F5" w:rsidP="004D5E2A"/>
    <w:p w14:paraId="6350BB16" w14:textId="77777777" w:rsidR="00BB3AD0" w:rsidRDefault="007A51F5" w:rsidP="004D5E2A">
      <w:r w:rsidRPr="00125EA4">
        <w:t>The direct output of the LCA sof</w:t>
      </w:r>
      <w:r w:rsidR="00BB3AD0">
        <w:t>tware is altered in several miscellaneous ways</w:t>
      </w:r>
      <w:r w:rsidRPr="00125EA4">
        <w:t xml:space="preserve"> before it is saved in the </w:t>
      </w:r>
      <w:proofErr w:type="spellStart"/>
      <w:r w:rsidRPr="00125EA4">
        <w:rPr>
          <w:i/>
        </w:rPr>
        <w:t>impactFactors</w:t>
      </w:r>
      <w:proofErr w:type="spellEnd"/>
      <w:r w:rsidRPr="00125EA4">
        <w:t xml:space="preserve"> table.</w:t>
      </w:r>
      <w:r w:rsidR="00575D1F">
        <w:t xml:space="preserve">  </w:t>
      </w:r>
    </w:p>
    <w:p w14:paraId="589F0BB1" w14:textId="77777777" w:rsidR="00BB3AD0" w:rsidRDefault="00BB3AD0" w:rsidP="004D5E2A"/>
    <w:p w14:paraId="0427C833" w14:textId="627B7F00" w:rsidR="00BB3AD0" w:rsidRPr="00BB3AD0" w:rsidRDefault="00BC0D1A" w:rsidP="004D5E2A">
      <w:pPr>
        <w:rPr>
          <w:u w:val="single"/>
        </w:rPr>
      </w:pPr>
      <w:r>
        <w:rPr>
          <w:u w:val="single"/>
        </w:rPr>
        <w:t>Some d</w:t>
      </w:r>
      <w:r w:rsidR="00BB3AD0" w:rsidRPr="00BB3AD0">
        <w:rPr>
          <w:u w:val="single"/>
        </w:rPr>
        <w:t>ispositions omitted</w:t>
      </w:r>
    </w:p>
    <w:p w14:paraId="3F283248" w14:textId="77777777" w:rsidR="00BB3AD0" w:rsidRDefault="00BB3AD0" w:rsidP="004D5E2A"/>
    <w:p w14:paraId="77D91466" w14:textId="268F045E" w:rsidR="00BB3AD0" w:rsidRDefault="00BB3AD0" w:rsidP="004D5E2A">
      <w:r>
        <w:t>Some end-of-life</w:t>
      </w:r>
      <w:r w:rsidR="007A51F5" w:rsidRPr="00125EA4">
        <w:t xml:space="preserve"> dispositions</w:t>
      </w:r>
      <w:r>
        <w:t xml:space="preserve"> that appear in </w:t>
      </w:r>
      <w:r w:rsidRPr="00BB3AD0">
        <w:rPr>
          <w:i/>
        </w:rPr>
        <w:t>Impact</w:t>
      </w:r>
      <w:r>
        <w:rPr>
          <w:i/>
        </w:rPr>
        <w:t xml:space="preserve"> calculations</w:t>
      </w:r>
      <w:r w:rsidRPr="00BB3AD0">
        <w:rPr>
          <w:i/>
        </w:rPr>
        <w:t xml:space="preserve"> for the Waste Impact Calculator</w:t>
      </w:r>
      <w:r>
        <w:t xml:space="preserve"> are not currently relevant to</w:t>
      </w:r>
      <w:r w:rsidR="007A51F5" w:rsidRPr="00125EA4">
        <w:t xml:space="preserve"> Oregon </w:t>
      </w:r>
      <w:r>
        <w:t>solid waste statistics</w:t>
      </w:r>
      <w:r w:rsidR="00E85D2A" w:rsidRPr="00125EA4">
        <w:t xml:space="preserve">.  </w:t>
      </w:r>
      <w:r w:rsidR="00575D1F">
        <w:t>These currently include incineration without energy recovery (“</w:t>
      </w:r>
      <w:proofErr w:type="spellStart"/>
      <w:r w:rsidR="00575D1F">
        <w:t>incinerationNoER</w:t>
      </w:r>
      <w:proofErr w:type="spellEnd"/>
      <w:r w:rsidR="00575D1F">
        <w:t>” i</w:t>
      </w:r>
      <w:r>
        <w:t xml:space="preserve">n the </w:t>
      </w:r>
      <w:r w:rsidRPr="00BB3AD0">
        <w:rPr>
          <w:i/>
        </w:rPr>
        <w:t>Impact calculations</w:t>
      </w:r>
      <w:r>
        <w:t xml:space="preserve"> document</w:t>
      </w:r>
      <w:r w:rsidR="00575D1F">
        <w:t xml:space="preserve">), recycling glass to fiberglass </w:t>
      </w:r>
      <w:r w:rsidR="00575D1F">
        <w:lastRenderedPageBreak/>
        <w:t>(“</w:t>
      </w:r>
      <w:proofErr w:type="spellStart"/>
      <w:r w:rsidR="00575D1F">
        <w:t>recyclingFiberglass</w:t>
      </w:r>
      <w:proofErr w:type="spellEnd"/>
      <w:r w:rsidR="00575D1F">
        <w:t>”), reuse of anything (“reuse”)</w:t>
      </w:r>
      <w:r>
        <w:t>, and reuse of a beverage container (“</w:t>
      </w:r>
      <w:proofErr w:type="spellStart"/>
      <w:r>
        <w:t>reuseContainer</w:t>
      </w:r>
      <w:proofErr w:type="spellEnd"/>
      <w:r>
        <w:t>”).</w:t>
      </w:r>
    </w:p>
    <w:p w14:paraId="1E813630" w14:textId="5F4667D0" w:rsidR="00BB3AD0" w:rsidRDefault="00BB3AD0" w:rsidP="004D5E2A"/>
    <w:p w14:paraId="2B098828" w14:textId="15486F9E" w:rsidR="00BB3AD0" w:rsidRPr="00BB3AD0" w:rsidRDefault="00BC0D1A" w:rsidP="004D5E2A">
      <w:pPr>
        <w:rPr>
          <w:u w:val="single"/>
        </w:rPr>
      </w:pPr>
      <w:r>
        <w:rPr>
          <w:u w:val="single"/>
        </w:rPr>
        <w:t>Some d</w:t>
      </w:r>
      <w:r w:rsidR="00BB3AD0" w:rsidRPr="00BB3AD0">
        <w:rPr>
          <w:u w:val="single"/>
        </w:rPr>
        <w:t>ispositions renamed</w:t>
      </w:r>
    </w:p>
    <w:p w14:paraId="1E64E443" w14:textId="63742A7B" w:rsidR="00BB3AD0" w:rsidRDefault="00BB3AD0" w:rsidP="004D5E2A"/>
    <w:p w14:paraId="7A8E92D6" w14:textId="1548B348" w:rsidR="00BB3AD0" w:rsidRDefault="00BB3AD0" w:rsidP="004D5E2A">
      <w:r>
        <w:t xml:space="preserve">Other end-of-life dispositions appearing in the </w:t>
      </w:r>
      <w:r w:rsidRPr="00BB3AD0">
        <w:rPr>
          <w:i/>
        </w:rPr>
        <w:t>Impact calculations</w:t>
      </w:r>
      <w:r>
        <w:t xml:space="preserve"> document are renamed to be more intuitive when the </w:t>
      </w:r>
      <w:proofErr w:type="spellStart"/>
      <w:r>
        <w:t>impactFactors</w:t>
      </w:r>
      <w:proofErr w:type="spellEnd"/>
      <w:r>
        <w:t xml:space="preserve"> table is created.</w:t>
      </w:r>
    </w:p>
    <w:p w14:paraId="211292CC" w14:textId="2E5E6916" w:rsidR="00BB3AD0" w:rsidRDefault="00BB3AD0" w:rsidP="004D5E2A"/>
    <w:p w14:paraId="2979B647" w14:textId="4D1EF844" w:rsidR="00BB3AD0" w:rsidRDefault="00BB3AD0" w:rsidP="00BC0D1A">
      <w:r>
        <w:t>“</w:t>
      </w:r>
      <w:proofErr w:type="spellStart"/>
      <w:proofErr w:type="gramStart"/>
      <w:r>
        <w:t>recyclingGeneric</w:t>
      </w:r>
      <w:proofErr w:type="spellEnd"/>
      <w:proofErr w:type="gramEnd"/>
      <w:r>
        <w:t>” in the Impact calculations document is renamed to simply “recycling”; “</w:t>
      </w:r>
      <w:proofErr w:type="spellStart"/>
      <w:r>
        <w:t>recycling</w:t>
      </w:r>
      <w:r w:rsidR="00BC0D1A">
        <w:t>To</w:t>
      </w:r>
      <w:r>
        <w:t>Aggregate</w:t>
      </w:r>
      <w:proofErr w:type="spellEnd"/>
      <w:r>
        <w:t>”</w:t>
      </w:r>
      <w:r w:rsidR="00BC0D1A">
        <w:t xml:space="preserve"> is renamed to “</w:t>
      </w:r>
      <w:proofErr w:type="spellStart"/>
      <w:r w:rsidR="00BC0D1A">
        <w:t>useAsAggregate</w:t>
      </w:r>
      <w:proofErr w:type="spellEnd"/>
      <w:r w:rsidR="00BC0D1A">
        <w:t>”; “</w:t>
      </w:r>
      <w:proofErr w:type="spellStart"/>
      <w:r w:rsidR="00BC0D1A">
        <w:t>recyclingToContainer</w:t>
      </w:r>
      <w:proofErr w:type="spellEnd"/>
      <w:r w:rsidR="00BC0D1A">
        <w:t>” is renamed to “recycling”; and “</w:t>
      </w:r>
      <w:proofErr w:type="spellStart"/>
      <w:r w:rsidR="00BC0D1A">
        <w:t>incinerationER</w:t>
      </w:r>
      <w:proofErr w:type="spellEnd"/>
      <w:r w:rsidR="00BC0D1A">
        <w:t xml:space="preserve">” is renamed to “combustion”. </w:t>
      </w:r>
    </w:p>
    <w:p w14:paraId="38271A27" w14:textId="1488A79D" w:rsidR="00BC0D1A" w:rsidRDefault="00BC0D1A" w:rsidP="00BC0D1A"/>
    <w:p w14:paraId="5992E5A9" w14:textId="54D23996" w:rsidR="00BC0D1A" w:rsidRPr="00BC0D1A" w:rsidRDefault="00BC0D1A" w:rsidP="00BC0D1A">
      <w:pPr>
        <w:rPr>
          <w:u w:val="single"/>
        </w:rPr>
      </w:pPr>
      <w:r w:rsidRPr="00BC0D1A">
        <w:rPr>
          <w:u w:val="single"/>
        </w:rPr>
        <w:t>Some transportation impacts moved to production or end-of-life phases</w:t>
      </w:r>
    </w:p>
    <w:p w14:paraId="103C234A" w14:textId="6E22931E" w:rsidR="006373C0" w:rsidRPr="00125EA4" w:rsidRDefault="006373C0" w:rsidP="004D5E2A"/>
    <w:p w14:paraId="0CD6BFF9" w14:textId="50537898" w:rsidR="00E85D2A" w:rsidRPr="00125EA4" w:rsidRDefault="00BC0D1A" w:rsidP="004D5E2A">
      <w:r>
        <w:t xml:space="preserve">The transportation-related impacts described in the </w:t>
      </w:r>
      <w:r w:rsidRPr="00BC0D1A">
        <w:rPr>
          <w:i/>
        </w:rPr>
        <w:t>Impact calculations</w:t>
      </w:r>
      <w:r>
        <w:t xml:space="preserve"> document are slightly transformed when </w:t>
      </w:r>
      <w:proofErr w:type="spellStart"/>
      <w:r>
        <w:t>impactFactors</w:t>
      </w:r>
      <w:proofErr w:type="spellEnd"/>
      <w:r>
        <w:t xml:space="preserve"> is created.  These transformations serve the purpose of making the “end-of-life transport” phase relevant to the portion of transportation that waste managers can actually influence.</w:t>
      </w:r>
    </w:p>
    <w:p w14:paraId="363BD043" w14:textId="77777777" w:rsidR="00D7438D" w:rsidRPr="00125EA4" w:rsidRDefault="00D7438D" w:rsidP="004D5E2A"/>
    <w:p w14:paraId="3F72D072" w14:textId="2AE3F79F" w:rsidR="006373C0" w:rsidRPr="00125EA4" w:rsidRDefault="006373C0" w:rsidP="004D5E2A">
      <w:r w:rsidRPr="00125EA4">
        <w:t xml:space="preserve">In particular, </w:t>
      </w:r>
    </w:p>
    <w:p w14:paraId="08A76478" w14:textId="617C6607" w:rsidR="006373C0" w:rsidRPr="00125EA4" w:rsidRDefault="00D7438D" w:rsidP="006373C0">
      <w:pPr>
        <w:pStyle w:val="ListParagraph"/>
        <w:numPr>
          <w:ilvl w:val="0"/>
          <w:numId w:val="5"/>
        </w:numPr>
      </w:pPr>
      <w:r w:rsidRPr="00125EA4">
        <w:t>The direct LCA output distinguishes between “production” impacts and “production transportation” impacts.  However, WIC’s typical user (a manager of solid waste) has little influence over production transportation distances, so</w:t>
      </w:r>
      <w:r w:rsidR="007A51F5" w:rsidRPr="00125EA4">
        <w:t xml:space="preserve"> when </w:t>
      </w:r>
      <w:proofErr w:type="spellStart"/>
      <w:r w:rsidR="007A51F5" w:rsidRPr="00125EA4">
        <w:rPr>
          <w:i/>
        </w:rPr>
        <w:t>impactFactors</w:t>
      </w:r>
      <w:proofErr w:type="spellEnd"/>
      <w:r w:rsidR="007A51F5" w:rsidRPr="00125EA4">
        <w:t xml:space="preserve"> is created,</w:t>
      </w:r>
      <w:r w:rsidRPr="00125EA4">
        <w:t xml:space="preserve"> these are summed together to create a total production impact.</w:t>
      </w:r>
    </w:p>
    <w:p w14:paraId="3EB41B9B" w14:textId="1A86777D" w:rsidR="00D7438D" w:rsidRPr="00125EA4" w:rsidRDefault="00D7438D" w:rsidP="006373C0">
      <w:pPr>
        <w:pStyle w:val="ListParagraph"/>
        <w:numPr>
          <w:ilvl w:val="0"/>
          <w:numId w:val="5"/>
        </w:numPr>
      </w:pPr>
      <w:r w:rsidRPr="00125EA4">
        <w:t xml:space="preserve">The direct LCA output gives </w:t>
      </w:r>
      <w:r w:rsidR="00E85D2A" w:rsidRPr="00125EA4">
        <w:t>end-of-life-transportation impacts</w:t>
      </w:r>
      <w:r w:rsidRPr="00125EA4">
        <w:t xml:space="preserve"> for the whole end-of-life transport chain from local pickup (e.g. at curbside) to final processing (e.g. landfill or user of recycled material).   But this </w:t>
      </w:r>
      <w:r w:rsidR="002A4541" w:rsidRPr="00125EA4">
        <w:t xml:space="preserve">full </w:t>
      </w:r>
      <w:r w:rsidRPr="00125EA4">
        <w:t xml:space="preserve">distance is not always under the control of local waste managers.  </w:t>
      </w:r>
      <w:r w:rsidR="002A4541" w:rsidRPr="00125EA4">
        <w:t xml:space="preserve">For disposal (landfilling and incineration) and composting (aerobic and anaerobic) local waste managers have a good idea of the final destination, so for these dispositions end-of-life transport factors are left unaltered.  However, </w:t>
      </w:r>
      <w:r w:rsidRPr="00125EA4">
        <w:t xml:space="preserve">for recycling dispositions, </w:t>
      </w:r>
      <w:r w:rsidR="002A4541" w:rsidRPr="00125EA4">
        <w:t xml:space="preserve">recovered materials enter an active marketplace where they </w:t>
      </w:r>
      <w:r w:rsidRPr="00125EA4">
        <w:t>may change hands numerous time</w:t>
      </w:r>
      <w:r w:rsidR="002A4541" w:rsidRPr="00125EA4">
        <w:t>s and travel thousands of miles before the material is actually used.  The local waste manager only has power over the first part of this journey – before the material enters the recycling market.  Therefore for recycling dispositions, t</w:t>
      </w:r>
      <w:r w:rsidR="00E85D2A" w:rsidRPr="00125EA4">
        <w:t xml:space="preserve">he end-of-life-transport factor </w:t>
      </w:r>
      <w:r w:rsidR="002A4541" w:rsidRPr="00125EA4">
        <w:t>is split into two parts.  The part of that factor that can be influenced by the local waste manager is approximated by the landfilling end-of-life-transport factor for that material</w:t>
      </w:r>
      <w:r w:rsidR="007A51F5" w:rsidRPr="00125EA4">
        <w:t xml:space="preserve"> (in Oregon, this represents truck transport of about 180 miles).  The remaining portion of the end-of-life transport factor </w:t>
      </w:r>
      <w:r w:rsidR="00E85D2A" w:rsidRPr="00125EA4">
        <w:t xml:space="preserve">represents transport impacts that are beyond </w:t>
      </w:r>
      <w:r w:rsidR="007A51F5" w:rsidRPr="00125EA4">
        <w:t xml:space="preserve">the influence of the local waste manager, so </w:t>
      </w:r>
      <w:r w:rsidR="00E85D2A" w:rsidRPr="00125EA4">
        <w:t>this portion</w:t>
      </w:r>
      <w:r w:rsidR="007A51F5" w:rsidRPr="00125EA4">
        <w:t xml:space="preserve"> is added to the end-of-life-treatment impact factor for that material and disposition.</w:t>
      </w:r>
    </w:p>
    <w:p w14:paraId="55D755B4" w14:textId="47C63634" w:rsidR="007A51F5" w:rsidRPr="00125EA4" w:rsidRDefault="00E85D2A" w:rsidP="006373C0">
      <w:pPr>
        <w:pStyle w:val="ListParagraph"/>
        <w:numPr>
          <w:ilvl w:val="0"/>
          <w:numId w:val="5"/>
        </w:numPr>
      </w:pPr>
      <w:r w:rsidRPr="00125EA4">
        <w:t xml:space="preserve">All the </w:t>
      </w:r>
      <w:r w:rsidR="007A51F5" w:rsidRPr="00125EA4">
        <w:t>end-of-life transport factors</w:t>
      </w:r>
      <w:r w:rsidRPr="00125EA4">
        <w:t>, whether transformed as described above or not,</w:t>
      </w:r>
      <w:r w:rsidR="007A51F5" w:rsidRPr="00125EA4">
        <w:t xml:space="preserve"> may still be scaled by </w:t>
      </w:r>
      <w:r w:rsidR="007A51F5" w:rsidRPr="00125EA4">
        <w:rPr>
          <w:i/>
        </w:rPr>
        <w:t>miles</w:t>
      </w:r>
      <w:r w:rsidR="007A51F5" w:rsidRPr="00125EA4">
        <w:t xml:space="preserve"> values input by the user.</w:t>
      </w:r>
    </w:p>
    <w:p w14:paraId="0FDE4EEA" w14:textId="77777777" w:rsidR="00A918B8" w:rsidRPr="004D5E2A" w:rsidRDefault="00A918B8" w:rsidP="004D5E2A"/>
    <w:p w14:paraId="494B0E89" w14:textId="70E354B8" w:rsidR="004534C8" w:rsidRDefault="004534C8" w:rsidP="00363008">
      <w:pPr>
        <w:pStyle w:val="Heading3"/>
      </w:pPr>
      <w:r>
        <w:t xml:space="preserve">Structure and logic of the </w:t>
      </w:r>
      <w:proofErr w:type="spellStart"/>
      <w:r>
        <w:t>impactFactors</w:t>
      </w:r>
      <w:proofErr w:type="spellEnd"/>
      <w:r>
        <w:t xml:space="preserve"> table</w:t>
      </w:r>
    </w:p>
    <w:p w14:paraId="3702E063" w14:textId="1CF3C876" w:rsidR="00363008" w:rsidRDefault="000158E9" w:rsidP="00363008">
      <w:r>
        <w:t xml:space="preserve">A selection of the </w:t>
      </w:r>
      <w:proofErr w:type="spellStart"/>
      <w:r w:rsidRPr="00711512">
        <w:rPr>
          <w:i/>
        </w:rPr>
        <w:t>impactFactors</w:t>
      </w:r>
      <w:proofErr w:type="spellEnd"/>
      <w:r w:rsidR="00293058">
        <w:t xml:space="preserve"> file, concerning just 2 materials and 2 impact categories,</w:t>
      </w:r>
      <w:r>
        <w:t xml:space="preserve"> </w:t>
      </w:r>
      <w:r w:rsidR="00363008" w:rsidRPr="00363008">
        <w:t>looks like this:</w:t>
      </w:r>
    </w:p>
    <w:p w14:paraId="4F5E1296" w14:textId="66FBD56A" w:rsidR="00711512" w:rsidRDefault="00711512" w:rsidP="00363008"/>
    <w:tbl>
      <w:tblPr>
        <w:tblW w:w="4999" w:type="pct"/>
        <w:tblLook w:val="07E0" w:firstRow="1" w:lastRow="1" w:firstColumn="1" w:lastColumn="1" w:noHBand="1" w:noVBand="1"/>
      </w:tblPr>
      <w:tblGrid>
        <w:gridCol w:w="1040"/>
        <w:gridCol w:w="1594"/>
        <w:gridCol w:w="1586"/>
        <w:gridCol w:w="1594"/>
        <w:gridCol w:w="1137"/>
        <w:gridCol w:w="1182"/>
        <w:gridCol w:w="1225"/>
      </w:tblGrid>
      <w:tr w:rsidR="00711512" w:rsidRPr="00FB3CD7" w14:paraId="0290FC1E" w14:textId="77777777" w:rsidTr="00FB3CD7">
        <w:trPr>
          <w:tblHeader/>
        </w:trPr>
        <w:tc>
          <w:tcPr>
            <w:tcW w:w="0" w:type="auto"/>
            <w:tcBorders>
              <w:top w:val="nil"/>
              <w:left w:val="nil"/>
              <w:bottom w:val="single" w:sz="2" w:space="0" w:color="auto"/>
              <w:right w:val="nil"/>
            </w:tcBorders>
            <w:vAlign w:val="bottom"/>
            <w:hideMark/>
          </w:tcPr>
          <w:p w14:paraId="0B1BD044" w14:textId="77777777" w:rsidR="00711512" w:rsidRPr="00FB3CD7" w:rsidRDefault="00711512" w:rsidP="00711512">
            <w:pPr>
              <w:pStyle w:val="Compactpreformattedtable"/>
              <w:rPr>
                <w:b/>
              </w:rPr>
            </w:pPr>
            <w:r w:rsidRPr="00FB3CD7">
              <w:rPr>
                <w:b/>
              </w:rPr>
              <w:t>material</w:t>
            </w:r>
          </w:p>
        </w:tc>
        <w:tc>
          <w:tcPr>
            <w:tcW w:w="0" w:type="auto"/>
            <w:tcBorders>
              <w:top w:val="nil"/>
              <w:left w:val="nil"/>
              <w:bottom w:val="single" w:sz="2" w:space="0" w:color="auto"/>
              <w:right w:val="nil"/>
            </w:tcBorders>
            <w:vAlign w:val="bottom"/>
            <w:hideMark/>
          </w:tcPr>
          <w:p w14:paraId="45116857" w14:textId="77777777" w:rsidR="00711512" w:rsidRPr="00FB3CD7" w:rsidRDefault="00711512" w:rsidP="00711512">
            <w:pPr>
              <w:pStyle w:val="Compactpreformattedtable"/>
              <w:rPr>
                <w:b/>
              </w:rPr>
            </w:pPr>
            <w:proofErr w:type="spellStart"/>
            <w:r w:rsidRPr="00FB3CD7">
              <w:rPr>
                <w:b/>
              </w:rPr>
              <w:t>LCstage</w:t>
            </w:r>
            <w:proofErr w:type="spellEnd"/>
          </w:p>
        </w:tc>
        <w:tc>
          <w:tcPr>
            <w:tcW w:w="0" w:type="auto"/>
            <w:tcBorders>
              <w:top w:val="nil"/>
              <w:left w:val="nil"/>
              <w:bottom w:val="single" w:sz="2" w:space="0" w:color="auto"/>
              <w:right w:val="nil"/>
            </w:tcBorders>
            <w:vAlign w:val="bottom"/>
            <w:hideMark/>
          </w:tcPr>
          <w:p w14:paraId="47DCAED1" w14:textId="77777777" w:rsidR="00711512" w:rsidRPr="00FB3CD7" w:rsidRDefault="00711512" w:rsidP="00711512">
            <w:pPr>
              <w:pStyle w:val="Compactpreformattedtable"/>
              <w:rPr>
                <w:b/>
              </w:rPr>
            </w:pPr>
            <w:r w:rsidRPr="00FB3CD7">
              <w:rPr>
                <w:b/>
              </w:rPr>
              <w:t>disposition</w:t>
            </w:r>
          </w:p>
        </w:tc>
        <w:tc>
          <w:tcPr>
            <w:tcW w:w="0" w:type="auto"/>
            <w:tcBorders>
              <w:top w:val="nil"/>
              <w:left w:val="nil"/>
              <w:bottom w:val="single" w:sz="2" w:space="0" w:color="auto"/>
              <w:right w:val="nil"/>
            </w:tcBorders>
            <w:vAlign w:val="bottom"/>
            <w:hideMark/>
          </w:tcPr>
          <w:p w14:paraId="782B6043" w14:textId="77777777" w:rsidR="00711512" w:rsidRPr="00FB3CD7" w:rsidRDefault="00711512" w:rsidP="00711512">
            <w:pPr>
              <w:pStyle w:val="Compactpreformattedtable"/>
              <w:rPr>
                <w:b/>
              </w:rPr>
            </w:pPr>
            <w:proofErr w:type="spellStart"/>
            <w:r w:rsidRPr="00FB3CD7">
              <w:rPr>
                <w:b/>
              </w:rPr>
              <w:t>impactCategory</w:t>
            </w:r>
            <w:proofErr w:type="spellEnd"/>
          </w:p>
        </w:tc>
        <w:tc>
          <w:tcPr>
            <w:tcW w:w="0" w:type="auto"/>
            <w:tcBorders>
              <w:top w:val="nil"/>
              <w:left w:val="nil"/>
              <w:bottom w:val="single" w:sz="2" w:space="0" w:color="auto"/>
              <w:right w:val="nil"/>
            </w:tcBorders>
            <w:vAlign w:val="bottom"/>
            <w:hideMark/>
          </w:tcPr>
          <w:p w14:paraId="3318F076" w14:textId="77777777" w:rsidR="00711512" w:rsidRPr="00FB3CD7" w:rsidRDefault="00711512" w:rsidP="00711512">
            <w:pPr>
              <w:pStyle w:val="Compactpreformattedtable"/>
              <w:rPr>
                <w:b/>
              </w:rPr>
            </w:pPr>
            <w:proofErr w:type="spellStart"/>
            <w:r w:rsidRPr="00FB3CD7">
              <w:rPr>
                <w:b/>
              </w:rPr>
              <w:t>impactUnits</w:t>
            </w:r>
            <w:proofErr w:type="spellEnd"/>
          </w:p>
        </w:tc>
        <w:tc>
          <w:tcPr>
            <w:tcW w:w="0" w:type="auto"/>
            <w:tcBorders>
              <w:top w:val="nil"/>
              <w:left w:val="nil"/>
              <w:bottom w:val="single" w:sz="2" w:space="0" w:color="auto"/>
              <w:right w:val="nil"/>
            </w:tcBorders>
            <w:vAlign w:val="bottom"/>
            <w:hideMark/>
          </w:tcPr>
          <w:p w14:paraId="5ECDBE19" w14:textId="77777777" w:rsidR="00711512" w:rsidRPr="00FB3CD7" w:rsidRDefault="00711512" w:rsidP="00711512">
            <w:pPr>
              <w:pStyle w:val="Compactpreformattedtable"/>
              <w:rPr>
                <w:b/>
              </w:rPr>
            </w:pPr>
            <w:proofErr w:type="spellStart"/>
            <w:r w:rsidRPr="00FB3CD7">
              <w:rPr>
                <w:b/>
              </w:rPr>
              <w:t>impliedMiles</w:t>
            </w:r>
            <w:proofErr w:type="spellEnd"/>
          </w:p>
        </w:tc>
        <w:tc>
          <w:tcPr>
            <w:tcW w:w="0" w:type="auto"/>
            <w:tcBorders>
              <w:top w:val="nil"/>
              <w:left w:val="nil"/>
              <w:bottom w:val="single" w:sz="2" w:space="0" w:color="auto"/>
              <w:right w:val="nil"/>
            </w:tcBorders>
            <w:vAlign w:val="bottom"/>
            <w:hideMark/>
          </w:tcPr>
          <w:p w14:paraId="1602C01E" w14:textId="77777777" w:rsidR="00711512" w:rsidRPr="00FB3CD7" w:rsidRDefault="00711512" w:rsidP="00711512">
            <w:pPr>
              <w:pStyle w:val="Compactpreformattedtable"/>
              <w:rPr>
                <w:b/>
              </w:rPr>
            </w:pPr>
            <w:proofErr w:type="spellStart"/>
            <w:r w:rsidRPr="00FB3CD7">
              <w:rPr>
                <w:b/>
              </w:rPr>
              <w:t>impactFactor</w:t>
            </w:r>
            <w:proofErr w:type="spellEnd"/>
          </w:p>
        </w:tc>
      </w:tr>
      <w:tr w:rsidR="00711512" w:rsidRPr="00711512" w14:paraId="6CE320CB" w14:textId="77777777" w:rsidTr="00711512">
        <w:tc>
          <w:tcPr>
            <w:tcW w:w="0" w:type="auto"/>
            <w:hideMark/>
          </w:tcPr>
          <w:p w14:paraId="0F24CDBD" w14:textId="77777777" w:rsidR="00711512" w:rsidRPr="00711512" w:rsidRDefault="00711512" w:rsidP="00711512">
            <w:pPr>
              <w:pStyle w:val="Compactpreformattedtable"/>
            </w:pPr>
            <w:r w:rsidRPr="00711512">
              <w:t>Electronics</w:t>
            </w:r>
          </w:p>
        </w:tc>
        <w:tc>
          <w:tcPr>
            <w:tcW w:w="0" w:type="auto"/>
            <w:hideMark/>
          </w:tcPr>
          <w:p w14:paraId="11F5800A" w14:textId="77777777" w:rsidR="00711512" w:rsidRPr="00711512" w:rsidRDefault="00711512" w:rsidP="00711512">
            <w:pPr>
              <w:pStyle w:val="Compactpreformattedtable"/>
            </w:pPr>
            <w:proofErr w:type="spellStart"/>
            <w:r w:rsidRPr="00711512">
              <w:t>endOfLife</w:t>
            </w:r>
            <w:proofErr w:type="spellEnd"/>
          </w:p>
        </w:tc>
        <w:tc>
          <w:tcPr>
            <w:tcW w:w="0" w:type="auto"/>
            <w:hideMark/>
          </w:tcPr>
          <w:p w14:paraId="123DC8D7" w14:textId="77777777" w:rsidR="00711512" w:rsidRPr="00711512" w:rsidRDefault="00711512" w:rsidP="00711512">
            <w:pPr>
              <w:pStyle w:val="Compactpreformattedtable"/>
            </w:pPr>
            <w:r w:rsidRPr="00711512">
              <w:t>landfilling</w:t>
            </w:r>
          </w:p>
        </w:tc>
        <w:tc>
          <w:tcPr>
            <w:tcW w:w="0" w:type="auto"/>
            <w:hideMark/>
          </w:tcPr>
          <w:p w14:paraId="674EA556" w14:textId="77777777" w:rsidR="00711512" w:rsidRPr="00711512" w:rsidRDefault="00711512" w:rsidP="00711512">
            <w:pPr>
              <w:pStyle w:val="Compactpreformattedtable"/>
            </w:pPr>
            <w:r w:rsidRPr="00711512">
              <w:t>Energy demand</w:t>
            </w:r>
          </w:p>
        </w:tc>
        <w:tc>
          <w:tcPr>
            <w:tcW w:w="0" w:type="auto"/>
            <w:hideMark/>
          </w:tcPr>
          <w:p w14:paraId="4F29CE26" w14:textId="77777777" w:rsidR="00711512" w:rsidRPr="00711512" w:rsidRDefault="00711512" w:rsidP="00711512">
            <w:pPr>
              <w:pStyle w:val="Compactpreformattedtable"/>
            </w:pPr>
            <w:r w:rsidRPr="00711512">
              <w:t>MJ</w:t>
            </w:r>
          </w:p>
        </w:tc>
        <w:tc>
          <w:tcPr>
            <w:tcW w:w="0" w:type="auto"/>
            <w:hideMark/>
          </w:tcPr>
          <w:p w14:paraId="11D675F4" w14:textId="77777777" w:rsidR="00711512" w:rsidRPr="00711512" w:rsidRDefault="00711512" w:rsidP="00711512">
            <w:pPr>
              <w:pStyle w:val="Compactpreformattedtable"/>
            </w:pPr>
            <w:r w:rsidRPr="00711512">
              <w:t>180</w:t>
            </w:r>
          </w:p>
        </w:tc>
        <w:tc>
          <w:tcPr>
            <w:tcW w:w="0" w:type="auto"/>
            <w:hideMark/>
          </w:tcPr>
          <w:p w14:paraId="6B77C590" w14:textId="77777777" w:rsidR="00711512" w:rsidRPr="00711512" w:rsidRDefault="00711512" w:rsidP="00711512">
            <w:pPr>
              <w:pStyle w:val="Compactpreformattedtable"/>
            </w:pPr>
            <w:r w:rsidRPr="00711512">
              <w:t>832.8763</w:t>
            </w:r>
          </w:p>
        </w:tc>
      </w:tr>
      <w:tr w:rsidR="00711512" w:rsidRPr="00711512" w14:paraId="20EA9E12" w14:textId="77777777" w:rsidTr="00711512">
        <w:tc>
          <w:tcPr>
            <w:tcW w:w="0" w:type="auto"/>
            <w:hideMark/>
          </w:tcPr>
          <w:p w14:paraId="606DF2C5" w14:textId="77777777" w:rsidR="00711512" w:rsidRPr="00711512" w:rsidRDefault="00711512" w:rsidP="00711512">
            <w:pPr>
              <w:pStyle w:val="Compactpreformattedtable"/>
            </w:pPr>
            <w:r w:rsidRPr="00711512">
              <w:t>Electronics</w:t>
            </w:r>
          </w:p>
        </w:tc>
        <w:tc>
          <w:tcPr>
            <w:tcW w:w="0" w:type="auto"/>
            <w:hideMark/>
          </w:tcPr>
          <w:p w14:paraId="7507667A" w14:textId="77777777" w:rsidR="00711512" w:rsidRPr="00711512" w:rsidRDefault="00711512" w:rsidP="00711512">
            <w:pPr>
              <w:pStyle w:val="Compactpreformattedtable"/>
            </w:pPr>
            <w:proofErr w:type="spellStart"/>
            <w:r w:rsidRPr="00711512">
              <w:t>endOfLife</w:t>
            </w:r>
            <w:proofErr w:type="spellEnd"/>
          </w:p>
        </w:tc>
        <w:tc>
          <w:tcPr>
            <w:tcW w:w="0" w:type="auto"/>
            <w:hideMark/>
          </w:tcPr>
          <w:p w14:paraId="37F33A47" w14:textId="77777777" w:rsidR="00711512" w:rsidRPr="00711512" w:rsidRDefault="00711512" w:rsidP="00711512">
            <w:pPr>
              <w:pStyle w:val="Compactpreformattedtable"/>
            </w:pPr>
            <w:r w:rsidRPr="00711512">
              <w:t>recycling</w:t>
            </w:r>
          </w:p>
        </w:tc>
        <w:tc>
          <w:tcPr>
            <w:tcW w:w="0" w:type="auto"/>
            <w:hideMark/>
          </w:tcPr>
          <w:p w14:paraId="090F7543" w14:textId="77777777" w:rsidR="00711512" w:rsidRPr="00711512" w:rsidRDefault="00711512" w:rsidP="00711512">
            <w:pPr>
              <w:pStyle w:val="Compactpreformattedtable"/>
            </w:pPr>
            <w:r w:rsidRPr="00711512">
              <w:t>Energy demand</w:t>
            </w:r>
          </w:p>
        </w:tc>
        <w:tc>
          <w:tcPr>
            <w:tcW w:w="0" w:type="auto"/>
            <w:hideMark/>
          </w:tcPr>
          <w:p w14:paraId="3112390C" w14:textId="77777777" w:rsidR="00711512" w:rsidRPr="00711512" w:rsidRDefault="00711512" w:rsidP="00711512">
            <w:pPr>
              <w:pStyle w:val="Compactpreformattedtable"/>
            </w:pPr>
            <w:r w:rsidRPr="00711512">
              <w:t>MJ</w:t>
            </w:r>
          </w:p>
        </w:tc>
        <w:tc>
          <w:tcPr>
            <w:tcW w:w="0" w:type="auto"/>
            <w:hideMark/>
          </w:tcPr>
          <w:p w14:paraId="2323538F" w14:textId="77777777" w:rsidR="00711512" w:rsidRPr="00711512" w:rsidRDefault="00711512" w:rsidP="00711512">
            <w:pPr>
              <w:pStyle w:val="Compactpreformattedtable"/>
            </w:pPr>
            <w:r w:rsidRPr="00711512">
              <w:t>180</w:t>
            </w:r>
          </w:p>
        </w:tc>
        <w:tc>
          <w:tcPr>
            <w:tcW w:w="0" w:type="auto"/>
            <w:hideMark/>
          </w:tcPr>
          <w:p w14:paraId="1D495265" w14:textId="77777777" w:rsidR="00711512" w:rsidRPr="00711512" w:rsidRDefault="00711512" w:rsidP="00711512">
            <w:pPr>
              <w:pStyle w:val="Compactpreformattedtable"/>
            </w:pPr>
            <w:r w:rsidRPr="00711512">
              <w:t>-13408.5010</w:t>
            </w:r>
          </w:p>
        </w:tc>
      </w:tr>
      <w:tr w:rsidR="00711512" w:rsidRPr="00711512" w14:paraId="55D400D5" w14:textId="77777777" w:rsidTr="00711512">
        <w:tc>
          <w:tcPr>
            <w:tcW w:w="0" w:type="auto"/>
            <w:hideMark/>
          </w:tcPr>
          <w:p w14:paraId="63BEE6EA" w14:textId="77777777" w:rsidR="00711512" w:rsidRPr="00711512" w:rsidRDefault="00711512" w:rsidP="00711512">
            <w:pPr>
              <w:pStyle w:val="Compactpreformattedtable"/>
            </w:pPr>
            <w:r w:rsidRPr="00711512">
              <w:t>Electronics</w:t>
            </w:r>
          </w:p>
        </w:tc>
        <w:tc>
          <w:tcPr>
            <w:tcW w:w="0" w:type="auto"/>
            <w:hideMark/>
          </w:tcPr>
          <w:p w14:paraId="2DAD78B3" w14:textId="77777777" w:rsidR="00711512" w:rsidRPr="00711512" w:rsidRDefault="00711512" w:rsidP="00711512">
            <w:pPr>
              <w:pStyle w:val="Compactpreformattedtable"/>
            </w:pPr>
            <w:proofErr w:type="spellStart"/>
            <w:r w:rsidRPr="00711512">
              <w:t>endOfLifeTransport</w:t>
            </w:r>
            <w:proofErr w:type="spellEnd"/>
          </w:p>
        </w:tc>
        <w:tc>
          <w:tcPr>
            <w:tcW w:w="0" w:type="auto"/>
            <w:hideMark/>
          </w:tcPr>
          <w:p w14:paraId="72FC2EC2" w14:textId="77777777" w:rsidR="00711512" w:rsidRPr="00711512" w:rsidRDefault="00711512" w:rsidP="00711512">
            <w:pPr>
              <w:pStyle w:val="Compactpreformattedtable"/>
            </w:pPr>
            <w:r w:rsidRPr="00711512">
              <w:t>landfilling</w:t>
            </w:r>
          </w:p>
        </w:tc>
        <w:tc>
          <w:tcPr>
            <w:tcW w:w="0" w:type="auto"/>
            <w:hideMark/>
          </w:tcPr>
          <w:p w14:paraId="4F9AD079" w14:textId="77777777" w:rsidR="00711512" w:rsidRPr="00711512" w:rsidRDefault="00711512" w:rsidP="00711512">
            <w:pPr>
              <w:pStyle w:val="Compactpreformattedtable"/>
            </w:pPr>
            <w:r w:rsidRPr="00711512">
              <w:t>Energy demand</w:t>
            </w:r>
          </w:p>
        </w:tc>
        <w:tc>
          <w:tcPr>
            <w:tcW w:w="0" w:type="auto"/>
            <w:hideMark/>
          </w:tcPr>
          <w:p w14:paraId="013C7F83" w14:textId="77777777" w:rsidR="00711512" w:rsidRPr="00711512" w:rsidRDefault="00711512" w:rsidP="00711512">
            <w:pPr>
              <w:pStyle w:val="Compactpreformattedtable"/>
            </w:pPr>
            <w:r w:rsidRPr="00711512">
              <w:t>MJ</w:t>
            </w:r>
          </w:p>
        </w:tc>
        <w:tc>
          <w:tcPr>
            <w:tcW w:w="0" w:type="auto"/>
            <w:hideMark/>
          </w:tcPr>
          <w:p w14:paraId="08F477FF" w14:textId="77777777" w:rsidR="00711512" w:rsidRPr="00711512" w:rsidRDefault="00711512" w:rsidP="00711512">
            <w:pPr>
              <w:pStyle w:val="Compactpreformattedtable"/>
            </w:pPr>
            <w:r w:rsidRPr="00711512">
              <w:t>180</w:t>
            </w:r>
          </w:p>
        </w:tc>
        <w:tc>
          <w:tcPr>
            <w:tcW w:w="0" w:type="auto"/>
            <w:hideMark/>
          </w:tcPr>
          <w:p w14:paraId="25AC15FB" w14:textId="77777777" w:rsidR="00711512" w:rsidRPr="00711512" w:rsidRDefault="00711512" w:rsidP="00711512">
            <w:pPr>
              <w:pStyle w:val="Compactpreformattedtable"/>
            </w:pPr>
            <w:r w:rsidRPr="00711512">
              <w:t>603.3414</w:t>
            </w:r>
          </w:p>
        </w:tc>
      </w:tr>
      <w:tr w:rsidR="00711512" w:rsidRPr="00711512" w14:paraId="3A037DD9" w14:textId="77777777" w:rsidTr="00711512">
        <w:tc>
          <w:tcPr>
            <w:tcW w:w="0" w:type="auto"/>
            <w:hideMark/>
          </w:tcPr>
          <w:p w14:paraId="4130C7E1" w14:textId="77777777" w:rsidR="00711512" w:rsidRPr="00711512" w:rsidRDefault="00711512" w:rsidP="00711512">
            <w:pPr>
              <w:pStyle w:val="Compactpreformattedtable"/>
            </w:pPr>
            <w:r w:rsidRPr="00711512">
              <w:t>Electronics</w:t>
            </w:r>
          </w:p>
        </w:tc>
        <w:tc>
          <w:tcPr>
            <w:tcW w:w="0" w:type="auto"/>
            <w:hideMark/>
          </w:tcPr>
          <w:p w14:paraId="0770D277" w14:textId="77777777" w:rsidR="00711512" w:rsidRPr="00711512" w:rsidRDefault="00711512" w:rsidP="00711512">
            <w:pPr>
              <w:pStyle w:val="Compactpreformattedtable"/>
            </w:pPr>
            <w:proofErr w:type="spellStart"/>
            <w:r w:rsidRPr="00711512">
              <w:t>endOfLifeTransport</w:t>
            </w:r>
            <w:proofErr w:type="spellEnd"/>
          </w:p>
        </w:tc>
        <w:tc>
          <w:tcPr>
            <w:tcW w:w="0" w:type="auto"/>
            <w:hideMark/>
          </w:tcPr>
          <w:p w14:paraId="0E46DCE6" w14:textId="77777777" w:rsidR="00711512" w:rsidRPr="00711512" w:rsidRDefault="00711512" w:rsidP="00711512">
            <w:pPr>
              <w:pStyle w:val="Compactpreformattedtable"/>
            </w:pPr>
            <w:r w:rsidRPr="00711512">
              <w:t>recycling</w:t>
            </w:r>
          </w:p>
        </w:tc>
        <w:tc>
          <w:tcPr>
            <w:tcW w:w="0" w:type="auto"/>
            <w:hideMark/>
          </w:tcPr>
          <w:p w14:paraId="4F9529D6" w14:textId="77777777" w:rsidR="00711512" w:rsidRPr="00711512" w:rsidRDefault="00711512" w:rsidP="00711512">
            <w:pPr>
              <w:pStyle w:val="Compactpreformattedtable"/>
            </w:pPr>
            <w:r w:rsidRPr="00711512">
              <w:t>Energy demand</w:t>
            </w:r>
          </w:p>
        </w:tc>
        <w:tc>
          <w:tcPr>
            <w:tcW w:w="0" w:type="auto"/>
            <w:hideMark/>
          </w:tcPr>
          <w:p w14:paraId="2872DF1E" w14:textId="77777777" w:rsidR="00711512" w:rsidRPr="00711512" w:rsidRDefault="00711512" w:rsidP="00711512">
            <w:pPr>
              <w:pStyle w:val="Compactpreformattedtable"/>
            </w:pPr>
            <w:r w:rsidRPr="00711512">
              <w:t>MJ</w:t>
            </w:r>
          </w:p>
        </w:tc>
        <w:tc>
          <w:tcPr>
            <w:tcW w:w="0" w:type="auto"/>
            <w:hideMark/>
          </w:tcPr>
          <w:p w14:paraId="59E65CB6" w14:textId="77777777" w:rsidR="00711512" w:rsidRPr="00711512" w:rsidRDefault="00711512" w:rsidP="00711512">
            <w:pPr>
              <w:pStyle w:val="Compactpreformattedtable"/>
            </w:pPr>
            <w:r w:rsidRPr="00711512">
              <w:t>180</w:t>
            </w:r>
          </w:p>
        </w:tc>
        <w:tc>
          <w:tcPr>
            <w:tcW w:w="0" w:type="auto"/>
            <w:hideMark/>
          </w:tcPr>
          <w:p w14:paraId="757F91A6" w14:textId="77777777" w:rsidR="00711512" w:rsidRPr="00711512" w:rsidRDefault="00711512" w:rsidP="00711512">
            <w:pPr>
              <w:pStyle w:val="Compactpreformattedtable"/>
            </w:pPr>
            <w:r w:rsidRPr="00711512">
              <w:t>603.3414</w:t>
            </w:r>
          </w:p>
        </w:tc>
      </w:tr>
      <w:tr w:rsidR="00711512" w:rsidRPr="00711512" w14:paraId="0C263149" w14:textId="77777777" w:rsidTr="00711512">
        <w:tc>
          <w:tcPr>
            <w:tcW w:w="0" w:type="auto"/>
            <w:hideMark/>
          </w:tcPr>
          <w:p w14:paraId="32FFC114" w14:textId="77777777" w:rsidR="00711512" w:rsidRPr="00711512" w:rsidRDefault="00711512" w:rsidP="00711512">
            <w:pPr>
              <w:pStyle w:val="Compactpreformattedtable"/>
            </w:pPr>
            <w:r w:rsidRPr="00711512">
              <w:t>Electronics</w:t>
            </w:r>
          </w:p>
        </w:tc>
        <w:tc>
          <w:tcPr>
            <w:tcW w:w="0" w:type="auto"/>
            <w:hideMark/>
          </w:tcPr>
          <w:p w14:paraId="189EEE8A" w14:textId="77777777" w:rsidR="00711512" w:rsidRPr="00711512" w:rsidRDefault="00711512" w:rsidP="00711512">
            <w:pPr>
              <w:pStyle w:val="Compactpreformattedtable"/>
            </w:pPr>
            <w:r w:rsidRPr="00711512">
              <w:t>production</w:t>
            </w:r>
          </w:p>
        </w:tc>
        <w:tc>
          <w:tcPr>
            <w:tcW w:w="0" w:type="auto"/>
            <w:hideMark/>
          </w:tcPr>
          <w:p w14:paraId="2431E88B" w14:textId="77777777" w:rsidR="00711512" w:rsidRPr="00711512" w:rsidRDefault="00711512" w:rsidP="00711512">
            <w:pPr>
              <w:pStyle w:val="Compactpreformattedtable"/>
            </w:pPr>
            <w:r w:rsidRPr="00711512">
              <w:t>production</w:t>
            </w:r>
          </w:p>
        </w:tc>
        <w:tc>
          <w:tcPr>
            <w:tcW w:w="0" w:type="auto"/>
            <w:hideMark/>
          </w:tcPr>
          <w:p w14:paraId="29B2F01E" w14:textId="77777777" w:rsidR="00711512" w:rsidRPr="00711512" w:rsidRDefault="00711512" w:rsidP="00711512">
            <w:pPr>
              <w:pStyle w:val="Compactpreformattedtable"/>
            </w:pPr>
            <w:r w:rsidRPr="00711512">
              <w:t>Energy demand</w:t>
            </w:r>
          </w:p>
        </w:tc>
        <w:tc>
          <w:tcPr>
            <w:tcW w:w="0" w:type="auto"/>
            <w:hideMark/>
          </w:tcPr>
          <w:p w14:paraId="50B27DA6" w14:textId="77777777" w:rsidR="00711512" w:rsidRPr="00711512" w:rsidRDefault="00711512" w:rsidP="00711512">
            <w:pPr>
              <w:pStyle w:val="Compactpreformattedtable"/>
            </w:pPr>
            <w:r w:rsidRPr="00711512">
              <w:t>MJ</w:t>
            </w:r>
          </w:p>
        </w:tc>
        <w:tc>
          <w:tcPr>
            <w:tcW w:w="0" w:type="auto"/>
            <w:hideMark/>
          </w:tcPr>
          <w:p w14:paraId="6A8B1F78" w14:textId="77777777" w:rsidR="00711512" w:rsidRPr="00711512" w:rsidRDefault="00711512" w:rsidP="00711512">
            <w:pPr>
              <w:pStyle w:val="Compactpreformattedtable"/>
            </w:pPr>
            <w:r w:rsidRPr="00711512">
              <w:t>180</w:t>
            </w:r>
          </w:p>
        </w:tc>
        <w:tc>
          <w:tcPr>
            <w:tcW w:w="0" w:type="auto"/>
            <w:hideMark/>
          </w:tcPr>
          <w:p w14:paraId="76433A72" w14:textId="77777777" w:rsidR="00711512" w:rsidRPr="00711512" w:rsidRDefault="00711512" w:rsidP="00711512">
            <w:pPr>
              <w:pStyle w:val="Compactpreformattedtable"/>
            </w:pPr>
            <w:r w:rsidRPr="00711512">
              <w:t>468130.3713</w:t>
            </w:r>
          </w:p>
        </w:tc>
      </w:tr>
      <w:tr w:rsidR="00711512" w:rsidRPr="00711512" w14:paraId="7234CAB5" w14:textId="77777777" w:rsidTr="00711512">
        <w:tc>
          <w:tcPr>
            <w:tcW w:w="0" w:type="auto"/>
            <w:hideMark/>
          </w:tcPr>
          <w:p w14:paraId="303D7963" w14:textId="77777777" w:rsidR="00711512" w:rsidRPr="00711512" w:rsidRDefault="00711512" w:rsidP="00711512">
            <w:pPr>
              <w:pStyle w:val="Compactpreformattedtable"/>
            </w:pPr>
            <w:proofErr w:type="spellStart"/>
            <w:r w:rsidRPr="00711512">
              <w:t>FoodWaste</w:t>
            </w:r>
            <w:proofErr w:type="spellEnd"/>
          </w:p>
        </w:tc>
        <w:tc>
          <w:tcPr>
            <w:tcW w:w="0" w:type="auto"/>
            <w:hideMark/>
          </w:tcPr>
          <w:p w14:paraId="4166A9D3" w14:textId="77777777" w:rsidR="00711512" w:rsidRPr="00711512" w:rsidRDefault="00711512" w:rsidP="00711512">
            <w:pPr>
              <w:pStyle w:val="Compactpreformattedtable"/>
            </w:pPr>
            <w:proofErr w:type="spellStart"/>
            <w:r w:rsidRPr="00711512">
              <w:t>endOfLife</w:t>
            </w:r>
            <w:proofErr w:type="spellEnd"/>
          </w:p>
        </w:tc>
        <w:tc>
          <w:tcPr>
            <w:tcW w:w="0" w:type="auto"/>
            <w:hideMark/>
          </w:tcPr>
          <w:p w14:paraId="1A8DDBD8" w14:textId="77777777" w:rsidR="00711512" w:rsidRPr="00711512" w:rsidRDefault="00711512" w:rsidP="00711512">
            <w:pPr>
              <w:pStyle w:val="Compactpreformattedtable"/>
            </w:pPr>
            <w:proofErr w:type="spellStart"/>
            <w:r w:rsidRPr="00711512">
              <w:t>anaerobicDigestion</w:t>
            </w:r>
            <w:proofErr w:type="spellEnd"/>
          </w:p>
        </w:tc>
        <w:tc>
          <w:tcPr>
            <w:tcW w:w="0" w:type="auto"/>
            <w:hideMark/>
          </w:tcPr>
          <w:p w14:paraId="4F37BF4A" w14:textId="77777777" w:rsidR="00711512" w:rsidRPr="00711512" w:rsidRDefault="00711512" w:rsidP="00711512">
            <w:pPr>
              <w:pStyle w:val="Compactpreformattedtable"/>
            </w:pPr>
            <w:r w:rsidRPr="00711512">
              <w:t>Energy demand</w:t>
            </w:r>
          </w:p>
        </w:tc>
        <w:tc>
          <w:tcPr>
            <w:tcW w:w="0" w:type="auto"/>
            <w:hideMark/>
          </w:tcPr>
          <w:p w14:paraId="28B26136" w14:textId="77777777" w:rsidR="00711512" w:rsidRPr="00711512" w:rsidRDefault="00711512" w:rsidP="00711512">
            <w:pPr>
              <w:pStyle w:val="Compactpreformattedtable"/>
            </w:pPr>
            <w:r w:rsidRPr="00711512">
              <w:t>MJ</w:t>
            </w:r>
          </w:p>
        </w:tc>
        <w:tc>
          <w:tcPr>
            <w:tcW w:w="0" w:type="auto"/>
            <w:hideMark/>
          </w:tcPr>
          <w:p w14:paraId="5E481A99" w14:textId="77777777" w:rsidR="00711512" w:rsidRPr="00711512" w:rsidRDefault="00711512" w:rsidP="00711512">
            <w:pPr>
              <w:pStyle w:val="Compactpreformattedtable"/>
            </w:pPr>
            <w:r w:rsidRPr="00711512">
              <w:t>180</w:t>
            </w:r>
          </w:p>
        </w:tc>
        <w:tc>
          <w:tcPr>
            <w:tcW w:w="0" w:type="auto"/>
            <w:hideMark/>
          </w:tcPr>
          <w:p w14:paraId="0F315273" w14:textId="77777777" w:rsidR="00711512" w:rsidRPr="00711512" w:rsidRDefault="00711512" w:rsidP="00711512">
            <w:pPr>
              <w:pStyle w:val="Compactpreformattedtable"/>
            </w:pPr>
            <w:r w:rsidRPr="00711512">
              <w:t>-5592.4907</w:t>
            </w:r>
          </w:p>
        </w:tc>
      </w:tr>
      <w:tr w:rsidR="00711512" w:rsidRPr="00711512" w14:paraId="6902528D" w14:textId="77777777" w:rsidTr="00711512">
        <w:tc>
          <w:tcPr>
            <w:tcW w:w="0" w:type="auto"/>
            <w:hideMark/>
          </w:tcPr>
          <w:p w14:paraId="6E518626" w14:textId="77777777" w:rsidR="00711512" w:rsidRPr="00711512" w:rsidRDefault="00711512" w:rsidP="00711512">
            <w:pPr>
              <w:pStyle w:val="Compactpreformattedtable"/>
            </w:pPr>
            <w:proofErr w:type="spellStart"/>
            <w:r w:rsidRPr="00711512">
              <w:t>FoodWaste</w:t>
            </w:r>
            <w:proofErr w:type="spellEnd"/>
          </w:p>
        </w:tc>
        <w:tc>
          <w:tcPr>
            <w:tcW w:w="0" w:type="auto"/>
            <w:hideMark/>
          </w:tcPr>
          <w:p w14:paraId="48945E82" w14:textId="77777777" w:rsidR="00711512" w:rsidRPr="00711512" w:rsidRDefault="00711512" w:rsidP="00711512">
            <w:pPr>
              <w:pStyle w:val="Compactpreformattedtable"/>
            </w:pPr>
            <w:proofErr w:type="spellStart"/>
            <w:r w:rsidRPr="00711512">
              <w:t>endOfLife</w:t>
            </w:r>
            <w:proofErr w:type="spellEnd"/>
          </w:p>
        </w:tc>
        <w:tc>
          <w:tcPr>
            <w:tcW w:w="0" w:type="auto"/>
            <w:hideMark/>
          </w:tcPr>
          <w:p w14:paraId="7EFA810E" w14:textId="77777777" w:rsidR="00711512" w:rsidRPr="00711512" w:rsidRDefault="00711512" w:rsidP="00711512">
            <w:pPr>
              <w:pStyle w:val="Compactpreformattedtable"/>
            </w:pPr>
            <w:r w:rsidRPr="00711512">
              <w:t>combustion</w:t>
            </w:r>
          </w:p>
        </w:tc>
        <w:tc>
          <w:tcPr>
            <w:tcW w:w="0" w:type="auto"/>
            <w:hideMark/>
          </w:tcPr>
          <w:p w14:paraId="6B360280" w14:textId="77777777" w:rsidR="00711512" w:rsidRPr="00711512" w:rsidRDefault="00711512" w:rsidP="00711512">
            <w:pPr>
              <w:pStyle w:val="Compactpreformattedtable"/>
            </w:pPr>
            <w:r w:rsidRPr="00711512">
              <w:t>Energy demand</w:t>
            </w:r>
          </w:p>
        </w:tc>
        <w:tc>
          <w:tcPr>
            <w:tcW w:w="0" w:type="auto"/>
            <w:hideMark/>
          </w:tcPr>
          <w:p w14:paraId="120AD1A1" w14:textId="77777777" w:rsidR="00711512" w:rsidRPr="00711512" w:rsidRDefault="00711512" w:rsidP="00711512">
            <w:pPr>
              <w:pStyle w:val="Compactpreformattedtable"/>
            </w:pPr>
            <w:r w:rsidRPr="00711512">
              <w:t>MJ</w:t>
            </w:r>
          </w:p>
        </w:tc>
        <w:tc>
          <w:tcPr>
            <w:tcW w:w="0" w:type="auto"/>
            <w:hideMark/>
          </w:tcPr>
          <w:p w14:paraId="4418BAF8" w14:textId="77777777" w:rsidR="00711512" w:rsidRPr="00711512" w:rsidRDefault="00711512" w:rsidP="00711512">
            <w:pPr>
              <w:pStyle w:val="Compactpreformattedtable"/>
            </w:pPr>
            <w:r w:rsidRPr="00711512">
              <w:t>180</w:t>
            </w:r>
          </w:p>
        </w:tc>
        <w:tc>
          <w:tcPr>
            <w:tcW w:w="0" w:type="auto"/>
            <w:hideMark/>
          </w:tcPr>
          <w:p w14:paraId="03C99FC1" w14:textId="77777777" w:rsidR="00711512" w:rsidRPr="00711512" w:rsidRDefault="00711512" w:rsidP="00711512">
            <w:pPr>
              <w:pStyle w:val="Compactpreformattedtable"/>
            </w:pPr>
            <w:r w:rsidRPr="00711512">
              <w:t>-574.1139</w:t>
            </w:r>
          </w:p>
        </w:tc>
      </w:tr>
      <w:tr w:rsidR="00711512" w:rsidRPr="00711512" w14:paraId="2D9114A8" w14:textId="77777777" w:rsidTr="00711512">
        <w:tc>
          <w:tcPr>
            <w:tcW w:w="0" w:type="auto"/>
            <w:hideMark/>
          </w:tcPr>
          <w:p w14:paraId="1925E835" w14:textId="77777777" w:rsidR="00711512" w:rsidRPr="00711512" w:rsidRDefault="00711512" w:rsidP="00711512">
            <w:pPr>
              <w:pStyle w:val="Compactpreformattedtable"/>
            </w:pPr>
            <w:proofErr w:type="spellStart"/>
            <w:r w:rsidRPr="00711512">
              <w:lastRenderedPageBreak/>
              <w:t>FoodWaste</w:t>
            </w:r>
            <w:proofErr w:type="spellEnd"/>
          </w:p>
        </w:tc>
        <w:tc>
          <w:tcPr>
            <w:tcW w:w="0" w:type="auto"/>
            <w:hideMark/>
          </w:tcPr>
          <w:p w14:paraId="5E49EBD4" w14:textId="77777777" w:rsidR="00711512" w:rsidRPr="00711512" w:rsidRDefault="00711512" w:rsidP="00711512">
            <w:pPr>
              <w:pStyle w:val="Compactpreformattedtable"/>
            </w:pPr>
            <w:proofErr w:type="spellStart"/>
            <w:r w:rsidRPr="00711512">
              <w:t>endOfLife</w:t>
            </w:r>
            <w:proofErr w:type="spellEnd"/>
          </w:p>
        </w:tc>
        <w:tc>
          <w:tcPr>
            <w:tcW w:w="0" w:type="auto"/>
            <w:hideMark/>
          </w:tcPr>
          <w:p w14:paraId="54E91528" w14:textId="77777777" w:rsidR="00711512" w:rsidRPr="00711512" w:rsidRDefault="00711512" w:rsidP="00711512">
            <w:pPr>
              <w:pStyle w:val="Compactpreformattedtable"/>
            </w:pPr>
            <w:r w:rsidRPr="00711512">
              <w:t>composting</w:t>
            </w:r>
          </w:p>
        </w:tc>
        <w:tc>
          <w:tcPr>
            <w:tcW w:w="0" w:type="auto"/>
            <w:hideMark/>
          </w:tcPr>
          <w:p w14:paraId="0CDD8403" w14:textId="77777777" w:rsidR="00711512" w:rsidRPr="00711512" w:rsidRDefault="00711512" w:rsidP="00711512">
            <w:pPr>
              <w:pStyle w:val="Compactpreformattedtable"/>
            </w:pPr>
            <w:r w:rsidRPr="00711512">
              <w:t>Energy demand</w:t>
            </w:r>
          </w:p>
        </w:tc>
        <w:tc>
          <w:tcPr>
            <w:tcW w:w="0" w:type="auto"/>
            <w:hideMark/>
          </w:tcPr>
          <w:p w14:paraId="291E30D2" w14:textId="77777777" w:rsidR="00711512" w:rsidRPr="00711512" w:rsidRDefault="00711512" w:rsidP="00711512">
            <w:pPr>
              <w:pStyle w:val="Compactpreformattedtable"/>
            </w:pPr>
            <w:r w:rsidRPr="00711512">
              <w:t>MJ</w:t>
            </w:r>
          </w:p>
        </w:tc>
        <w:tc>
          <w:tcPr>
            <w:tcW w:w="0" w:type="auto"/>
            <w:hideMark/>
          </w:tcPr>
          <w:p w14:paraId="0643B7F1" w14:textId="77777777" w:rsidR="00711512" w:rsidRPr="00711512" w:rsidRDefault="00711512" w:rsidP="00711512">
            <w:pPr>
              <w:pStyle w:val="Compactpreformattedtable"/>
            </w:pPr>
            <w:r w:rsidRPr="00711512">
              <w:t>180</w:t>
            </w:r>
          </w:p>
        </w:tc>
        <w:tc>
          <w:tcPr>
            <w:tcW w:w="0" w:type="auto"/>
            <w:hideMark/>
          </w:tcPr>
          <w:p w14:paraId="6EF44F3F" w14:textId="77777777" w:rsidR="00711512" w:rsidRPr="00711512" w:rsidRDefault="00711512" w:rsidP="00711512">
            <w:pPr>
              <w:pStyle w:val="Compactpreformattedtable"/>
            </w:pPr>
            <w:r w:rsidRPr="00711512">
              <w:t>-543.1128</w:t>
            </w:r>
          </w:p>
        </w:tc>
      </w:tr>
      <w:tr w:rsidR="00711512" w:rsidRPr="00711512" w14:paraId="1213A176" w14:textId="77777777" w:rsidTr="00711512">
        <w:tc>
          <w:tcPr>
            <w:tcW w:w="0" w:type="auto"/>
            <w:hideMark/>
          </w:tcPr>
          <w:p w14:paraId="31D232BF" w14:textId="77777777" w:rsidR="00711512" w:rsidRPr="00711512" w:rsidRDefault="00711512" w:rsidP="00711512">
            <w:pPr>
              <w:pStyle w:val="Compactpreformattedtable"/>
            </w:pPr>
            <w:proofErr w:type="spellStart"/>
            <w:r w:rsidRPr="00711512">
              <w:t>FoodWaste</w:t>
            </w:r>
            <w:proofErr w:type="spellEnd"/>
          </w:p>
        </w:tc>
        <w:tc>
          <w:tcPr>
            <w:tcW w:w="0" w:type="auto"/>
            <w:hideMark/>
          </w:tcPr>
          <w:p w14:paraId="67F18853" w14:textId="77777777" w:rsidR="00711512" w:rsidRPr="00711512" w:rsidRDefault="00711512" w:rsidP="00711512">
            <w:pPr>
              <w:pStyle w:val="Compactpreformattedtable"/>
            </w:pPr>
            <w:proofErr w:type="spellStart"/>
            <w:r w:rsidRPr="00711512">
              <w:t>endOfLife</w:t>
            </w:r>
            <w:proofErr w:type="spellEnd"/>
          </w:p>
        </w:tc>
        <w:tc>
          <w:tcPr>
            <w:tcW w:w="0" w:type="auto"/>
            <w:hideMark/>
          </w:tcPr>
          <w:p w14:paraId="3807C82C" w14:textId="77777777" w:rsidR="00711512" w:rsidRPr="00711512" w:rsidRDefault="00711512" w:rsidP="00711512">
            <w:pPr>
              <w:pStyle w:val="Compactpreformattedtable"/>
            </w:pPr>
            <w:r w:rsidRPr="00711512">
              <w:t>landfilling</w:t>
            </w:r>
          </w:p>
        </w:tc>
        <w:tc>
          <w:tcPr>
            <w:tcW w:w="0" w:type="auto"/>
            <w:hideMark/>
          </w:tcPr>
          <w:p w14:paraId="1D9708AB" w14:textId="77777777" w:rsidR="00711512" w:rsidRPr="00711512" w:rsidRDefault="00711512" w:rsidP="00711512">
            <w:pPr>
              <w:pStyle w:val="Compactpreformattedtable"/>
            </w:pPr>
            <w:r w:rsidRPr="00711512">
              <w:t>Energy demand</w:t>
            </w:r>
          </w:p>
        </w:tc>
        <w:tc>
          <w:tcPr>
            <w:tcW w:w="0" w:type="auto"/>
            <w:hideMark/>
          </w:tcPr>
          <w:p w14:paraId="463442F1" w14:textId="77777777" w:rsidR="00711512" w:rsidRPr="00711512" w:rsidRDefault="00711512" w:rsidP="00711512">
            <w:pPr>
              <w:pStyle w:val="Compactpreformattedtable"/>
            </w:pPr>
            <w:r w:rsidRPr="00711512">
              <w:t>MJ</w:t>
            </w:r>
          </w:p>
        </w:tc>
        <w:tc>
          <w:tcPr>
            <w:tcW w:w="0" w:type="auto"/>
            <w:hideMark/>
          </w:tcPr>
          <w:p w14:paraId="5DF8E194" w14:textId="77777777" w:rsidR="00711512" w:rsidRPr="00711512" w:rsidRDefault="00711512" w:rsidP="00711512">
            <w:pPr>
              <w:pStyle w:val="Compactpreformattedtable"/>
            </w:pPr>
            <w:r w:rsidRPr="00711512">
              <w:t>180</w:t>
            </w:r>
          </w:p>
        </w:tc>
        <w:tc>
          <w:tcPr>
            <w:tcW w:w="0" w:type="auto"/>
            <w:hideMark/>
          </w:tcPr>
          <w:p w14:paraId="2FF2D64A" w14:textId="77777777" w:rsidR="00711512" w:rsidRPr="00711512" w:rsidRDefault="00711512" w:rsidP="00711512">
            <w:pPr>
              <w:pStyle w:val="Compactpreformattedtable"/>
            </w:pPr>
            <w:r w:rsidRPr="00711512">
              <w:t>319.6540</w:t>
            </w:r>
          </w:p>
        </w:tc>
      </w:tr>
      <w:tr w:rsidR="00711512" w:rsidRPr="00711512" w14:paraId="3B867CF6" w14:textId="77777777" w:rsidTr="00711512">
        <w:tc>
          <w:tcPr>
            <w:tcW w:w="0" w:type="auto"/>
            <w:hideMark/>
          </w:tcPr>
          <w:p w14:paraId="1625F7C6" w14:textId="77777777" w:rsidR="00711512" w:rsidRPr="00711512" w:rsidRDefault="00711512" w:rsidP="00711512">
            <w:pPr>
              <w:pStyle w:val="Compactpreformattedtable"/>
            </w:pPr>
            <w:proofErr w:type="spellStart"/>
            <w:r w:rsidRPr="00711512">
              <w:t>FoodWaste</w:t>
            </w:r>
            <w:proofErr w:type="spellEnd"/>
          </w:p>
        </w:tc>
        <w:tc>
          <w:tcPr>
            <w:tcW w:w="0" w:type="auto"/>
            <w:hideMark/>
          </w:tcPr>
          <w:p w14:paraId="499F1A7B" w14:textId="77777777" w:rsidR="00711512" w:rsidRPr="00711512" w:rsidRDefault="00711512" w:rsidP="00711512">
            <w:pPr>
              <w:pStyle w:val="Compactpreformattedtable"/>
            </w:pPr>
            <w:proofErr w:type="spellStart"/>
            <w:r w:rsidRPr="00711512">
              <w:t>endOfLifeTransport</w:t>
            </w:r>
            <w:proofErr w:type="spellEnd"/>
          </w:p>
        </w:tc>
        <w:tc>
          <w:tcPr>
            <w:tcW w:w="0" w:type="auto"/>
            <w:hideMark/>
          </w:tcPr>
          <w:p w14:paraId="77C7B952" w14:textId="77777777" w:rsidR="00711512" w:rsidRPr="00711512" w:rsidRDefault="00711512" w:rsidP="00711512">
            <w:pPr>
              <w:pStyle w:val="Compactpreformattedtable"/>
            </w:pPr>
            <w:proofErr w:type="spellStart"/>
            <w:r w:rsidRPr="00711512">
              <w:t>anaerobicDigestion</w:t>
            </w:r>
            <w:proofErr w:type="spellEnd"/>
          </w:p>
        </w:tc>
        <w:tc>
          <w:tcPr>
            <w:tcW w:w="0" w:type="auto"/>
            <w:hideMark/>
          </w:tcPr>
          <w:p w14:paraId="441D7A6C" w14:textId="77777777" w:rsidR="00711512" w:rsidRPr="00711512" w:rsidRDefault="00711512" w:rsidP="00711512">
            <w:pPr>
              <w:pStyle w:val="Compactpreformattedtable"/>
            </w:pPr>
            <w:r w:rsidRPr="00711512">
              <w:t>Energy demand</w:t>
            </w:r>
          </w:p>
        </w:tc>
        <w:tc>
          <w:tcPr>
            <w:tcW w:w="0" w:type="auto"/>
            <w:hideMark/>
          </w:tcPr>
          <w:p w14:paraId="39EE4FFC" w14:textId="77777777" w:rsidR="00711512" w:rsidRPr="00711512" w:rsidRDefault="00711512" w:rsidP="00711512">
            <w:pPr>
              <w:pStyle w:val="Compactpreformattedtable"/>
            </w:pPr>
            <w:r w:rsidRPr="00711512">
              <w:t>MJ</w:t>
            </w:r>
          </w:p>
        </w:tc>
        <w:tc>
          <w:tcPr>
            <w:tcW w:w="0" w:type="auto"/>
            <w:hideMark/>
          </w:tcPr>
          <w:p w14:paraId="067F4CB8" w14:textId="77777777" w:rsidR="00711512" w:rsidRPr="00711512" w:rsidRDefault="00711512" w:rsidP="00711512">
            <w:pPr>
              <w:pStyle w:val="Compactpreformattedtable"/>
            </w:pPr>
            <w:r w:rsidRPr="00711512">
              <w:t>180</w:t>
            </w:r>
          </w:p>
        </w:tc>
        <w:tc>
          <w:tcPr>
            <w:tcW w:w="0" w:type="auto"/>
            <w:hideMark/>
          </w:tcPr>
          <w:p w14:paraId="5CAEDDF9" w14:textId="77777777" w:rsidR="00711512" w:rsidRPr="00711512" w:rsidRDefault="00711512" w:rsidP="00711512">
            <w:pPr>
              <w:pStyle w:val="Compactpreformattedtable"/>
            </w:pPr>
            <w:r w:rsidRPr="00711512">
              <w:t>603.4704</w:t>
            </w:r>
          </w:p>
        </w:tc>
      </w:tr>
      <w:tr w:rsidR="00711512" w:rsidRPr="00711512" w14:paraId="5F1D3324" w14:textId="77777777" w:rsidTr="00711512">
        <w:tc>
          <w:tcPr>
            <w:tcW w:w="0" w:type="auto"/>
            <w:hideMark/>
          </w:tcPr>
          <w:p w14:paraId="3174CB99" w14:textId="77777777" w:rsidR="00711512" w:rsidRPr="00711512" w:rsidRDefault="00711512" w:rsidP="00711512">
            <w:pPr>
              <w:pStyle w:val="Compactpreformattedtable"/>
            </w:pPr>
            <w:proofErr w:type="spellStart"/>
            <w:r w:rsidRPr="00711512">
              <w:t>FoodWaste</w:t>
            </w:r>
            <w:proofErr w:type="spellEnd"/>
          </w:p>
        </w:tc>
        <w:tc>
          <w:tcPr>
            <w:tcW w:w="0" w:type="auto"/>
            <w:hideMark/>
          </w:tcPr>
          <w:p w14:paraId="68B38B70" w14:textId="77777777" w:rsidR="00711512" w:rsidRPr="00711512" w:rsidRDefault="00711512" w:rsidP="00711512">
            <w:pPr>
              <w:pStyle w:val="Compactpreformattedtable"/>
            </w:pPr>
            <w:proofErr w:type="spellStart"/>
            <w:r w:rsidRPr="00711512">
              <w:t>endOfLifeTransport</w:t>
            </w:r>
            <w:proofErr w:type="spellEnd"/>
          </w:p>
        </w:tc>
        <w:tc>
          <w:tcPr>
            <w:tcW w:w="0" w:type="auto"/>
            <w:hideMark/>
          </w:tcPr>
          <w:p w14:paraId="4AF9463E" w14:textId="77777777" w:rsidR="00711512" w:rsidRPr="00711512" w:rsidRDefault="00711512" w:rsidP="00711512">
            <w:pPr>
              <w:pStyle w:val="Compactpreformattedtable"/>
            </w:pPr>
            <w:r w:rsidRPr="00711512">
              <w:t>combustion</w:t>
            </w:r>
          </w:p>
        </w:tc>
        <w:tc>
          <w:tcPr>
            <w:tcW w:w="0" w:type="auto"/>
            <w:hideMark/>
          </w:tcPr>
          <w:p w14:paraId="58088A58" w14:textId="77777777" w:rsidR="00711512" w:rsidRPr="00711512" w:rsidRDefault="00711512" w:rsidP="00711512">
            <w:pPr>
              <w:pStyle w:val="Compactpreformattedtable"/>
            </w:pPr>
            <w:r w:rsidRPr="00711512">
              <w:t>Energy demand</w:t>
            </w:r>
          </w:p>
        </w:tc>
        <w:tc>
          <w:tcPr>
            <w:tcW w:w="0" w:type="auto"/>
            <w:hideMark/>
          </w:tcPr>
          <w:p w14:paraId="5AB0394B" w14:textId="77777777" w:rsidR="00711512" w:rsidRPr="00711512" w:rsidRDefault="00711512" w:rsidP="00711512">
            <w:pPr>
              <w:pStyle w:val="Compactpreformattedtable"/>
            </w:pPr>
            <w:r w:rsidRPr="00711512">
              <w:t>MJ</w:t>
            </w:r>
          </w:p>
        </w:tc>
        <w:tc>
          <w:tcPr>
            <w:tcW w:w="0" w:type="auto"/>
            <w:hideMark/>
          </w:tcPr>
          <w:p w14:paraId="3592DE98" w14:textId="77777777" w:rsidR="00711512" w:rsidRPr="00711512" w:rsidRDefault="00711512" w:rsidP="00711512">
            <w:pPr>
              <w:pStyle w:val="Compactpreformattedtable"/>
            </w:pPr>
            <w:r w:rsidRPr="00711512">
              <w:t>180</w:t>
            </w:r>
          </w:p>
        </w:tc>
        <w:tc>
          <w:tcPr>
            <w:tcW w:w="0" w:type="auto"/>
            <w:hideMark/>
          </w:tcPr>
          <w:p w14:paraId="5E7239B8" w14:textId="77777777" w:rsidR="00711512" w:rsidRPr="00711512" w:rsidRDefault="00711512" w:rsidP="00711512">
            <w:pPr>
              <w:pStyle w:val="Compactpreformattedtable"/>
            </w:pPr>
            <w:r w:rsidRPr="00711512">
              <w:t>603.4704</w:t>
            </w:r>
          </w:p>
        </w:tc>
      </w:tr>
      <w:tr w:rsidR="00711512" w:rsidRPr="00711512" w14:paraId="702CD9A6" w14:textId="77777777" w:rsidTr="00711512">
        <w:tc>
          <w:tcPr>
            <w:tcW w:w="0" w:type="auto"/>
            <w:hideMark/>
          </w:tcPr>
          <w:p w14:paraId="7E3FCA1C" w14:textId="77777777" w:rsidR="00711512" w:rsidRPr="00711512" w:rsidRDefault="00711512" w:rsidP="00711512">
            <w:pPr>
              <w:pStyle w:val="Compactpreformattedtable"/>
            </w:pPr>
            <w:proofErr w:type="spellStart"/>
            <w:r w:rsidRPr="00711512">
              <w:t>FoodWaste</w:t>
            </w:r>
            <w:proofErr w:type="spellEnd"/>
          </w:p>
        </w:tc>
        <w:tc>
          <w:tcPr>
            <w:tcW w:w="0" w:type="auto"/>
            <w:hideMark/>
          </w:tcPr>
          <w:p w14:paraId="703992CC" w14:textId="77777777" w:rsidR="00711512" w:rsidRPr="00711512" w:rsidRDefault="00711512" w:rsidP="00711512">
            <w:pPr>
              <w:pStyle w:val="Compactpreformattedtable"/>
            </w:pPr>
            <w:proofErr w:type="spellStart"/>
            <w:r w:rsidRPr="00711512">
              <w:t>endOfLifeTransport</w:t>
            </w:r>
            <w:proofErr w:type="spellEnd"/>
          </w:p>
        </w:tc>
        <w:tc>
          <w:tcPr>
            <w:tcW w:w="0" w:type="auto"/>
            <w:hideMark/>
          </w:tcPr>
          <w:p w14:paraId="6BC19B69" w14:textId="77777777" w:rsidR="00711512" w:rsidRPr="00711512" w:rsidRDefault="00711512" w:rsidP="00711512">
            <w:pPr>
              <w:pStyle w:val="Compactpreformattedtable"/>
            </w:pPr>
            <w:r w:rsidRPr="00711512">
              <w:t>composting</w:t>
            </w:r>
          </w:p>
        </w:tc>
        <w:tc>
          <w:tcPr>
            <w:tcW w:w="0" w:type="auto"/>
            <w:hideMark/>
          </w:tcPr>
          <w:p w14:paraId="7D73FC5C" w14:textId="77777777" w:rsidR="00711512" w:rsidRPr="00711512" w:rsidRDefault="00711512" w:rsidP="00711512">
            <w:pPr>
              <w:pStyle w:val="Compactpreformattedtable"/>
            </w:pPr>
            <w:r w:rsidRPr="00711512">
              <w:t>Energy demand</w:t>
            </w:r>
          </w:p>
        </w:tc>
        <w:tc>
          <w:tcPr>
            <w:tcW w:w="0" w:type="auto"/>
            <w:hideMark/>
          </w:tcPr>
          <w:p w14:paraId="65A540F1" w14:textId="77777777" w:rsidR="00711512" w:rsidRPr="00711512" w:rsidRDefault="00711512" w:rsidP="00711512">
            <w:pPr>
              <w:pStyle w:val="Compactpreformattedtable"/>
            </w:pPr>
            <w:r w:rsidRPr="00711512">
              <w:t>MJ</w:t>
            </w:r>
          </w:p>
        </w:tc>
        <w:tc>
          <w:tcPr>
            <w:tcW w:w="0" w:type="auto"/>
            <w:hideMark/>
          </w:tcPr>
          <w:p w14:paraId="0FB95092" w14:textId="77777777" w:rsidR="00711512" w:rsidRPr="00711512" w:rsidRDefault="00711512" w:rsidP="00711512">
            <w:pPr>
              <w:pStyle w:val="Compactpreformattedtable"/>
            </w:pPr>
            <w:r w:rsidRPr="00711512">
              <w:t>180</w:t>
            </w:r>
          </w:p>
        </w:tc>
        <w:tc>
          <w:tcPr>
            <w:tcW w:w="0" w:type="auto"/>
            <w:hideMark/>
          </w:tcPr>
          <w:p w14:paraId="53549D8C" w14:textId="77777777" w:rsidR="00711512" w:rsidRPr="00711512" w:rsidRDefault="00711512" w:rsidP="00711512">
            <w:pPr>
              <w:pStyle w:val="Compactpreformattedtable"/>
            </w:pPr>
            <w:r w:rsidRPr="00711512">
              <w:t>603.4704</w:t>
            </w:r>
          </w:p>
        </w:tc>
      </w:tr>
      <w:tr w:rsidR="00711512" w:rsidRPr="00711512" w14:paraId="112C3F2C" w14:textId="77777777" w:rsidTr="00711512">
        <w:tc>
          <w:tcPr>
            <w:tcW w:w="0" w:type="auto"/>
            <w:hideMark/>
          </w:tcPr>
          <w:p w14:paraId="03A6B4B0" w14:textId="77777777" w:rsidR="00711512" w:rsidRPr="00711512" w:rsidRDefault="00711512" w:rsidP="00711512">
            <w:pPr>
              <w:pStyle w:val="Compactpreformattedtable"/>
            </w:pPr>
            <w:proofErr w:type="spellStart"/>
            <w:r w:rsidRPr="00711512">
              <w:t>FoodWaste</w:t>
            </w:r>
            <w:proofErr w:type="spellEnd"/>
          </w:p>
        </w:tc>
        <w:tc>
          <w:tcPr>
            <w:tcW w:w="0" w:type="auto"/>
            <w:hideMark/>
          </w:tcPr>
          <w:p w14:paraId="2D6E6F53" w14:textId="77777777" w:rsidR="00711512" w:rsidRPr="00711512" w:rsidRDefault="00711512" w:rsidP="00711512">
            <w:pPr>
              <w:pStyle w:val="Compactpreformattedtable"/>
            </w:pPr>
            <w:proofErr w:type="spellStart"/>
            <w:r w:rsidRPr="00711512">
              <w:t>endOfLifeTransport</w:t>
            </w:r>
            <w:proofErr w:type="spellEnd"/>
          </w:p>
        </w:tc>
        <w:tc>
          <w:tcPr>
            <w:tcW w:w="0" w:type="auto"/>
            <w:hideMark/>
          </w:tcPr>
          <w:p w14:paraId="00B17D27" w14:textId="77777777" w:rsidR="00711512" w:rsidRPr="00711512" w:rsidRDefault="00711512" w:rsidP="00711512">
            <w:pPr>
              <w:pStyle w:val="Compactpreformattedtable"/>
            </w:pPr>
            <w:r w:rsidRPr="00711512">
              <w:t>landfilling</w:t>
            </w:r>
          </w:p>
        </w:tc>
        <w:tc>
          <w:tcPr>
            <w:tcW w:w="0" w:type="auto"/>
            <w:hideMark/>
          </w:tcPr>
          <w:p w14:paraId="341AE4E9" w14:textId="77777777" w:rsidR="00711512" w:rsidRPr="00711512" w:rsidRDefault="00711512" w:rsidP="00711512">
            <w:pPr>
              <w:pStyle w:val="Compactpreformattedtable"/>
            </w:pPr>
            <w:r w:rsidRPr="00711512">
              <w:t>Energy demand</w:t>
            </w:r>
          </w:p>
        </w:tc>
        <w:tc>
          <w:tcPr>
            <w:tcW w:w="0" w:type="auto"/>
            <w:hideMark/>
          </w:tcPr>
          <w:p w14:paraId="06CC8AC7" w14:textId="77777777" w:rsidR="00711512" w:rsidRPr="00711512" w:rsidRDefault="00711512" w:rsidP="00711512">
            <w:pPr>
              <w:pStyle w:val="Compactpreformattedtable"/>
            </w:pPr>
            <w:r w:rsidRPr="00711512">
              <w:t>MJ</w:t>
            </w:r>
          </w:p>
        </w:tc>
        <w:tc>
          <w:tcPr>
            <w:tcW w:w="0" w:type="auto"/>
            <w:hideMark/>
          </w:tcPr>
          <w:p w14:paraId="6FF4A1E2" w14:textId="77777777" w:rsidR="00711512" w:rsidRPr="00711512" w:rsidRDefault="00711512" w:rsidP="00711512">
            <w:pPr>
              <w:pStyle w:val="Compactpreformattedtable"/>
            </w:pPr>
            <w:r w:rsidRPr="00711512">
              <w:t>180</w:t>
            </w:r>
          </w:p>
        </w:tc>
        <w:tc>
          <w:tcPr>
            <w:tcW w:w="0" w:type="auto"/>
            <w:hideMark/>
          </w:tcPr>
          <w:p w14:paraId="16F35C65" w14:textId="77777777" w:rsidR="00711512" w:rsidRPr="00711512" w:rsidRDefault="00711512" w:rsidP="00711512">
            <w:pPr>
              <w:pStyle w:val="Compactpreformattedtable"/>
            </w:pPr>
            <w:r w:rsidRPr="00711512">
              <w:t>603.4704</w:t>
            </w:r>
          </w:p>
        </w:tc>
      </w:tr>
      <w:tr w:rsidR="00711512" w:rsidRPr="00711512" w14:paraId="7A23C18D" w14:textId="77777777" w:rsidTr="00711512">
        <w:tc>
          <w:tcPr>
            <w:tcW w:w="0" w:type="auto"/>
            <w:hideMark/>
          </w:tcPr>
          <w:p w14:paraId="69804277" w14:textId="77777777" w:rsidR="00711512" w:rsidRPr="00711512" w:rsidRDefault="00711512" w:rsidP="00711512">
            <w:pPr>
              <w:pStyle w:val="Compactpreformattedtable"/>
            </w:pPr>
            <w:proofErr w:type="spellStart"/>
            <w:r w:rsidRPr="00711512">
              <w:t>FoodWaste</w:t>
            </w:r>
            <w:proofErr w:type="spellEnd"/>
          </w:p>
        </w:tc>
        <w:tc>
          <w:tcPr>
            <w:tcW w:w="0" w:type="auto"/>
            <w:hideMark/>
          </w:tcPr>
          <w:p w14:paraId="7882B402" w14:textId="77777777" w:rsidR="00711512" w:rsidRPr="00711512" w:rsidRDefault="00711512" w:rsidP="00711512">
            <w:pPr>
              <w:pStyle w:val="Compactpreformattedtable"/>
            </w:pPr>
            <w:r w:rsidRPr="00711512">
              <w:t>production</w:t>
            </w:r>
          </w:p>
        </w:tc>
        <w:tc>
          <w:tcPr>
            <w:tcW w:w="0" w:type="auto"/>
            <w:hideMark/>
          </w:tcPr>
          <w:p w14:paraId="49409654" w14:textId="77777777" w:rsidR="00711512" w:rsidRPr="00711512" w:rsidRDefault="00711512" w:rsidP="00711512">
            <w:pPr>
              <w:pStyle w:val="Compactpreformattedtable"/>
            </w:pPr>
            <w:r w:rsidRPr="00711512">
              <w:t>production</w:t>
            </w:r>
          </w:p>
        </w:tc>
        <w:tc>
          <w:tcPr>
            <w:tcW w:w="0" w:type="auto"/>
            <w:hideMark/>
          </w:tcPr>
          <w:p w14:paraId="4DD3FA0B" w14:textId="77777777" w:rsidR="00711512" w:rsidRPr="00711512" w:rsidRDefault="00711512" w:rsidP="00711512">
            <w:pPr>
              <w:pStyle w:val="Compactpreformattedtable"/>
            </w:pPr>
            <w:r w:rsidRPr="00711512">
              <w:t>Energy demand</w:t>
            </w:r>
          </w:p>
        </w:tc>
        <w:tc>
          <w:tcPr>
            <w:tcW w:w="0" w:type="auto"/>
            <w:hideMark/>
          </w:tcPr>
          <w:p w14:paraId="582C568E" w14:textId="77777777" w:rsidR="00711512" w:rsidRPr="00711512" w:rsidRDefault="00711512" w:rsidP="00711512">
            <w:pPr>
              <w:pStyle w:val="Compactpreformattedtable"/>
            </w:pPr>
            <w:r w:rsidRPr="00711512">
              <w:t>MJ</w:t>
            </w:r>
          </w:p>
        </w:tc>
        <w:tc>
          <w:tcPr>
            <w:tcW w:w="0" w:type="auto"/>
            <w:hideMark/>
          </w:tcPr>
          <w:p w14:paraId="38016844" w14:textId="77777777" w:rsidR="00711512" w:rsidRPr="00711512" w:rsidRDefault="00711512" w:rsidP="00711512">
            <w:pPr>
              <w:pStyle w:val="Compactpreformattedtable"/>
            </w:pPr>
            <w:r w:rsidRPr="00711512">
              <w:t>180</w:t>
            </w:r>
          </w:p>
        </w:tc>
        <w:tc>
          <w:tcPr>
            <w:tcW w:w="0" w:type="auto"/>
            <w:hideMark/>
          </w:tcPr>
          <w:p w14:paraId="2909DB03" w14:textId="77777777" w:rsidR="00711512" w:rsidRPr="00711512" w:rsidRDefault="00711512" w:rsidP="00711512">
            <w:pPr>
              <w:pStyle w:val="Compactpreformattedtable"/>
            </w:pPr>
            <w:r w:rsidRPr="00711512">
              <w:t>39043.8618</w:t>
            </w:r>
          </w:p>
        </w:tc>
      </w:tr>
      <w:tr w:rsidR="00711512" w:rsidRPr="00711512" w14:paraId="3E546CBA" w14:textId="77777777" w:rsidTr="00711512">
        <w:tc>
          <w:tcPr>
            <w:tcW w:w="0" w:type="auto"/>
            <w:hideMark/>
          </w:tcPr>
          <w:p w14:paraId="48C538A8" w14:textId="77777777" w:rsidR="00711512" w:rsidRPr="00711512" w:rsidRDefault="00711512" w:rsidP="00711512">
            <w:pPr>
              <w:pStyle w:val="Compactpreformattedtable"/>
            </w:pPr>
            <w:r w:rsidRPr="00711512">
              <w:t>Electronics</w:t>
            </w:r>
          </w:p>
        </w:tc>
        <w:tc>
          <w:tcPr>
            <w:tcW w:w="0" w:type="auto"/>
            <w:hideMark/>
          </w:tcPr>
          <w:p w14:paraId="511B5760" w14:textId="77777777" w:rsidR="00711512" w:rsidRPr="00711512" w:rsidRDefault="00711512" w:rsidP="00711512">
            <w:pPr>
              <w:pStyle w:val="Compactpreformattedtable"/>
            </w:pPr>
            <w:proofErr w:type="spellStart"/>
            <w:r w:rsidRPr="00711512">
              <w:t>endOfLife</w:t>
            </w:r>
            <w:proofErr w:type="spellEnd"/>
          </w:p>
        </w:tc>
        <w:tc>
          <w:tcPr>
            <w:tcW w:w="0" w:type="auto"/>
            <w:hideMark/>
          </w:tcPr>
          <w:p w14:paraId="20F3EF9E" w14:textId="77777777" w:rsidR="00711512" w:rsidRPr="00711512" w:rsidRDefault="00711512" w:rsidP="00711512">
            <w:pPr>
              <w:pStyle w:val="Compactpreformattedtable"/>
            </w:pPr>
            <w:r w:rsidRPr="00711512">
              <w:t>landfilling</w:t>
            </w:r>
          </w:p>
        </w:tc>
        <w:tc>
          <w:tcPr>
            <w:tcW w:w="0" w:type="auto"/>
            <w:hideMark/>
          </w:tcPr>
          <w:p w14:paraId="493C4FE6" w14:textId="77777777" w:rsidR="00711512" w:rsidRPr="00711512" w:rsidRDefault="00711512" w:rsidP="00711512">
            <w:pPr>
              <w:pStyle w:val="Compactpreformattedtable"/>
            </w:pPr>
            <w:r w:rsidRPr="00711512">
              <w:t>Water consumption</w:t>
            </w:r>
          </w:p>
        </w:tc>
        <w:tc>
          <w:tcPr>
            <w:tcW w:w="0" w:type="auto"/>
            <w:hideMark/>
          </w:tcPr>
          <w:p w14:paraId="29D1F9AE" w14:textId="77777777" w:rsidR="00711512" w:rsidRPr="00711512" w:rsidRDefault="00711512" w:rsidP="00711512">
            <w:pPr>
              <w:pStyle w:val="Compactpreformattedtable"/>
            </w:pPr>
            <w:r w:rsidRPr="00711512">
              <w:t>kg</w:t>
            </w:r>
          </w:p>
        </w:tc>
        <w:tc>
          <w:tcPr>
            <w:tcW w:w="0" w:type="auto"/>
            <w:hideMark/>
          </w:tcPr>
          <w:p w14:paraId="77645ADB" w14:textId="77777777" w:rsidR="00711512" w:rsidRPr="00711512" w:rsidRDefault="00711512" w:rsidP="00711512">
            <w:pPr>
              <w:pStyle w:val="Compactpreformattedtable"/>
            </w:pPr>
            <w:r w:rsidRPr="00711512">
              <w:t>180</w:t>
            </w:r>
          </w:p>
        </w:tc>
        <w:tc>
          <w:tcPr>
            <w:tcW w:w="0" w:type="auto"/>
            <w:hideMark/>
          </w:tcPr>
          <w:p w14:paraId="5FFE6ACF" w14:textId="77777777" w:rsidR="00711512" w:rsidRPr="00711512" w:rsidRDefault="00711512" w:rsidP="00711512">
            <w:pPr>
              <w:pStyle w:val="Compactpreformattedtable"/>
            </w:pPr>
            <w:r w:rsidRPr="00711512">
              <w:t>216.3978</w:t>
            </w:r>
          </w:p>
        </w:tc>
      </w:tr>
      <w:tr w:rsidR="00711512" w:rsidRPr="00711512" w14:paraId="215E9461" w14:textId="77777777" w:rsidTr="00711512">
        <w:tc>
          <w:tcPr>
            <w:tcW w:w="0" w:type="auto"/>
            <w:hideMark/>
          </w:tcPr>
          <w:p w14:paraId="47DBFA21" w14:textId="77777777" w:rsidR="00711512" w:rsidRPr="00711512" w:rsidRDefault="00711512" w:rsidP="00711512">
            <w:pPr>
              <w:pStyle w:val="Compactpreformattedtable"/>
            </w:pPr>
            <w:r w:rsidRPr="00711512">
              <w:t>Electronics</w:t>
            </w:r>
          </w:p>
        </w:tc>
        <w:tc>
          <w:tcPr>
            <w:tcW w:w="0" w:type="auto"/>
            <w:hideMark/>
          </w:tcPr>
          <w:p w14:paraId="5D17A6AB" w14:textId="77777777" w:rsidR="00711512" w:rsidRPr="00711512" w:rsidRDefault="00711512" w:rsidP="00711512">
            <w:pPr>
              <w:pStyle w:val="Compactpreformattedtable"/>
            </w:pPr>
            <w:proofErr w:type="spellStart"/>
            <w:r w:rsidRPr="00711512">
              <w:t>endOfLife</w:t>
            </w:r>
            <w:proofErr w:type="spellEnd"/>
          </w:p>
        </w:tc>
        <w:tc>
          <w:tcPr>
            <w:tcW w:w="0" w:type="auto"/>
            <w:hideMark/>
          </w:tcPr>
          <w:p w14:paraId="6F61D06D" w14:textId="77777777" w:rsidR="00711512" w:rsidRPr="00711512" w:rsidRDefault="00711512" w:rsidP="00711512">
            <w:pPr>
              <w:pStyle w:val="Compactpreformattedtable"/>
            </w:pPr>
            <w:r w:rsidRPr="00711512">
              <w:t>recycling</w:t>
            </w:r>
          </w:p>
        </w:tc>
        <w:tc>
          <w:tcPr>
            <w:tcW w:w="0" w:type="auto"/>
            <w:hideMark/>
          </w:tcPr>
          <w:p w14:paraId="1685CB6E" w14:textId="77777777" w:rsidR="00711512" w:rsidRPr="00711512" w:rsidRDefault="00711512" w:rsidP="00711512">
            <w:pPr>
              <w:pStyle w:val="Compactpreformattedtable"/>
            </w:pPr>
            <w:r w:rsidRPr="00711512">
              <w:t>Water consumption</w:t>
            </w:r>
          </w:p>
        </w:tc>
        <w:tc>
          <w:tcPr>
            <w:tcW w:w="0" w:type="auto"/>
            <w:hideMark/>
          </w:tcPr>
          <w:p w14:paraId="25D9E8BE" w14:textId="77777777" w:rsidR="00711512" w:rsidRPr="00711512" w:rsidRDefault="00711512" w:rsidP="00711512">
            <w:pPr>
              <w:pStyle w:val="Compactpreformattedtable"/>
            </w:pPr>
            <w:r w:rsidRPr="00711512">
              <w:t>kg</w:t>
            </w:r>
          </w:p>
        </w:tc>
        <w:tc>
          <w:tcPr>
            <w:tcW w:w="0" w:type="auto"/>
            <w:hideMark/>
          </w:tcPr>
          <w:p w14:paraId="33C29A30" w14:textId="77777777" w:rsidR="00711512" w:rsidRPr="00711512" w:rsidRDefault="00711512" w:rsidP="00711512">
            <w:pPr>
              <w:pStyle w:val="Compactpreformattedtable"/>
            </w:pPr>
            <w:r w:rsidRPr="00711512">
              <w:t>180</w:t>
            </w:r>
          </w:p>
        </w:tc>
        <w:tc>
          <w:tcPr>
            <w:tcW w:w="0" w:type="auto"/>
            <w:hideMark/>
          </w:tcPr>
          <w:p w14:paraId="4BA2031F" w14:textId="77777777" w:rsidR="00711512" w:rsidRPr="00711512" w:rsidRDefault="00711512" w:rsidP="00711512">
            <w:pPr>
              <w:pStyle w:val="Compactpreformattedtable"/>
            </w:pPr>
            <w:r w:rsidRPr="00711512">
              <w:t>-8811.4635</w:t>
            </w:r>
          </w:p>
        </w:tc>
      </w:tr>
      <w:tr w:rsidR="00711512" w:rsidRPr="00711512" w14:paraId="647F4CCB" w14:textId="77777777" w:rsidTr="00711512">
        <w:tc>
          <w:tcPr>
            <w:tcW w:w="0" w:type="auto"/>
            <w:hideMark/>
          </w:tcPr>
          <w:p w14:paraId="446F1817" w14:textId="77777777" w:rsidR="00711512" w:rsidRPr="00711512" w:rsidRDefault="00711512" w:rsidP="00711512">
            <w:pPr>
              <w:pStyle w:val="Compactpreformattedtable"/>
            </w:pPr>
            <w:r w:rsidRPr="00711512">
              <w:t>Electronics</w:t>
            </w:r>
          </w:p>
        </w:tc>
        <w:tc>
          <w:tcPr>
            <w:tcW w:w="0" w:type="auto"/>
            <w:hideMark/>
          </w:tcPr>
          <w:p w14:paraId="74FC15CD" w14:textId="77777777" w:rsidR="00711512" w:rsidRPr="00711512" w:rsidRDefault="00711512" w:rsidP="00711512">
            <w:pPr>
              <w:pStyle w:val="Compactpreformattedtable"/>
            </w:pPr>
            <w:proofErr w:type="spellStart"/>
            <w:r w:rsidRPr="00711512">
              <w:t>endOfLifeTransport</w:t>
            </w:r>
            <w:proofErr w:type="spellEnd"/>
          </w:p>
        </w:tc>
        <w:tc>
          <w:tcPr>
            <w:tcW w:w="0" w:type="auto"/>
            <w:hideMark/>
          </w:tcPr>
          <w:p w14:paraId="05DD4573" w14:textId="77777777" w:rsidR="00711512" w:rsidRPr="00711512" w:rsidRDefault="00711512" w:rsidP="00711512">
            <w:pPr>
              <w:pStyle w:val="Compactpreformattedtable"/>
            </w:pPr>
            <w:r w:rsidRPr="00711512">
              <w:t>landfilling</w:t>
            </w:r>
          </w:p>
        </w:tc>
        <w:tc>
          <w:tcPr>
            <w:tcW w:w="0" w:type="auto"/>
            <w:hideMark/>
          </w:tcPr>
          <w:p w14:paraId="14BDF684" w14:textId="77777777" w:rsidR="00711512" w:rsidRPr="00711512" w:rsidRDefault="00711512" w:rsidP="00711512">
            <w:pPr>
              <w:pStyle w:val="Compactpreformattedtable"/>
            </w:pPr>
            <w:r w:rsidRPr="00711512">
              <w:t>Water consumption</w:t>
            </w:r>
          </w:p>
        </w:tc>
        <w:tc>
          <w:tcPr>
            <w:tcW w:w="0" w:type="auto"/>
            <w:hideMark/>
          </w:tcPr>
          <w:p w14:paraId="56A6E019" w14:textId="77777777" w:rsidR="00711512" w:rsidRPr="00711512" w:rsidRDefault="00711512" w:rsidP="00711512">
            <w:pPr>
              <w:pStyle w:val="Compactpreformattedtable"/>
            </w:pPr>
            <w:r w:rsidRPr="00711512">
              <w:t>kg</w:t>
            </w:r>
          </w:p>
        </w:tc>
        <w:tc>
          <w:tcPr>
            <w:tcW w:w="0" w:type="auto"/>
            <w:hideMark/>
          </w:tcPr>
          <w:p w14:paraId="5AEFF71F" w14:textId="77777777" w:rsidR="00711512" w:rsidRPr="00711512" w:rsidRDefault="00711512" w:rsidP="00711512">
            <w:pPr>
              <w:pStyle w:val="Compactpreformattedtable"/>
            </w:pPr>
            <w:r w:rsidRPr="00711512">
              <w:t>180</w:t>
            </w:r>
          </w:p>
        </w:tc>
        <w:tc>
          <w:tcPr>
            <w:tcW w:w="0" w:type="auto"/>
            <w:hideMark/>
          </w:tcPr>
          <w:p w14:paraId="42E84A83" w14:textId="77777777" w:rsidR="00711512" w:rsidRPr="00711512" w:rsidRDefault="00711512" w:rsidP="00711512">
            <w:pPr>
              <w:pStyle w:val="Compactpreformattedtable"/>
            </w:pPr>
            <w:r w:rsidRPr="00711512">
              <w:t>108.2953</w:t>
            </w:r>
          </w:p>
        </w:tc>
      </w:tr>
      <w:tr w:rsidR="00711512" w:rsidRPr="00711512" w14:paraId="3F2B2D23" w14:textId="77777777" w:rsidTr="00711512">
        <w:tc>
          <w:tcPr>
            <w:tcW w:w="0" w:type="auto"/>
            <w:hideMark/>
          </w:tcPr>
          <w:p w14:paraId="02B1F359" w14:textId="77777777" w:rsidR="00711512" w:rsidRPr="00711512" w:rsidRDefault="00711512" w:rsidP="00711512">
            <w:pPr>
              <w:pStyle w:val="Compactpreformattedtable"/>
            </w:pPr>
            <w:r w:rsidRPr="00711512">
              <w:t>Electronics</w:t>
            </w:r>
          </w:p>
        </w:tc>
        <w:tc>
          <w:tcPr>
            <w:tcW w:w="0" w:type="auto"/>
            <w:hideMark/>
          </w:tcPr>
          <w:p w14:paraId="7FD14A83" w14:textId="77777777" w:rsidR="00711512" w:rsidRPr="00711512" w:rsidRDefault="00711512" w:rsidP="00711512">
            <w:pPr>
              <w:pStyle w:val="Compactpreformattedtable"/>
            </w:pPr>
            <w:proofErr w:type="spellStart"/>
            <w:r w:rsidRPr="00711512">
              <w:t>endOfLifeTransport</w:t>
            </w:r>
            <w:proofErr w:type="spellEnd"/>
          </w:p>
        </w:tc>
        <w:tc>
          <w:tcPr>
            <w:tcW w:w="0" w:type="auto"/>
            <w:hideMark/>
          </w:tcPr>
          <w:p w14:paraId="1B2471BD" w14:textId="77777777" w:rsidR="00711512" w:rsidRPr="00711512" w:rsidRDefault="00711512" w:rsidP="00711512">
            <w:pPr>
              <w:pStyle w:val="Compactpreformattedtable"/>
            </w:pPr>
            <w:r w:rsidRPr="00711512">
              <w:t>recycling</w:t>
            </w:r>
          </w:p>
        </w:tc>
        <w:tc>
          <w:tcPr>
            <w:tcW w:w="0" w:type="auto"/>
            <w:hideMark/>
          </w:tcPr>
          <w:p w14:paraId="602C2AA9" w14:textId="77777777" w:rsidR="00711512" w:rsidRPr="00711512" w:rsidRDefault="00711512" w:rsidP="00711512">
            <w:pPr>
              <w:pStyle w:val="Compactpreformattedtable"/>
            </w:pPr>
            <w:r w:rsidRPr="00711512">
              <w:t>Water consumption</w:t>
            </w:r>
          </w:p>
        </w:tc>
        <w:tc>
          <w:tcPr>
            <w:tcW w:w="0" w:type="auto"/>
            <w:hideMark/>
          </w:tcPr>
          <w:p w14:paraId="196D8EC8" w14:textId="77777777" w:rsidR="00711512" w:rsidRPr="00711512" w:rsidRDefault="00711512" w:rsidP="00711512">
            <w:pPr>
              <w:pStyle w:val="Compactpreformattedtable"/>
            </w:pPr>
            <w:r w:rsidRPr="00711512">
              <w:t>kg</w:t>
            </w:r>
          </w:p>
        </w:tc>
        <w:tc>
          <w:tcPr>
            <w:tcW w:w="0" w:type="auto"/>
            <w:hideMark/>
          </w:tcPr>
          <w:p w14:paraId="1B0B4C06" w14:textId="77777777" w:rsidR="00711512" w:rsidRPr="00711512" w:rsidRDefault="00711512" w:rsidP="00711512">
            <w:pPr>
              <w:pStyle w:val="Compactpreformattedtable"/>
            </w:pPr>
            <w:r w:rsidRPr="00711512">
              <w:t>180</w:t>
            </w:r>
          </w:p>
        </w:tc>
        <w:tc>
          <w:tcPr>
            <w:tcW w:w="0" w:type="auto"/>
            <w:hideMark/>
          </w:tcPr>
          <w:p w14:paraId="1B7052F4" w14:textId="77777777" w:rsidR="00711512" w:rsidRPr="00711512" w:rsidRDefault="00711512" w:rsidP="00711512">
            <w:pPr>
              <w:pStyle w:val="Compactpreformattedtable"/>
            </w:pPr>
            <w:r w:rsidRPr="00711512">
              <w:t>108.2953</w:t>
            </w:r>
          </w:p>
        </w:tc>
      </w:tr>
      <w:tr w:rsidR="00711512" w:rsidRPr="00711512" w14:paraId="3517D880" w14:textId="77777777" w:rsidTr="00711512">
        <w:tc>
          <w:tcPr>
            <w:tcW w:w="0" w:type="auto"/>
            <w:hideMark/>
          </w:tcPr>
          <w:p w14:paraId="766F7107" w14:textId="77777777" w:rsidR="00711512" w:rsidRPr="00711512" w:rsidRDefault="00711512" w:rsidP="00711512">
            <w:pPr>
              <w:pStyle w:val="Compactpreformattedtable"/>
            </w:pPr>
            <w:r w:rsidRPr="00711512">
              <w:t>Electronics</w:t>
            </w:r>
          </w:p>
        </w:tc>
        <w:tc>
          <w:tcPr>
            <w:tcW w:w="0" w:type="auto"/>
            <w:hideMark/>
          </w:tcPr>
          <w:p w14:paraId="2C50072A" w14:textId="77777777" w:rsidR="00711512" w:rsidRPr="00711512" w:rsidRDefault="00711512" w:rsidP="00711512">
            <w:pPr>
              <w:pStyle w:val="Compactpreformattedtable"/>
            </w:pPr>
            <w:r w:rsidRPr="00711512">
              <w:t>production</w:t>
            </w:r>
          </w:p>
        </w:tc>
        <w:tc>
          <w:tcPr>
            <w:tcW w:w="0" w:type="auto"/>
            <w:hideMark/>
          </w:tcPr>
          <w:p w14:paraId="152FA636" w14:textId="77777777" w:rsidR="00711512" w:rsidRPr="00711512" w:rsidRDefault="00711512" w:rsidP="00711512">
            <w:pPr>
              <w:pStyle w:val="Compactpreformattedtable"/>
            </w:pPr>
            <w:r w:rsidRPr="00711512">
              <w:t>production</w:t>
            </w:r>
          </w:p>
        </w:tc>
        <w:tc>
          <w:tcPr>
            <w:tcW w:w="0" w:type="auto"/>
            <w:hideMark/>
          </w:tcPr>
          <w:p w14:paraId="600811D3" w14:textId="77777777" w:rsidR="00711512" w:rsidRPr="00711512" w:rsidRDefault="00711512" w:rsidP="00711512">
            <w:pPr>
              <w:pStyle w:val="Compactpreformattedtable"/>
            </w:pPr>
            <w:r w:rsidRPr="00711512">
              <w:t>Water consumption</w:t>
            </w:r>
          </w:p>
        </w:tc>
        <w:tc>
          <w:tcPr>
            <w:tcW w:w="0" w:type="auto"/>
            <w:hideMark/>
          </w:tcPr>
          <w:p w14:paraId="30A0ABF0" w14:textId="77777777" w:rsidR="00711512" w:rsidRPr="00711512" w:rsidRDefault="00711512" w:rsidP="00711512">
            <w:pPr>
              <w:pStyle w:val="Compactpreformattedtable"/>
            </w:pPr>
            <w:r w:rsidRPr="00711512">
              <w:t>kg</w:t>
            </w:r>
          </w:p>
        </w:tc>
        <w:tc>
          <w:tcPr>
            <w:tcW w:w="0" w:type="auto"/>
            <w:hideMark/>
          </w:tcPr>
          <w:p w14:paraId="1EF0D953" w14:textId="77777777" w:rsidR="00711512" w:rsidRPr="00711512" w:rsidRDefault="00711512" w:rsidP="00711512">
            <w:pPr>
              <w:pStyle w:val="Compactpreformattedtable"/>
            </w:pPr>
            <w:r w:rsidRPr="00711512">
              <w:t>180</w:t>
            </w:r>
          </w:p>
        </w:tc>
        <w:tc>
          <w:tcPr>
            <w:tcW w:w="0" w:type="auto"/>
            <w:hideMark/>
          </w:tcPr>
          <w:p w14:paraId="18CE1567" w14:textId="77777777" w:rsidR="00711512" w:rsidRPr="00711512" w:rsidRDefault="00711512" w:rsidP="00711512">
            <w:pPr>
              <w:pStyle w:val="Compactpreformattedtable"/>
            </w:pPr>
            <w:r w:rsidRPr="00711512">
              <w:t>271442.1168</w:t>
            </w:r>
          </w:p>
        </w:tc>
      </w:tr>
      <w:tr w:rsidR="00711512" w:rsidRPr="00711512" w14:paraId="60AE09D8" w14:textId="77777777" w:rsidTr="00711512">
        <w:tc>
          <w:tcPr>
            <w:tcW w:w="0" w:type="auto"/>
            <w:hideMark/>
          </w:tcPr>
          <w:p w14:paraId="6ED9764C" w14:textId="77777777" w:rsidR="00711512" w:rsidRPr="00711512" w:rsidRDefault="00711512" w:rsidP="00711512">
            <w:pPr>
              <w:pStyle w:val="Compactpreformattedtable"/>
            </w:pPr>
            <w:proofErr w:type="spellStart"/>
            <w:r w:rsidRPr="00711512">
              <w:t>FoodWaste</w:t>
            </w:r>
            <w:proofErr w:type="spellEnd"/>
          </w:p>
        </w:tc>
        <w:tc>
          <w:tcPr>
            <w:tcW w:w="0" w:type="auto"/>
            <w:hideMark/>
          </w:tcPr>
          <w:p w14:paraId="279C2C9C" w14:textId="77777777" w:rsidR="00711512" w:rsidRPr="00711512" w:rsidRDefault="00711512" w:rsidP="00711512">
            <w:pPr>
              <w:pStyle w:val="Compactpreformattedtable"/>
            </w:pPr>
            <w:proofErr w:type="spellStart"/>
            <w:r w:rsidRPr="00711512">
              <w:t>endOfLife</w:t>
            </w:r>
            <w:proofErr w:type="spellEnd"/>
          </w:p>
        </w:tc>
        <w:tc>
          <w:tcPr>
            <w:tcW w:w="0" w:type="auto"/>
            <w:hideMark/>
          </w:tcPr>
          <w:p w14:paraId="2D681ED6" w14:textId="77777777" w:rsidR="00711512" w:rsidRPr="00711512" w:rsidRDefault="00711512" w:rsidP="00711512">
            <w:pPr>
              <w:pStyle w:val="Compactpreformattedtable"/>
            </w:pPr>
            <w:proofErr w:type="spellStart"/>
            <w:r w:rsidRPr="00711512">
              <w:t>anaerobicDigestion</w:t>
            </w:r>
            <w:proofErr w:type="spellEnd"/>
          </w:p>
        </w:tc>
        <w:tc>
          <w:tcPr>
            <w:tcW w:w="0" w:type="auto"/>
            <w:hideMark/>
          </w:tcPr>
          <w:p w14:paraId="0E73BA22" w14:textId="77777777" w:rsidR="00711512" w:rsidRPr="00711512" w:rsidRDefault="00711512" w:rsidP="00711512">
            <w:pPr>
              <w:pStyle w:val="Compactpreformattedtable"/>
            </w:pPr>
            <w:r w:rsidRPr="00711512">
              <w:t>Water consumption</w:t>
            </w:r>
          </w:p>
        </w:tc>
        <w:tc>
          <w:tcPr>
            <w:tcW w:w="0" w:type="auto"/>
            <w:hideMark/>
          </w:tcPr>
          <w:p w14:paraId="08B85B49" w14:textId="77777777" w:rsidR="00711512" w:rsidRPr="00711512" w:rsidRDefault="00711512" w:rsidP="00711512">
            <w:pPr>
              <w:pStyle w:val="Compactpreformattedtable"/>
            </w:pPr>
            <w:r w:rsidRPr="00711512">
              <w:t>kg</w:t>
            </w:r>
          </w:p>
        </w:tc>
        <w:tc>
          <w:tcPr>
            <w:tcW w:w="0" w:type="auto"/>
            <w:hideMark/>
          </w:tcPr>
          <w:p w14:paraId="2392A416" w14:textId="77777777" w:rsidR="00711512" w:rsidRPr="00711512" w:rsidRDefault="00711512" w:rsidP="00711512">
            <w:pPr>
              <w:pStyle w:val="Compactpreformattedtable"/>
            </w:pPr>
            <w:r w:rsidRPr="00711512">
              <w:t>180</w:t>
            </w:r>
          </w:p>
        </w:tc>
        <w:tc>
          <w:tcPr>
            <w:tcW w:w="0" w:type="auto"/>
            <w:hideMark/>
          </w:tcPr>
          <w:p w14:paraId="4BADAC0B" w14:textId="77777777" w:rsidR="00711512" w:rsidRPr="00711512" w:rsidRDefault="00711512" w:rsidP="00711512">
            <w:pPr>
              <w:pStyle w:val="Compactpreformattedtable"/>
            </w:pPr>
            <w:r w:rsidRPr="00711512">
              <w:t>1230.1352</w:t>
            </w:r>
          </w:p>
        </w:tc>
      </w:tr>
      <w:tr w:rsidR="00711512" w:rsidRPr="00711512" w14:paraId="4B349234" w14:textId="77777777" w:rsidTr="00711512">
        <w:tc>
          <w:tcPr>
            <w:tcW w:w="0" w:type="auto"/>
            <w:hideMark/>
          </w:tcPr>
          <w:p w14:paraId="0FBC9A3C" w14:textId="77777777" w:rsidR="00711512" w:rsidRPr="00711512" w:rsidRDefault="00711512" w:rsidP="00711512">
            <w:pPr>
              <w:pStyle w:val="Compactpreformattedtable"/>
            </w:pPr>
            <w:proofErr w:type="spellStart"/>
            <w:r w:rsidRPr="00711512">
              <w:t>FoodWaste</w:t>
            </w:r>
            <w:proofErr w:type="spellEnd"/>
          </w:p>
        </w:tc>
        <w:tc>
          <w:tcPr>
            <w:tcW w:w="0" w:type="auto"/>
            <w:hideMark/>
          </w:tcPr>
          <w:p w14:paraId="51759F73" w14:textId="77777777" w:rsidR="00711512" w:rsidRPr="00711512" w:rsidRDefault="00711512" w:rsidP="00711512">
            <w:pPr>
              <w:pStyle w:val="Compactpreformattedtable"/>
            </w:pPr>
            <w:proofErr w:type="spellStart"/>
            <w:r w:rsidRPr="00711512">
              <w:t>endOfLife</w:t>
            </w:r>
            <w:proofErr w:type="spellEnd"/>
          </w:p>
        </w:tc>
        <w:tc>
          <w:tcPr>
            <w:tcW w:w="0" w:type="auto"/>
            <w:hideMark/>
          </w:tcPr>
          <w:p w14:paraId="2872ECB3" w14:textId="77777777" w:rsidR="00711512" w:rsidRPr="00711512" w:rsidRDefault="00711512" w:rsidP="00711512">
            <w:pPr>
              <w:pStyle w:val="Compactpreformattedtable"/>
            </w:pPr>
            <w:r w:rsidRPr="00711512">
              <w:t>combustion</w:t>
            </w:r>
          </w:p>
        </w:tc>
        <w:tc>
          <w:tcPr>
            <w:tcW w:w="0" w:type="auto"/>
            <w:hideMark/>
          </w:tcPr>
          <w:p w14:paraId="5BEF5469" w14:textId="77777777" w:rsidR="00711512" w:rsidRPr="00711512" w:rsidRDefault="00711512" w:rsidP="00711512">
            <w:pPr>
              <w:pStyle w:val="Compactpreformattedtable"/>
            </w:pPr>
            <w:r w:rsidRPr="00711512">
              <w:t>Water consumption</w:t>
            </w:r>
          </w:p>
        </w:tc>
        <w:tc>
          <w:tcPr>
            <w:tcW w:w="0" w:type="auto"/>
            <w:hideMark/>
          </w:tcPr>
          <w:p w14:paraId="078621A1" w14:textId="77777777" w:rsidR="00711512" w:rsidRPr="00711512" w:rsidRDefault="00711512" w:rsidP="00711512">
            <w:pPr>
              <w:pStyle w:val="Compactpreformattedtable"/>
            </w:pPr>
            <w:r w:rsidRPr="00711512">
              <w:t>kg</w:t>
            </w:r>
          </w:p>
        </w:tc>
        <w:tc>
          <w:tcPr>
            <w:tcW w:w="0" w:type="auto"/>
            <w:hideMark/>
          </w:tcPr>
          <w:p w14:paraId="3FC4DD07" w14:textId="77777777" w:rsidR="00711512" w:rsidRPr="00711512" w:rsidRDefault="00711512" w:rsidP="00711512">
            <w:pPr>
              <w:pStyle w:val="Compactpreformattedtable"/>
            </w:pPr>
            <w:r w:rsidRPr="00711512">
              <w:t>180</w:t>
            </w:r>
          </w:p>
        </w:tc>
        <w:tc>
          <w:tcPr>
            <w:tcW w:w="0" w:type="auto"/>
            <w:hideMark/>
          </w:tcPr>
          <w:p w14:paraId="7E603094" w14:textId="77777777" w:rsidR="00711512" w:rsidRPr="00711512" w:rsidRDefault="00711512" w:rsidP="00711512">
            <w:pPr>
              <w:pStyle w:val="Compactpreformattedtable"/>
            </w:pPr>
            <w:r w:rsidRPr="00711512">
              <w:t>-175.0662</w:t>
            </w:r>
          </w:p>
        </w:tc>
      </w:tr>
      <w:tr w:rsidR="00711512" w:rsidRPr="00711512" w14:paraId="37C9C8FB" w14:textId="77777777" w:rsidTr="00711512">
        <w:tc>
          <w:tcPr>
            <w:tcW w:w="0" w:type="auto"/>
            <w:hideMark/>
          </w:tcPr>
          <w:p w14:paraId="3AD9B938" w14:textId="77777777" w:rsidR="00711512" w:rsidRPr="00711512" w:rsidRDefault="00711512" w:rsidP="00711512">
            <w:pPr>
              <w:pStyle w:val="Compactpreformattedtable"/>
            </w:pPr>
            <w:proofErr w:type="spellStart"/>
            <w:r w:rsidRPr="00711512">
              <w:t>FoodWaste</w:t>
            </w:r>
            <w:proofErr w:type="spellEnd"/>
          </w:p>
        </w:tc>
        <w:tc>
          <w:tcPr>
            <w:tcW w:w="0" w:type="auto"/>
            <w:hideMark/>
          </w:tcPr>
          <w:p w14:paraId="4DA37B80" w14:textId="77777777" w:rsidR="00711512" w:rsidRPr="00711512" w:rsidRDefault="00711512" w:rsidP="00711512">
            <w:pPr>
              <w:pStyle w:val="Compactpreformattedtable"/>
            </w:pPr>
            <w:proofErr w:type="spellStart"/>
            <w:r w:rsidRPr="00711512">
              <w:t>endOfLife</w:t>
            </w:r>
            <w:proofErr w:type="spellEnd"/>
          </w:p>
        </w:tc>
        <w:tc>
          <w:tcPr>
            <w:tcW w:w="0" w:type="auto"/>
            <w:hideMark/>
          </w:tcPr>
          <w:p w14:paraId="13C5B565" w14:textId="77777777" w:rsidR="00711512" w:rsidRPr="00711512" w:rsidRDefault="00711512" w:rsidP="00711512">
            <w:pPr>
              <w:pStyle w:val="Compactpreformattedtable"/>
            </w:pPr>
            <w:r w:rsidRPr="00711512">
              <w:t>composting</w:t>
            </w:r>
          </w:p>
        </w:tc>
        <w:tc>
          <w:tcPr>
            <w:tcW w:w="0" w:type="auto"/>
            <w:hideMark/>
          </w:tcPr>
          <w:p w14:paraId="22CC99A4" w14:textId="77777777" w:rsidR="00711512" w:rsidRPr="00711512" w:rsidRDefault="00711512" w:rsidP="00711512">
            <w:pPr>
              <w:pStyle w:val="Compactpreformattedtable"/>
            </w:pPr>
            <w:r w:rsidRPr="00711512">
              <w:t>Water consumption</w:t>
            </w:r>
          </w:p>
        </w:tc>
        <w:tc>
          <w:tcPr>
            <w:tcW w:w="0" w:type="auto"/>
            <w:hideMark/>
          </w:tcPr>
          <w:p w14:paraId="1E2EFA07" w14:textId="77777777" w:rsidR="00711512" w:rsidRPr="00711512" w:rsidRDefault="00711512" w:rsidP="00711512">
            <w:pPr>
              <w:pStyle w:val="Compactpreformattedtable"/>
            </w:pPr>
            <w:r w:rsidRPr="00711512">
              <w:t>kg</w:t>
            </w:r>
          </w:p>
        </w:tc>
        <w:tc>
          <w:tcPr>
            <w:tcW w:w="0" w:type="auto"/>
            <w:hideMark/>
          </w:tcPr>
          <w:p w14:paraId="0B3AA308" w14:textId="77777777" w:rsidR="00711512" w:rsidRPr="00711512" w:rsidRDefault="00711512" w:rsidP="00711512">
            <w:pPr>
              <w:pStyle w:val="Compactpreformattedtable"/>
            </w:pPr>
            <w:r w:rsidRPr="00711512">
              <w:t>180</w:t>
            </w:r>
          </w:p>
        </w:tc>
        <w:tc>
          <w:tcPr>
            <w:tcW w:w="0" w:type="auto"/>
            <w:hideMark/>
          </w:tcPr>
          <w:p w14:paraId="638D1E21" w14:textId="77777777" w:rsidR="00711512" w:rsidRPr="00711512" w:rsidRDefault="00711512" w:rsidP="00711512">
            <w:pPr>
              <w:pStyle w:val="Compactpreformattedtable"/>
            </w:pPr>
            <w:r w:rsidRPr="00711512">
              <w:t>158.5119</w:t>
            </w:r>
          </w:p>
        </w:tc>
      </w:tr>
      <w:tr w:rsidR="00711512" w:rsidRPr="00711512" w14:paraId="22B101DB" w14:textId="77777777" w:rsidTr="00711512">
        <w:tc>
          <w:tcPr>
            <w:tcW w:w="0" w:type="auto"/>
            <w:hideMark/>
          </w:tcPr>
          <w:p w14:paraId="53301BBA" w14:textId="77777777" w:rsidR="00711512" w:rsidRPr="00711512" w:rsidRDefault="00711512" w:rsidP="00711512">
            <w:pPr>
              <w:pStyle w:val="Compactpreformattedtable"/>
            </w:pPr>
            <w:proofErr w:type="spellStart"/>
            <w:r w:rsidRPr="00711512">
              <w:t>FoodWaste</w:t>
            </w:r>
            <w:proofErr w:type="spellEnd"/>
          </w:p>
        </w:tc>
        <w:tc>
          <w:tcPr>
            <w:tcW w:w="0" w:type="auto"/>
            <w:hideMark/>
          </w:tcPr>
          <w:p w14:paraId="77A4808A" w14:textId="77777777" w:rsidR="00711512" w:rsidRPr="00711512" w:rsidRDefault="00711512" w:rsidP="00711512">
            <w:pPr>
              <w:pStyle w:val="Compactpreformattedtable"/>
            </w:pPr>
            <w:proofErr w:type="spellStart"/>
            <w:r w:rsidRPr="00711512">
              <w:t>endOfLife</w:t>
            </w:r>
            <w:proofErr w:type="spellEnd"/>
          </w:p>
        </w:tc>
        <w:tc>
          <w:tcPr>
            <w:tcW w:w="0" w:type="auto"/>
            <w:hideMark/>
          </w:tcPr>
          <w:p w14:paraId="7CE42364" w14:textId="77777777" w:rsidR="00711512" w:rsidRPr="00711512" w:rsidRDefault="00711512" w:rsidP="00711512">
            <w:pPr>
              <w:pStyle w:val="Compactpreformattedtable"/>
            </w:pPr>
            <w:r w:rsidRPr="00711512">
              <w:t>landfilling</w:t>
            </w:r>
          </w:p>
        </w:tc>
        <w:tc>
          <w:tcPr>
            <w:tcW w:w="0" w:type="auto"/>
            <w:hideMark/>
          </w:tcPr>
          <w:p w14:paraId="572EBDDF" w14:textId="77777777" w:rsidR="00711512" w:rsidRPr="00711512" w:rsidRDefault="00711512" w:rsidP="00711512">
            <w:pPr>
              <w:pStyle w:val="Compactpreformattedtable"/>
            </w:pPr>
            <w:r w:rsidRPr="00711512">
              <w:t>Water consumption</w:t>
            </w:r>
          </w:p>
        </w:tc>
        <w:tc>
          <w:tcPr>
            <w:tcW w:w="0" w:type="auto"/>
            <w:hideMark/>
          </w:tcPr>
          <w:p w14:paraId="3736E84F" w14:textId="77777777" w:rsidR="00711512" w:rsidRPr="00711512" w:rsidRDefault="00711512" w:rsidP="00711512">
            <w:pPr>
              <w:pStyle w:val="Compactpreformattedtable"/>
            </w:pPr>
            <w:r w:rsidRPr="00711512">
              <w:t>kg</w:t>
            </w:r>
          </w:p>
        </w:tc>
        <w:tc>
          <w:tcPr>
            <w:tcW w:w="0" w:type="auto"/>
            <w:hideMark/>
          </w:tcPr>
          <w:p w14:paraId="507ADF70" w14:textId="77777777" w:rsidR="00711512" w:rsidRPr="00711512" w:rsidRDefault="00711512" w:rsidP="00711512">
            <w:pPr>
              <w:pStyle w:val="Compactpreformattedtable"/>
            </w:pPr>
            <w:r w:rsidRPr="00711512">
              <w:t>180</w:t>
            </w:r>
          </w:p>
        </w:tc>
        <w:tc>
          <w:tcPr>
            <w:tcW w:w="0" w:type="auto"/>
            <w:hideMark/>
          </w:tcPr>
          <w:p w14:paraId="14DAA322" w14:textId="77777777" w:rsidR="00711512" w:rsidRPr="00711512" w:rsidRDefault="00711512" w:rsidP="00711512">
            <w:pPr>
              <w:pStyle w:val="Compactpreformattedtable"/>
            </w:pPr>
            <w:r w:rsidRPr="00711512">
              <w:t>-250.7538</w:t>
            </w:r>
          </w:p>
        </w:tc>
      </w:tr>
      <w:tr w:rsidR="00711512" w:rsidRPr="00711512" w14:paraId="73032A45" w14:textId="77777777" w:rsidTr="00711512">
        <w:tc>
          <w:tcPr>
            <w:tcW w:w="0" w:type="auto"/>
            <w:hideMark/>
          </w:tcPr>
          <w:p w14:paraId="7BA0F25E" w14:textId="77777777" w:rsidR="00711512" w:rsidRPr="00711512" w:rsidRDefault="00711512" w:rsidP="00711512">
            <w:pPr>
              <w:pStyle w:val="Compactpreformattedtable"/>
            </w:pPr>
            <w:proofErr w:type="spellStart"/>
            <w:r w:rsidRPr="00711512">
              <w:t>FoodWaste</w:t>
            </w:r>
            <w:proofErr w:type="spellEnd"/>
          </w:p>
        </w:tc>
        <w:tc>
          <w:tcPr>
            <w:tcW w:w="0" w:type="auto"/>
            <w:hideMark/>
          </w:tcPr>
          <w:p w14:paraId="687EE8BF" w14:textId="77777777" w:rsidR="00711512" w:rsidRPr="00711512" w:rsidRDefault="00711512" w:rsidP="00711512">
            <w:pPr>
              <w:pStyle w:val="Compactpreformattedtable"/>
            </w:pPr>
            <w:proofErr w:type="spellStart"/>
            <w:r w:rsidRPr="00711512">
              <w:t>endOfLifeTransport</w:t>
            </w:r>
            <w:proofErr w:type="spellEnd"/>
          </w:p>
        </w:tc>
        <w:tc>
          <w:tcPr>
            <w:tcW w:w="0" w:type="auto"/>
            <w:hideMark/>
          </w:tcPr>
          <w:p w14:paraId="67B3D71A" w14:textId="77777777" w:rsidR="00711512" w:rsidRPr="00711512" w:rsidRDefault="00711512" w:rsidP="00711512">
            <w:pPr>
              <w:pStyle w:val="Compactpreformattedtable"/>
            </w:pPr>
            <w:proofErr w:type="spellStart"/>
            <w:r w:rsidRPr="00711512">
              <w:t>anaerobicDigestion</w:t>
            </w:r>
            <w:proofErr w:type="spellEnd"/>
          </w:p>
        </w:tc>
        <w:tc>
          <w:tcPr>
            <w:tcW w:w="0" w:type="auto"/>
            <w:hideMark/>
          </w:tcPr>
          <w:p w14:paraId="794FF9FA" w14:textId="77777777" w:rsidR="00711512" w:rsidRPr="00711512" w:rsidRDefault="00711512" w:rsidP="00711512">
            <w:pPr>
              <w:pStyle w:val="Compactpreformattedtable"/>
            </w:pPr>
            <w:r w:rsidRPr="00711512">
              <w:t>Water consumption</w:t>
            </w:r>
          </w:p>
        </w:tc>
        <w:tc>
          <w:tcPr>
            <w:tcW w:w="0" w:type="auto"/>
            <w:hideMark/>
          </w:tcPr>
          <w:p w14:paraId="0C35DD7D" w14:textId="77777777" w:rsidR="00711512" w:rsidRPr="00711512" w:rsidRDefault="00711512" w:rsidP="00711512">
            <w:pPr>
              <w:pStyle w:val="Compactpreformattedtable"/>
            </w:pPr>
            <w:r w:rsidRPr="00711512">
              <w:t>kg</w:t>
            </w:r>
          </w:p>
        </w:tc>
        <w:tc>
          <w:tcPr>
            <w:tcW w:w="0" w:type="auto"/>
            <w:hideMark/>
          </w:tcPr>
          <w:p w14:paraId="097ECD05" w14:textId="77777777" w:rsidR="00711512" w:rsidRPr="00711512" w:rsidRDefault="00711512" w:rsidP="00711512">
            <w:pPr>
              <w:pStyle w:val="Compactpreformattedtable"/>
            </w:pPr>
            <w:r w:rsidRPr="00711512">
              <w:t>180</w:t>
            </w:r>
          </w:p>
        </w:tc>
        <w:tc>
          <w:tcPr>
            <w:tcW w:w="0" w:type="auto"/>
            <w:hideMark/>
          </w:tcPr>
          <w:p w14:paraId="608BECAA" w14:textId="77777777" w:rsidR="00711512" w:rsidRPr="00711512" w:rsidRDefault="00711512" w:rsidP="00711512">
            <w:pPr>
              <w:pStyle w:val="Compactpreformattedtable"/>
            </w:pPr>
            <w:r w:rsidRPr="00711512">
              <w:t>108.3185</w:t>
            </w:r>
          </w:p>
        </w:tc>
      </w:tr>
      <w:tr w:rsidR="00711512" w:rsidRPr="00711512" w14:paraId="22AABBFC" w14:textId="77777777" w:rsidTr="00711512">
        <w:tc>
          <w:tcPr>
            <w:tcW w:w="0" w:type="auto"/>
            <w:hideMark/>
          </w:tcPr>
          <w:p w14:paraId="5B798436" w14:textId="77777777" w:rsidR="00711512" w:rsidRPr="00711512" w:rsidRDefault="00711512" w:rsidP="00711512">
            <w:pPr>
              <w:pStyle w:val="Compactpreformattedtable"/>
            </w:pPr>
            <w:proofErr w:type="spellStart"/>
            <w:r w:rsidRPr="00711512">
              <w:t>FoodWaste</w:t>
            </w:r>
            <w:proofErr w:type="spellEnd"/>
          </w:p>
        </w:tc>
        <w:tc>
          <w:tcPr>
            <w:tcW w:w="0" w:type="auto"/>
            <w:hideMark/>
          </w:tcPr>
          <w:p w14:paraId="5FD2023A" w14:textId="77777777" w:rsidR="00711512" w:rsidRPr="00711512" w:rsidRDefault="00711512" w:rsidP="00711512">
            <w:pPr>
              <w:pStyle w:val="Compactpreformattedtable"/>
            </w:pPr>
            <w:proofErr w:type="spellStart"/>
            <w:r w:rsidRPr="00711512">
              <w:t>endOfLifeTransport</w:t>
            </w:r>
            <w:proofErr w:type="spellEnd"/>
          </w:p>
        </w:tc>
        <w:tc>
          <w:tcPr>
            <w:tcW w:w="0" w:type="auto"/>
            <w:hideMark/>
          </w:tcPr>
          <w:p w14:paraId="16AC5984" w14:textId="77777777" w:rsidR="00711512" w:rsidRPr="00711512" w:rsidRDefault="00711512" w:rsidP="00711512">
            <w:pPr>
              <w:pStyle w:val="Compactpreformattedtable"/>
            </w:pPr>
            <w:r w:rsidRPr="00711512">
              <w:t>combustion</w:t>
            </w:r>
          </w:p>
        </w:tc>
        <w:tc>
          <w:tcPr>
            <w:tcW w:w="0" w:type="auto"/>
            <w:hideMark/>
          </w:tcPr>
          <w:p w14:paraId="6CF2ECC0" w14:textId="77777777" w:rsidR="00711512" w:rsidRPr="00711512" w:rsidRDefault="00711512" w:rsidP="00711512">
            <w:pPr>
              <w:pStyle w:val="Compactpreformattedtable"/>
            </w:pPr>
            <w:r w:rsidRPr="00711512">
              <w:t>Water consumption</w:t>
            </w:r>
          </w:p>
        </w:tc>
        <w:tc>
          <w:tcPr>
            <w:tcW w:w="0" w:type="auto"/>
            <w:hideMark/>
          </w:tcPr>
          <w:p w14:paraId="3E716CBF" w14:textId="77777777" w:rsidR="00711512" w:rsidRPr="00711512" w:rsidRDefault="00711512" w:rsidP="00711512">
            <w:pPr>
              <w:pStyle w:val="Compactpreformattedtable"/>
            </w:pPr>
            <w:r w:rsidRPr="00711512">
              <w:t>kg</w:t>
            </w:r>
          </w:p>
        </w:tc>
        <w:tc>
          <w:tcPr>
            <w:tcW w:w="0" w:type="auto"/>
            <w:hideMark/>
          </w:tcPr>
          <w:p w14:paraId="2065C3EA" w14:textId="77777777" w:rsidR="00711512" w:rsidRPr="00711512" w:rsidRDefault="00711512" w:rsidP="00711512">
            <w:pPr>
              <w:pStyle w:val="Compactpreformattedtable"/>
            </w:pPr>
            <w:r w:rsidRPr="00711512">
              <w:t>180</w:t>
            </w:r>
          </w:p>
        </w:tc>
        <w:tc>
          <w:tcPr>
            <w:tcW w:w="0" w:type="auto"/>
            <w:hideMark/>
          </w:tcPr>
          <w:p w14:paraId="7B19AA64" w14:textId="77777777" w:rsidR="00711512" w:rsidRPr="00711512" w:rsidRDefault="00711512" w:rsidP="00711512">
            <w:pPr>
              <w:pStyle w:val="Compactpreformattedtable"/>
            </w:pPr>
            <w:r w:rsidRPr="00711512">
              <w:t>108.3185</w:t>
            </w:r>
          </w:p>
        </w:tc>
      </w:tr>
      <w:tr w:rsidR="00711512" w:rsidRPr="00711512" w14:paraId="10307FC1" w14:textId="77777777" w:rsidTr="00711512">
        <w:tc>
          <w:tcPr>
            <w:tcW w:w="0" w:type="auto"/>
            <w:hideMark/>
          </w:tcPr>
          <w:p w14:paraId="0AFA7D8E" w14:textId="77777777" w:rsidR="00711512" w:rsidRPr="00711512" w:rsidRDefault="00711512" w:rsidP="00711512">
            <w:pPr>
              <w:pStyle w:val="Compactpreformattedtable"/>
            </w:pPr>
            <w:proofErr w:type="spellStart"/>
            <w:r w:rsidRPr="00711512">
              <w:t>FoodWaste</w:t>
            </w:r>
            <w:proofErr w:type="spellEnd"/>
          </w:p>
        </w:tc>
        <w:tc>
          <w:tcPr>
            <w:tcW w:w="0" w:type="auto"/>
            <w:hideMark/>
          </w:tcPr>
          <w:p w14:paraId="46AF5D3E" w14:textId="77777777" w:rsidR="00711512" w:rsidRPr="00711512" w:rsidRDefault="00711512" w:rsidP="00711512">
            <w:pPr>
              <w:pStyle w:val="Compactpreformattedtable"/>
            </w:pPr>
            <w:proofErr w:type="spellStart"/>
            <w:r w:rsidRPr="00711512">
              <w:t>endOfLifeTransport</w:t>
            </w:r>
            <w:proofErr w:type="spellEnd"/>
          </w:p>
        </w:tc>
        <w:tc>
          <w:tcPr>
            <w:tcW w:w="0" w:type="auto"/>
            <w:hideMark/>
          </w:tcPr>
          <w:p w14:paraId="5098F741" w14:textId="77777777" w:rsidR="00711512" w:rsidRPr="00711512" w:rsidRDefault="00711512" w:rsidP="00711512">
            <w:pPr>
              <w:pStyle w:val="Compactpreformattedtable"/>
            </w:pPr>
            <w:r w:rsidRPr="00711512">
              <w:t>composting</w:t>
            </w:r>
          </w:p>
        </w:tc>
        <w:tc>
          <w:tcPr>
            <w:tcW w:w="0" w:type="auto"/>
            <w:hideMark/>
          </w:tcPr>
          <w:p w14:paraId="17524964" w14:textId="77777777" w:rsidR="00711512" w:rsidRPr="00711512" w:rsidRDefault="00711512" w:rsidP="00711512">
            <w:pPr>
              <w:pStyle w:val="Compactpreformattedtable"/>
            </w:pPr>
            <w:r w:rsidRPr="00711512">
              <w:t>Water consumption</w:t>
            </w:r>
          </w:p>
        </w:tc>
        <w:tc>
          <w:tcPr>
            <w:tcW w:w="0" w:type="auto"/>
            <w:hideMark/>
          </w:tcPr>
          <w:p w14:paraId="4AD62D76" w14:textId="77777777" w:rsidR="00711512" w:rsidRPr="00711512" w:rsidRDefault="00711512" w:rsidP="00711512">
            <w:pPr>
              <w:pStyle w:val="Compactpreformattedtable"/>
            </w:pPr>
            <w:r w:rsidRPr="00711512">
              <w:t>kg</w:t>
            </w:r>
          </w:p>
        </w:tc>
        <w:tc>
          <w:tcPr>
            <w:tcW w:w="0" w:type="auto"/>
            <w:hideMark/>
          </w:tcPr>
          <w:p w14:paraId="159AE12F" w14:textId="77777777" w:rsidR="00711512" w:rsidRPr="00711512" w:rsidRDefault="00711512" w:rsidP="00711512">
            <w:pPr>
              <w:pStyle w:val="Compactpreformattedtable"/>
            </w:pPr>
            <w:r w:rsidRPr="00711512">
              <w:t>180</w:t>
            </w:r>
          </w:p>
        </w:tc>
        <w:tc>
          <w:tcPr>
            <w:tcW w:w="0" w:type="auto"/>
            <w:hideMark/>
          </w:tcPr>
          <w:p w14:paraId="71BD8F54" w14:textId="77777777" w:rsidR="00711512" w:rsidRPr="00711512" w:rsidRDefault="00711512" w:rsidP="00711512">
            <w:pPr>
              <w:pStyle w:val="Compactpreformattedtable"/>
            </w:pPr>
            <w:r w:rsidRPr="00711512">
              <w:t>108.3185</w:t>
            </w:r>
          </w:p>
        </w:tc>
      </w:tr>
      <w:tr w:rsidR="00711512" w:rsidRPr="00711512" w14:paraId="2E396F40" w14:textId="77777777" w:rsidTr="00711512">
        <w:tc>
          <w:tcPr>
            <w:tcW w:w="0" w:type="auto"/>
            <w:hideMark/>
          </w:tcPr>
          <w:p w14:paraId="2FA1DADE" w14:textId="77777777" w:rsidR="00711512" w:rsidRPr="00711512" w:rsidRDefault="00711512" w:rsidP="00711512">
            <w:pPr>
              <w:pStyle w:val="Compactpreformattedtable"/>
            </w:pPr>
            <w:proofErr w:type="spellStart"/>
            <w:r w:rsidRPr="00711512">
              <w:t>FoodWaste</w:t>
            </w:r>
            <w:proofErr w:type="spellEnd"/>
          </w:p>
        </w:tc>
        <w:tc>
          <w:tcPr>
            <w:tcW w:w="0" w:type="auto"/>
            <w:hideMark/>
          </w:tcPr>
          <w:p w14:paraId="6F5642A0" w14:textId="77777777" w:rsidR="00711512" w:rsidRPr="00711512" w:rsidRDefault="00711512" w:rsidP="00711512">
            <w:pPr>
              <w:pStyle w:val="Compactpreformattedtable"/>
            </w:pPr>
            <w:proofErr w:type="spellStart"/>
            <w:r w:rsidRPr="00711512">
              <w:t>endOfLifeTransport</w:t>
            </w:r>
            <w:proofErr w:type="spellEnd"/>
          </w:p>
        </w:tc>
        <w:tc>
          <w:tcPr>
            <w:tcW w:w="0" w:type="auto"/>
            <w:hideMark/>
          </w:tcPr>
          <w:p w14:paraId="5B46D502" w14:textId="77777777" w:rsidR="00711512" w:rsidRPr="00711512" w:rsidRDefault="00711512" w:rsidP="00711512">
            <w:pPr>
              <w:pStyle w:val="Compactpreformattedtable"/>
            </w:pPr>
            <w:r w:rsidRPr="00711512">
              <w:t>landfilling</w:t>
            </w:r>
          </w:p>
        </w:tc>
        <w:tc>
          <w:tcPr>
            <w:tcW w:w="0" w:type="auto"/>
            <w:hideMark/>
          </w:tcPr>
          <w:p w14:paraId="47668252" w14:textId="77777777" w:rsidR="00711512" w:rsidRPr="00711512" w:rsidRDefault="00711512" w:rsidP="00711512">
            <w:pPr>
              <w:pStyle w:val="Compactpreformattedtable"/>
            </w:pPr>
            <w:r w:rsidRPr="00711512">
              <w:t>Water consumption</w:t>
            </w:r>
          </w:p>
        </w:tc>
        <w:tc>
          <w:tcPr>
            <w:tcW w:w="0" w:type="auto"/>
            <w:hideMark/>
          </w:tcPr>
          <w:p w14:paraId="42A26067" w14:textId="77777777" w:rsidR="00711512" w:rsidRPr="00711512" w:rsidRDefault="00711512" w:rsidP="00711512">
            <w:pPr>
              <w:pStyle w:val="Compactpreformattedtable"/>
            </w:pPr>
            <w:r w:rsidRPr="00711512">
              <w:t>kg</w:t>
            </w:r>
          </w:p>
        </w:tc>
        <w:tc>
          <w:tcPr>
            <w:tcW w:w="0" w:type="auto"/>
            <w:hideMark/>
          </w:tcPr>
          <w:p w14:paraId="6A59165F" w14:textId="77777777" w:rsidR="00711512" w:rsidRPr="00711512" w:rsidRDefault="00711512" w:rsidP="00711512">
            <w:pPr>
              <w:pStyle w:val="Compactpreformattedtable"/>
            </w:pPr>
            <w:r w:rsidRPr="00711512">
              <w:t>180</w:t>
            </w:r>
          </w:p>
        </w:tc>
        <w:tc>
          <w:tcPr>
            <w:tcW w:w="0" w:type="auto"/>
            <w:hideMark/>
          </w:tcPr>
          <w:p w14:paraId="76BC3B3C" w14:textId="77777777" w:rsidR="00711512" w:rsidRPr="00711512" w:rsidRDefault="00711512" w:rsidP="00711512">
            <w:pPr>
              <w:pStyle w:val="Compactpreformattedtable"/>
            </w:pPr>
            <w:r w:rsidRPr="00711512">
              <w:t>108.3185</w:t>
            </w:r>
          </w:p>
        </w:tc>
      </w:tr>
      <w:tr w:rsidR="00711512" w:rsidRPr="00711512" w14:paraId="7F12EC47" w14:textId="77777777" w:rsidTr="00711512">
        <w:tc>
          <w:tcPr>
            <w:tcW w:w="0" w:type="auto"/>
            <w:hideMark/>
          </w:tcPr>
          <w:p w14:paraId="6C6DA6DD" w14:textId="77777777" w:rsidR="00711512" w:rsidRPr="00711512" w:rsidRDefault="00711512" w:rsidP="00711512">
            <w:pPr>
              <w:pStyle w:val="Compactpreformattedtable"/>
            </w:pPr>
            <w:proofErr w:type="spellStart"/>
            <w:r w:rsidRPr="00711512">
              <w:t>FoodWaste</w:t>
            </w:r>
            <w:proofErr w:type="spellEnd"/>
          </w:p>
        </w:tc>
        <w:tc>
          <w:tcPr>
            <w:tcW w:w="0" w:type="auto"/>
            <w:hideMark/>
          </w:tcPr>
          <w:p w14:paraId="45A76A77" w14:textId="77777777" w:rsidR="00711512" w:rsidRPr="00711512" w:rsidRDefault="00711512" w:rsidP="00711512">
            <w:pPr>
              <w:pStyle w:val="Compactpreformattedtable"/>
            </w:pPr>
            <w:r w:rsidRPr="00711512">
              <w:t>production</w:t>
            </w:r>
          </w:p>
        </w:tc>
        <w:tc>
          <w:tcPr>
            <w:tcW w:w="0" w:type="auto"/>
            <w:hideMark/>
          </w:tcPr>
          <w:p w14:paraId="42AC2C93" w14:textId="77777777" w:rsidR="00711512" w:rsidRPr="00711512" w:rsidRDefault="00711512" w:rsidP="00711512">
            <w:pPr>
              <w:pStyle w:val="Compactpreformattedtable"/>
            </w:pPr>
            <w:r w:rsidRPr="00711512">
              <w:t>production</w:t>
            </w:r>
          </w:p>
        </w:tc>
        <w:tc>
          <w:tcPr>
            <w:tcW w:w="0" w:type="auto"/>
            <w:hideMark/>
          </w:tcPr>
          <w:p w14:paraId="6236D8F8" w14:textId="77777777" w:rsidR="00711512" w:rsidRPr="00711512" w:rsidRDefault="00711512" w:rsidP="00711512">
            <w:pPr>
              <w:pStyle w:val="Compactpreformattedtable"/>
            </w:pPr>
            <w:r w:rsidRPr="00711512">
              <w:t>Water consumption</w:t>
            </w:r>
          </w:p>
        </w:tc>
        <w:tc>
          <w:tcPr>
            <w:tcW w:w="0" w:type="auto"/>
            <w:hideMark/>
          </w:tcPr>
          <w:p w14:paraId="6D2E8C90" w14:textId="77777777" w:rsidR="00711512" w:rsidRPr="00711512" w:rsidRDefault="00711512" w:rsidP="00711512">
            <w:pPr>
              <w:pStyle w:val="Compactpreformattedtable"/>
            </w:pPr>
            <w:r w:rsidRPr="00711512">
              <w:t>kg</w:t>
            </w:r>
          </w:p>
        </w:tc>
        <w:tc>
          <w:tcPr>
            <w:tcW w:w="0" w:type="auto"/>
            <w:hideMark/>
          </w:tcPr>
          <w:p w14:paraId="2DD374CA" w14:textId="77777777" w:rsidR="00711512" w:rsidRPr="00711512" w:rsidRDefault="00711512" w:rsidP="00711512">
            <w:pPr>
              <w:pStyle w:val="Compactpreformattedtable"/>
            </w:pPr>
            <w:r w:rsidRPr="00711512">
              <w:t>180</w:t>
            </w:r>
          </w:p>
        </w:tc>
        <w:tc>
          <w:tcPr>
            <w:tcW w:w="0" w:type="auto"/>
            <w:hideMark/>
          </w:tcPr>
          <w:p w14:paraId="24342241" w14:textId="77777777" w:rsidR="00711512" w:rsidRPr="00711512" w:rsidRDefault="00711512" w:rsidP="00711512">
            <w:pPr>
              <w:pStyle w:val="Compactpreformattedtable"/>
            </w:pPr>
            <w:r w:rsidRPr="00711512">
              <w:t>132157.0933</w:t>
            </w:r>
          </w:p>
        </w:tc>
      </w:tr>
    </w:tbl>
    <w:p w14:paraId="663723F0" w14:textId="77777777" w:rsidR="00711512" w:rsidRDefault="00711512" w:rsidP="00711512">
      <w:pPr>
        <w:pStyle w:val="Compactpreformattedtable"/>
      </w:pPr>
    </w:p>
    <w:p w14:paraId="7F36F1FE" w14:textId="15CA4EB8" w:rsidR="004534C8" w:rsidRPr="00363008" w:rsidRDefault="004534C8" w:rsidP="00363008"/>
    <w:p w14:paraId="1A9F4F38" w14:textId="0D3AADB5" w:rsidR="00363008" w:rsidRDefault="00363008" w:rsidP="00363008">
      <w:proofErr w:type="spellStart"/>
      <w:proofErr w:type="gramStart"/>
      <w:r w:rsidRPr="004534C8">
        <w:rPr>
          <w:b/>
          <w:i/>
        </w:rPr>
        <w:t>impactFactor</w:t>
      </w:r>
      <w:proofErr w:type="spellEnd"/>
      <w:proofErr w:type="gramEnd"/>
      <w:r w:rsidR="004534C8">
        <w:t xml:space="preserve"> is the field with the most essential information.</w:t>
      </w:r>
      <w:r w:rsidRPr="00363008">
        <w:t xml:space="preserve"> This number expresses an enviro</w:t>
      </w:r>
      <w:r w:rsidR="004534C8">
        <w:t xml:space="preserve">nmental impact per short ton of waste </w:t>
      </w:r>
      <w:r w:rsidRPr="00363008">
        <w:t xml:space="preserve">of a particular material in a particular life cycle stage. All the other variables in each record identify or qualify the impact factor somehow – e.g. name the material, label its units, etc. </w:t>
      </w:r>
    </w:p>
    <w:p w14:paraId="2572D9ED" w14:textId="77777777" w:rsidR="004534C8" w:rsidRPr="00363008" w:rsidRDefault="004534C8" w:rsidP="00363008"/>
    <w:p w14:paraId="6CAECD97" w14:textId="2CF045BC" w:rsidR="00363008" w:rsidRDefault="00363008" w:rsidP="00363008">
      <w:proofErr w:type="gramStart"/>
      <w:r w:rsidRPr="004534C8">
        <w:rPr>
          <w:b/>
          <w:i/>
        </w:rPr>
        <w:t>material</w:t>
      </w:r>
      <w:proofErr w:type="gramEnd"/>
      <w:r w:rsidRPr="00363008">
        <w:t xml:space="preserve"> is the mater</w:t>
      </w:r>
      <w:r w:rsidR="00711512">
        <w:t xml:space="preserve">ial name. </w:t>
      </w:r>
    </w:p>
    <w:p w14:paraId="411A5C8F" w14:textId="77777777" w:rsidR="004534C8" w:rsidRPr="00363008" w:rsidRDefault="004534C8" w:rsidP="00363008"/>
    <w:p w14:paraId="13AA23CA" w14:textId="49E34CEF" w:rsidR="004534C8" w:rsidRPr="00363008" w:rsidRDefault="00363008" w:rsidP="004534C8">
      <w:proofErr w:type="spellStart"/>
      <w:r w:rsidRPr="004534C8">
        <w:rPr>
          <w:b/>
          <w:i/>
        </w:rPr>
        <w:t>LCstage</w:t>
      </w:r>
      <w:proofErr w:type="spellEnd"/>
      <w:r w:rsidRPr="00363008">
        <w:t xml:space="preserve"> means life cycle stage. Entries here express the three life cycle stages used by WIC to characterize the materials life cycle: production, end-of-life transport, and end-of-life treatment itself.</w:t>
      </w:r>
    </w:p>
    <w:p w14:paraId="0567ECB1" w14:textId="7CE0DA20" w:rsidR="00363008" w:rsidRPr="00363008" w:rsidRDefault="00363008" w:rsidP="00363008"/>
    <w:p w14:paraId="7EEFED28" w14:textId="1BA6283E" w:rsidR="00363008" w:rsidRDefault="00363008" w:rsidP="00363008">
      <w:proofErr w:type="gramStart"/>
      <w:r w:rsidRPr="004534C8">
        <w:rPr>
          <w:b/>
          <w:i/>
        </w:rPr>
        <w:t>disposition</w:t>
      </w:r>
      <w:proofErr w:type="gramEnd"/>
      <w:r w:rsidRPr="00363008">
        <w:t xml:space="preserve"> is defined the same as it is in </w:t>
      </w:r>
      <w:proofErr w:type="spellStart"/>
      <w:r w:rsidRPr="00363008">
        <w:t>massProfiles</w:t>
      </w:r>
      <w:proofErr w:type="spellEnd"/>
      <w:r w:rsidRPr="00363008">
        <w:t xml:space="preserve">. </w:t>
      </w:r>
      <w:r w:rsidR="00BC0D1A">
        <w:t>Disposition names</w:t>
      </w:r>
      <w:r w:rsidRPr="00363008">
        <w:t xml:space="preserve"> are somewhat but not entirely redundant of entries in </w:t>
      </w:r>
      <w:proofErr w:type="spellStart"/>
      <w:r w:rsidRPr="00363008">
        <w:rPr>
          <w:i/>
        </w:rPr>
        <w:t>LCstage</w:t>
      </w:r>
      <w:proofErr w:type="spellEnd"/>
      <w:r w:rsidRPr="00363008">
        <w:t xml:space="preserve">. In particular, </w:t>
      </w:r>
      <w:r w:rsidR="00BC0D1A">
        <w:t xml:space="preserve">in the </w:t>
      </w:r>
      <w:proofErr w:type="spellStart"/>
      <w:r w:rsidR="00BC0D1A">
        <w:t>impactFactors</w:t>
      </w:r>
      <w:proofErr w:type="spellEnd"/>
      <w:r w:rsidR="00BC0D1A">
        <w:t xml:space="preserve"> table, </w:t>
      </w:r>
      <w:r w:rsidRPr="00363008">
        <w:t xml:space="preserve">every end-of-life disposition is associated with two </w:t>
      </w:r>
      <w:proofErr w:type="spellStart"/>
      <w:r w:rsidRPr="00363008">
        <w:t>LCstages</w:t>
      </w:r>
      <w:proofErr w:type="spellEnd"/>
      <w:r w:rsidRPr="00363008">
        <w:t xml:space="preserve">: </w:t>
      </w:r>
      <w:proofErr w:type="spellStart"/>
      <w:r w:rsidRPr="00363008">
        <w:t>endOfLife</w:t>
      </w:r>
      <w:proofErr w:type="spellEnd"/>
      <w:r w:rsidRPr="00363008">
        <w:t xml:space="preserve">, and </w:t>
      </w:r>
      <w:proofErr w:type="spellStart"/>
      <w:r w:rsidRPr="00363008">
        <w:t>endOfLifeTransport</w:t>
      </w:r>
      <w:proofErr w:type="spellEnd"/>
      <w:r w:rsidRPr="00363008">
        <w:t>.</w:t>
      </w:r>
    </w:p>
    <w:p w14:paraId="3E013E24" w14:textId="77777777" w:rsidR="004534C8" w:rsidRPr="00363008" w:rsidRDefault="004534C8" w:rsidP="00363008"/>
    <w:p w14:paraId="4CF55699" w14:textId="73C8E858" w:rsidR="00363008" w:rsidRDefault="00363008" w:rsidP="00363008">
      <w:proofErr w:type="spellStart"/>
      <w:proofErr w:type="gramStart"/>
      <w:r w:rsidRPr="004534C8">
        <w:rPr>
          <w:b/>
          <w:i/>
        </w:rPr>
        <w:t>impactCategory</w:t>
      </w:r>
      <w:proofErr w:type="spellEnd"/>
      <w:proofErr w:type="gramEnd"/>
      <w:r w:rsidRPr="00363008">
        <w:t xml:space="preserve"> is the descriptive name for the environmental impact being calculated, for example “Water use” or “Energy demand”.</w:t>
      </w:r>
    </w:p>
    <w:p w14:paraId="7D865DA5" w14:textId="77777777" w:rsidR="004534C8" w:rsidRPr="00363008" w:rsidRDefault="004534C8" w:rsidP="00363008"/>
    <w:p w14:paraId="7B0804D1" w14:textId="26C36F84" w:rsidR="00363008" w:rsidRDefault="00363008" w:rsidP="00363008">
      <w:proofErr w:type="spellStart"/>
      <w:proofErr w:type="gramStart"/>
      <w:r w:rsidRPr="004534C8">
        <w:rPr>
          <w:b/>
          <w:i/>
        </w:rPr>
        <w:t>impactUnits</w:t>
      </w:r>
      <w:proofErr w:type="spellEnd"/>
      <w:proofErr w:type="gramEnd"/>
      <w:r w:rsidRPr="00363008">
        <w:t xml:space="preserve"> is the technical units applicable to the </w:t>
      </w:r>
      <w:proofErr w:type="spellStart"/>
      <w:r w:rsidRPr="00363008">
        <w:rPr>
          <w:i/>
        </w:rPr>
        <w:t>impactFactor</w:t>
      </w:r>
      <w:proofErr w:type="spellEnd"/>
      <w:r w:rsidRPr="00363008">
        <w:t>, for example “MJ” (</w:t>
      </w:r>
      <w:proofErr w:type="spellStart"/>
      <w:r w:rsidRPr="00363008">
        <w:t>mejajoules</w:t>
      </w:r>
      <w:proofErr w:type="spellEnd"/>
      <w:r w:rsidRPr="00363008">
        <w:t xml:space="preserve">) for energy use. </w:t>
      </w:r>
      <w:r w:rsidRPr="00B837CA">
        <w:rPr>
          <w:u w:val="single"/>
        </w:rPr>
        <w:t xml:space="preserve">KEY POINT: all impact units are PER SHORT TON of the solid waste </w:t>
      </w:r>
      <w:r w:rsidRPr="00B837CA">
        <w:rPr>
          <w:i/>
          <w:u w:val="single"/>
        </w:rPr>
        <w:t>material</w:t>
      </w:r>
      <w:r w:rsidRPr="00B837CA">
        <w:rPr>
          <w:u w:val="single"/>
        </w:rPr>
        <w:t>.</w:t>
      </w:r>
      <w:r w:rsidRPr="00363008">
        <w:t xml:space="preserve"> So if </w:t>
      </w:r>
      <w:proofErr w:type="spellStart"/>
      <w:r w:rsidRPr="00363008">
        <w:rPr>
          <w:i/>
        </w:rPr>
        <w:t>impactUnits</w:t>
      </w:r>
      <w:proofErr w:type="spellEnd"/>
      <w:r w:rsidRPr="00363008">
        <w:t xml:space="preserve"> are entered as “MJ”, the real impact units are “MJ/short ton”. However the “short ton” part is omitted here for convenience in later processing.</w:t>
      </w:r>
    </w:p>
    <w:p w14:paraId="3299D613" w14:textId="77777777" w:rsidR="004534C8" w:rsidRPr="00363008" w:rsidRDefault="004534C8" w:rsidP="00363008"/>
    <w:p w14:paraId="7DADD2F0" w14:textId="52B65671" w:rsidR="00363008" w:rsidRDefault="00363008" w:rsidP="00363008">
      <w:proofErr w:type="spellStart"/>
      <w:proofErr w:type="gramStart"/>
      <w:r w:rsidRPr="004534C8">
        <w:rPr>
          <w:b/>
          <w:i/>
        </w:rPr>
        <w:t>impactFactor</w:t>
      </w:r>
      <w:proofErr w:type="spellEnd"/>
      <w:proofErr w:type="gramEnd"/>
      <w:r w:rsidRPr="00363008">
        <w:t xml:space="preserve"> is the datum that actually relates impact to mass. So if </w:t>
      </w:r>
      <w:proofErr w:type="spellStart"/>
      <w:r w:rsidRPr="00363008">
        <w:rPr>
          <w:i/>
        </w:rPr>
        <w:t>impactFactor</w:t>
      </w:r>
      <w:proofErr w:type="spellEnd"/>
      <w:r w:rsidRPr="00363008">
        <w:t xml:space="preserve"> is 100000, </w:t>
      </w:r>
      <w:r w:rsidRPr="00363008">
        <w:rPr>
          <w:i/>
        </w:rPr>
        <w:t>material</w:t>
      </w:r>
      <w:r w:rsidRPr="00363008">
        <w:t xml:space="preserve"> is aluminum, </w:t>
      </w:r>
      <w:proofErr w:type="spellStart"/>
      <w:r w:rsidRPr="00363008">
        <w:rPr>
          <w:i/>
        </w:rPr>
        <w:t>LCstage</w:t>
      </w:r>
      <w:proofErr w:type="spellEnd"/>
      <w:r w:rsidRPr="00363008">
        <w:t xml:space="preserve"> is production, </w:t>
      </w:r>
      <w:r w:rsidRPr="00363008">
        <w:rPr>
          <w:i/>
        </w:rPr>
        <w:t>disposition</w:t>
      </w:r>
      <w:r w:rsidRPr="00363008">
        <w:t xml:space="preserve"> is production, </w:t>
      </w:r>
      <w:proofErr w:type="spellStart"/>
      <w:r w:rsidRPr="00363008">
        <w:rPr>
          <w:i/>
        </w:rPr>
        <w:t>impactCategory</w:t>
      </w:r>
      <w:proofErr w:type="spellEnd"/>
      <w:r w:rsidRPr="00363008">
        <w:t xml:space="preserve"> is Energy Use, and </w:t>
      </w:r>
      <w:proofErr w:type="spellStart"/>
      <w:r w:rsidRPr="00363008">
        <w:rPr>
          <w:i/>
        </w:rPr>
        <w:t>impactUnits</w:t>
      </w:r>
      <w:proofErr w:type="spellEnd"/>
      <w:r w:rsidRPr="00363008">
        <w:t xml:space="preserve"> are MJ, that means it takes 100000 MJ of energy to produce 1 short ton of aluminum.</w:t>
      </w:r>
    </w:p>
    <w:p w14:paraId="381F0817" w14:textId="77777777" w:rsidR="004534C8" w:rsidRPr="00363008" w:rsidRDefault="004534C8" w:rsidP="00363008"/>
    <w:p w14:paraId="10823BB3" w14:textId="72274E2E" w:rsidR="00363008" w:rsidRDefault="00363008" w:rsidP="00363008">
      <w:proofErr w:type="spellStart"/>
      <w:proofErr w:type="gramStart"/>
      <w:r w:rsidRPr="00363008">
        <w:rPr>
          <w:i/>
        </w:rPr>
        <w:t>impliedMiles</w:t>
      </w:r>
      <w:proofErr w:type="spellEnd"/>
      <w:proofErr w:type="gramEnd"/>
      <w:r w:rsidRPr="00363008">
        <w:t xml:space="preserve"> is relevant only to the </w:t>
      </w:r>
      <w:proofErr w:type="spellStart"/>
      <w:r w:rsidRPr="00363008">
        <w:t>endOfLifeTransport</w:t>
      </w:r>
      <w:proofErr w:type="spellEnd"/>
      <w:r w:rsidRPr="00363008">
        <w:t xml:space="preserve"> </w:t>
      </w:r>
      <w:proofErr w:type="spellStart"/>
      <w:r w:rsidRPr="00363008">
        <w:t>LCstage</w:t>
      </w:r>
      <w:proofErr w:type="spellEnd"/>
      <w:r w:rsidRPr="00363008">
        <w:t>, and ignored elsewhere. This expresses the number of transport miles assumed to be involved in end-of-life transport for the material in question.</w:t>
      </w:r>
      <w:r w:rsidR="004534C8">
        <w:t xml:space="preserve">  Once </w:t>
      </w:r>
      <w:proofErr w:type="spellStart"/>
      <w:r w:rsidR="004534C8">
        <w:t>impactFactors</w:t>
      </w:r>
      <w:proofErr w:type="spellEnd"/>
      <w:r w:rsidR="004534C8">
        <w:t xml:space="preserve"> has been merged with </w:t>
      </w:r>
      <w:proofErr w:type="spellStart"/>
      <w:r w:rsidR="004534C8">
        <w:t>massProfiles</w:t>
      </w:r>
      <w:proofErr w:type="spellEnd"/>
      <w:r w:rsidR="004534C8">
        <w:t xml:space="preserve">, </w:t>
      </w:r>
      <w:proofErr w:type="spellStart"/>
      <w:r w:rsidR="004534C8">
        <w:t>impliedMiles</w:t>
      </w:r>
      <w:proofErr w:type="spellEnd"/>
      <w:r w:rsidR="004534C8">
        <w:t xml:space="preserve"> will </w:t>
      </w:r>
      <w:r w:rsidRPr="00363008">
        <w:t xml:space="preserve">be compared to any custom mileages that have been entered in </w:t>
      </w:r>
      <w:proofErr w:type="spellStart"/>
      <w:r w:rsidRPr="00363008">
        <w:t>massProfiles</w:t>
      </w:r>
      <w:proofErr w:type="spellEnd"/>
      <w:r w:rsidRPr="00363008">
        <w:t xml:space="preserve"> by the user, so that end-of-life transport impacts ca</w:t>
      </w:r>
      <w:r w:rsidR="004534C8">
        <w:t>n be scaled up or down</w:t>
      </w:r>
      <w:r w:rsidRPr="00363008">
        <w:t>.</w:t>
      </w:r>
    </w:p>
    <w:p w14:paraId="00CB87E5" w14:textId="77777777" w:rsidR="004534C8" w:rsidRPr="00363008" w:rsidRDefault="004534C8" w:rsidP="00363008"/>
    <w:p w14:paraId="6F38F4E7" w14:textId="77777777" w:rsidR="00363008" w:rsidRPr="00363008" w:rsidRDefault="00363008" w:rsidP="00B55188">
      <w:pPr>
        <w:pStyle w:val="Heading3"/>
      </w:pPr>
      <w:bookmarkStart w:id="0" w:name="Xf9e09a2925b3c5b1d95b82f7ea3ccd33217d671"/>
      <w:r w:rsidRPr="00363008">
        <w:lastRenderedPageBreak/>
        <w:t>Merging the two data frames and calculating impacts</w:t>
      </w:r>
      <w:bookmarkEnd w:id="0"/>
    </w:p>
    <w:p w14:paraId="35C7F326" w14:textId="085F4063" w:rsidR="00711512" w:rsidRDefault="004534C8" w:rsidP="00363008">
      <w:r>
        <w:t xml:space="preserve">WIC merges the </w:t>
      </w:r>
      <w:proofErr w:type="spellStart"/>
      <w:r w:rsidR="00363008" w:rsidRPr="00B55188">
        <w:rPr>
          <w:i/>
        </w:rPr>
        <w:t>massProfiles</w:t>
      </w:r>
      <w:r w:rsidR="000158E9">
        <w:rPr>
          <w:i/>
        </w:rPr>
        <w:t>Plus</w:t>
      </w:r>
      <w:proofErr w:type="spellEnd"/>
      <w:r w:rsidR="00363008" w:rsidRPr="00363008">
        <w:t xml:space="preserve"> and </w:t>
      </w:r>
      <w:proofErr w:type="spellStart"/>
      <w:r w:rsidR="00363008" w:rsidRPr="00B55188">
        <w:rPr>
          <w:i/>
        </w:rPr>
        <w:t>impactFactors</w:t>
      </w:r>
      <w:proofErr w:type="spellEnd"/>
      <w:r w:rsidR="00363008" w:rsidRPr="00363008">
        <w:t xml:space="preserve"> data frames </w:t>
      </w:r>
      <w:r>
        <w:t xml:space="preserve">on the basis of </w:t>
      </w:r>
      <w:r w:rsidR="00363008" w:rsidRPr="00363008">
        <w:t xml:space="preserve">their common fields: </w:t>
      </w:r>
      <w:r w:rsidR="00363008" w:rsidRPr="00363008">
        <w:rPr>
          <w:i/>
        </w:rPr>
        <w:t>material</w:t>
      </w:r>
      <w:r w:rsidR="00363008" w:rsidRPr="00363008">
        <w:t xml:space="preserve"> and </w:t>
      </w:r>
      <w:r w:rsidR="00363008" w:rsidRPr="00363008">
        <w:rPr>
          <w:i/>
        </w:rPr>
        <w:t>disposition</w:t>
      </w:r>
      <w:r w:rsidR="00363008" w:rsidRPr="00363008">
        <w:t xml:space="preserve">. </w:t>
      </w:r>
      <w:r w:rsidR="00580A0A">
        <w:t xml:space="preserve"> </w:t>
      </w:r>
      <w:r w:rsidR="00711512">
        <w:t xml:space="preserve">Spellings of entries in these fields must match exactly between </w:t>
      </w:r>
      <w:r w:rsidR="00711512" w:rsidRPr="00363008">
        <w:t xml:space="preserve">the </w:t>
      </w:r>
      <w:r w:rsidR="00711512">
        <w:t>two tables, or errors will be generated</w:t>
      </w:r>
      <w:r w:rsidR="00711512" w:rsidRPr="00363008">
        <w:t>.</w:t>
      </w:r>
    </w:p>
    <w:p w14:paraId="53A73B1E" w14:textId="77777777" w:rsidR="00711512" w:rsidRDefault="00711512" w:rsidP="00363008"/>
    <w:p w14:paraId="186E251A" w14:textId="33B5ED08" w:rsidR="00B55188" w:rsidRDefault="00580A0A" w:rsidP="00363008">
      <w:r>
        <w:t xml:space="preserve">The merging command (for example, </w:t>
      </w:r>
      <w:proofErr w:type="spellStart"/>
      <w:r>
        <w:t>left_</w:t>
      </w:r>
      <w:proofErr w:type="gramStart"/>
      <w:r>
        <w:t>join</w:t>
      </w:r>
      <w:proofErr w:type="spellEnd"/>
      <w:r>
        <w:t>(</w:t>
      </w:r>
      <w:proofErr w:type="gramEnd"/>
      <w:r>
        <w:t xml:space="preserve">) from R’s </w:t>
      </w:r>
      <w:proofErr w:type="spellStart"/>
      <w:r>
        <w:t>dplyr</w:t>
      </w:r>
      <w:proofErr w:type="spellEnd"/>
      <w:r>
        <w:t xml:space="preserve"> package) </w:t>
      </w:r>
      <w:r w:rsidR="00B55188">
        <w:t xml:space="preserve">is configured to </w:t>
      </w:r>
      <w:r>
        <w:t xml:space="preserve">create one </w:t>
      </w:r>
      <w:r w:rsidR="00711512">
        <w:t>record</w:t>
      </w:r>
      <w:r>
        <w:t xml:space="preserve"> </w:t>
      </w:r>
      <w:r w:rsidR="00B55188">
        <w:t>every time the pair of fields match across the tables</w:t>
      </w:r>
      <w:r>
        <w:t xml:space="preserve">.  No fields from either table </w:t>
      </w:r>
      <w:r w:rsidR="000158E9">
        <w:t>are dropped</w:t>
      </w:r>
      <w:r>
        <w:t xml:space="preserve">.  </w:t>
      </w:r>
    </w:p>
    <w:p w14:paraId="01B329FE" w14:textId="77777777" w:rsidR="00B55188" w:rsidRDefault="00B55188" w:rsidP="00363008"/>
    <w:p w14:paraId="6E8DE72E" w14:textId="6748D3DE" w:rsidR="00580A0A" w:rsidRDefault="00580A0A" w:rsidP="00363008">
      <w:r>
        <w:t>This creates a new data table with these properties</w:t>
      </w:r>
      <w:r w:rsidR="006F2AD7">
        <w:t xml:space="preserve">.  Within each </w:t>
      </w:r>
      <w:proofErr w:type="spellStart"/>
      <w:r w:rsidR="006F2AD7">
        <w:t>impactCategory</w:t>
      </w:r>
      <w:proofErr w:type="spellEnd"/>
      <w:r>
        <w:t>:</w:t>
      </w:r>
    </w:p>
    <w:p w14:paraId="18EDEFF9" w14:textId="4DC692D3" w:rsidR="00580A0A" w:rsidRDefault="00580A0A" w:rsidP="00580A0A">
      <w:pPr>
        <w:pStyle w:val="ListParagraph"/>
        <w:numPr>
          <w:ilvl w:val="0"/>
          <w:numId w:val="7"/>
        </w:numPr>
      </w:pPr>
      <w:r>
        <w:t xml:space="preserve">It has </w:t>
      </w:r>
      <w:r w:rsidRPr="00B55188">
        <w:rPr>
          <w:i/>
        </w:rPr>
        <w:t>two</w:t>
      </w:r>
      <w:r>
        <w:t xml:space="preserve"> </w:t>
      </w:r>
      <w:r w:rsidR="00711512">
        <w:t>records</w:t>
      </w:r>
      <w:r>
        <w:t xml:space="preserve"> for every </w:t>
      </w:r>
      <w:r w:rsidR="00711512">
        <w:t>record</w:t>
      </w:r>
      <w:r>
        <w:t xml:space="preserve"> from </w:t>
      </w:r>
      <w:proofErr w:type="spellStart"/>
      <w:r w:rsidRPr="00711512">
        <w:rPr>
          <w:i/>
        </w:rPr>
        <w:t>massProfiles</w:t>
      </w:r>
      <w:r w:rsidR="000158E9" w:rsidRPr="00711512">
        <w:rPr>
          <w:i/>
        </w:rPr>
        <w:t>Plus</w:t>
      </w:r>
      <w:proofErr w:type="spellEnd"/>
      <w:r>
        <w:t xml:space="preserve"> that represents an end-of-life tonnage.  The</w:t>
      </w:r>
      <w:r w:rsidR="00711512">
        <w:t xml:space="preserve"> tonnage in each record will be </w:t>
      </w:r>
      <w:r>
        <w:t xml:space="preserve">the same, but one of these two cases will have the </w:t>
      </w:r>
      <w:proofErr w:type="spellStart"/>
      <w:r w:rsidRPr="00711512">
        <w:rPr>
          <w:i/>
        </w:rPr>
        <w:t>LCstage</w:t>
      </w:r>
      <w:proofErr w:type="spellEnd"/>
      <w:r>
        <w:t xml:space="preserve"> “</w:t>
      </w:r>
      <w:proofErr w:type="spellStart"/>
      <w:r>
        <w:t>endOfLife</w:t>
      </w:r>
      <w:proofErr w:type="spellEnd"/>
      <w:r>
        <w:t xml:space="preserve">”, while the other’s </w:t>
      </w:r>
      <w:proofErr w:type="spellStart"/>
      <w:r w:rsidRPr="00711512">
        <w:rPr>
          <w:i/>
        </w:rPr>
        <w:t>LC</w:t>
      </w:r>
      <w:r w:rsidR="00711512" w:rsidRPr="00711512">
        <w:rPr>
          <w:i/>
        </w:rPr>
        <w:t>stage</w:t>
      </w:r>
      <w:proofErr w:type="spellEnd"/>
      <w:r w:rsidR="00711512">
        <w:t xml:space="preserve"> is “</w:t>
      </w:r>
      <w:proofErr w:type="spellStart"/>
      <w:r w:rsidR="00711512">
        <w:t>endOfLifeTransport</w:t>
      </w:r>
      <w:proofErr w:type="spellEnd"/>
      <w:r w:rsidR="00711512">
        <w:t>”.</w:t>
      </w:r>
      <w:r w:rsidR="00B837CA">
        <w:t xml:space="preserve">  (That is, merging the two files creates records that represent the </w:t>
      </w:r>
      <w:r w:rsidR="00B837CA" w:rsidRPr="00B837CA">
        <w:rPr>
          <w:i/>
        </w:rPr>
        <w:t>tons</w:t>
      </w:r>
      <w:r w:rsidR="00B837CA">
        <w:t xml:space="preserve"> associated with end-of-life-transport.)</w:t>
      </w:r>
    </w:p>
    <w:p w14:paraId="5FD8585B" w14:textId="25BDF79A" w:rsidR="00711512" w:rsidRDefault="00711512" w:rsidP="00580A0A">
      <w:pPr>
        <w:pStyle w:val="ListParagraph"/>
        <w:numPr>
          <w:ilvl w:val="0"/>
          <w:numId w:val="7"/>
        </w:numPr>
      </w:pPr>
      <w:r>
        <w:t xml:space="preserve">It creates one record for every record from </w:t>
      </w:r>
      <w:proofErr w:type="spellStart"/>
      <w:r w:rsidRPr="00711512">
        <w:rPr>
          <w:i/>
        </w:rPr>
        <w:t>massProfilesPlus</w:t>
      </w:r>
      <w:proofErr w:type="spellEnd"/>
      <w:r>
        <w:t xml:space="preserve"> that represents production tonnage.  The </w:t>
      </w:r>
      <w:proofErr w:type="spellStart"/>
      <w:r w:rsidRPr="00711512">
        <w:rPr>
          <w:i/>
        </w:rPr>
        <w:t>LCstage</w:t>
      </w:r>
      <w:proofErr w:type="spellEnd"/>
      <w:r>
        <w:t xml:space="preserve"> for these records will be “production”.</w:t>
      </w:r>
    </w:p>
    <w:p w14:paraId="7E63797A" w14:textId="2605406E" w:rsidR="006226CE" w:rsidRDefault="00580A0A" w:rsidP="00363008">
      <w:pPr>
        <w:pStyle w:val="ListParagraph"/>
        <w:numPr>
          <w:ilvl w:val="0"/>
          <w:numId w:val="7"/>
        </w:numPr>
      </w:pPr>
      <w:r>
        <w:t xml:space="preserve">Every </w:t>
      </w:r>
      <w:r w:rsidR="006226CE">
        <w:t xml:space="preserve">record </w:t>
      </w:r>
      <w:r>
        <w:t xml:space="preserve">has </w:t>
      </w:r>
      <w:r w:rsidR="00363008" w:rsidRPr="00363008">
        <w:t xml:space="preserve">both </w:t>
      </w:r>
      <w:r w:rsidR="00363008" w:rsidRPr="00580A0A">
        <w:rPr>
          <w:i/>
        </w:rPr>
        <w:t>tons</w:t>
      </w:r>
      <w:r w:rsidR="00363008" w:rsidRPr="00363008">
        <w:t xml:space="preserve"> (</w:t>
      </w:r>
      <w:r w:rsidR="00711512">
        <w:t xml:space="preserve">based on original entries in </w:t>
      </w:r>
      <w:r w:rsidR="00363008" w:rsidRPr="00363008">
        <w:t xml:space="preserve">the </w:t>
      </w:r>
      <w:proofErr w:type="spellStart"/>
      <w:r w:rsidR="00363008" w:rsidRPr="00711512">
        <w:rPr>
          <w:i/>
        </w:rPr>
        <w:t>massProfiles</w:t>
      </w:r>
      <w:proofErr w:type="spellEnd"/>
      <w:r w:rsidR="00363008" w:rsidRPr="00363008">
        <w:t xml:space="preserve"> </w:t>
      </w:r>
      <w:r>
        <w:t>table</w:t>
      </w:r>
      <w:r w:rsidR="00363008" w:rsidRPr="00363008">
        <w:t xml:space="preserve">) and </w:t>
      </w:r>
      <w:proofErr w:type="spellStart"/>
      <w:r w:rsidR="00363008" w:rsidRPr="00580A0A">
        <w:rPr>
          <w:i/>
        </w:rPr>
        <w:t>impactFactor</w:t>
      </w:r>
      <w:proofErr w:type="spellEnd"/>
      <w:r w:rsidR="00363008" w:rsidRPr="00363008">
        <w:t xml:space="preserve"> (from the </w:t>
      </w:r>
      <w:proofErr w:type="spellStart"/>
      <w:r w:rsidR="00363008" w:rsidRPr="00711512">
        <w:rPr>
          <w:i/>
        </w:rPr>
        <w:t>impactFactors</w:t>
      </w:r>
      <w:proofErr w:type="spellEnd"/>
      <w:r>
        <w:t xml:space="preserve"> table</w:t>
      </w:r>
      <w:r w:rsidR="00363008" w:rsidRPr="00363008">
        <w:t>)</w:t>
      </w:r>
      <w:r w:rsidR="006226CE">
        <w:t>.</w:t>
      </w:r>
    </w:p>
    <w:p w14:paraId="3A356BA4" w14:textId="67B38247" w:rsidR="007946D2" w:rsidRDefault="006226CE" w:rsidP="00363008">
      <w:pPr>
        <w:pStyle w:val="ListParagraph"/>
        <w:numPr>
          <w:ilvl w:val="0"/>
          <w:numId w:val="7"/>
        </w:numPr>
      </w:pPr>
      <w:r>
        <w:t>Records</w:t>
      </w:r>
      <w:r w:rsidR="00580A0A">
        <w:t xml:space="preserve"> </w:t>
      </w:r>
      <w:r>
        <w:t xml:space="preserve">with the </w:t>
      </w:r>
      <w:proofErr w:type="spellStart"/>
      <w:r>
        <w:t>LCstage</w:t>
      </w:r>
      <w:proofErr w:type="spellEnd"/>
      <w:r>
        <w:t xml:space="preserve"> “</w:t>
      </w:r>
      <w:proofErr w:type="spellStart"/>
      <w:r>
        <w:t>endOfLifeTransport</w:t>
      </w:r>
      <w:proofErr w:type="spellEnd"/>
      <w:r>
        <w:t xml:space="preserve">” also have any custom </w:t>
      </w:r>
      <w:r w:rsidRPr="006226CE">
        <w:rPr>
          <w:i/>
        </w:rPr>
        <w:t>miles</w:t>
      </w:r>
      <w:r>
        <w:t xml:space="preserve"> values entered.</w:t>
      </w:r>
    </w:p>
    <w:p w14:paraId="041A39B9" w14:textId="6C424B6D" w:rsidR="00B55188" w:rsidRDefault="007946D2" w:rsidP="00363008">
      <w:pPr>
        <w:pStyle w:val="ListParagraph"/>
        <w:numPr>
          <w:ilvl w:val="0"/>
          <w:numId w:val="7"/>
        </w:numPr>
      </w:pPr>
      <w:r>
        <w:t xml:space="preserve">Impacts </w:t>
      </w:r>
      <w:r w:rsidR="006226CE">
        <w:t>have been</w:t>
      </w:r>
      <w:r w:rsidR="00B55188">
        <w:t xml:space="preserve"> calculated by multiplication and added as a new column.  Impact =</w:t>
      </w:r>
      <w:r w:rsidR="006226CE">
        <w:t xml:space="preserve"> tons * </w:t>
      </w:r>
      <w:proofErr w:type="spellStart"/>
      <w:r w:rsidR="006226CE">
        <w:t>impactFactor</w:t>
      </w:r>
      <w:proofErr w:type="spellEnd"/>
      <w:r w:rsidR="006226CE">
        <w:t>, except when</w:t>
      </w:r>
      <w:r w:rsidR="00B55188">
        <w:t xml:space="preserve"> </w:t>
      </w:r>
      <w:proofErr w:type="spellStart"/>
      <w:r w:rsidR="00B55188" w:rsidRPr="006226CE">
        <w:rPr>
          <w:i/>
        </w:rPr>
        <w:t>LCstage</w:t>
      </w:r>
      <w:proofErr w:type="spellEnd"/>
      <w:r w:rsidR="006226CE">
        <w:t xml:space="preserve"> is</w:t>
      </w:r>
      <w:r w:rsidR="00B55188">
        <w:t xml:space="preserve"> “</w:t>
      </w:r>
      <w:proofErr w:type="spellStart"/>
      <w:r w:rsidR="00B55188">
        <w:t>endOfLifeTransport</w:t>
      </w:r>
      <w:proofErr w:type="spellEnd"/>
      <w:r w:rsidR="00B55188">
        <w:t>,” where impact=tons*</w:t>
      </w:r>
      <w:proofErr w:type="spellStart"/>
      <w:r w:rsidR="00B55188">
        <w:t>impactFactor</w:t>
      </w:r>
      <w:proofErr w:type="spellEnd"/>
      <w:r>
        <w:t>*(miles/</w:t>
      </w:r>
      <w:proofErr w:type="spellStart"/>
      <w:r>
        <w:t>impliedMiles</w:t>
      </w:r>
      <w:proofErr w:type="spellEnd"/>
      <w:r>
        <w:t>).</w:t>
      </w:r>
    </w:p>
    <w:p w14:paraId="64C2E3C4" w14:textId="77777777" w:rsidR="007946D2" w:rsidRDefault="007946D2" w:rsidP="00363008"/>
    <w:p w14:paraId="69C61AE9" w14:textId="56F15219" w:rsidR="006E393D" w:rsidRPr="00363008" w:rsidRDefault="007946D2" w:rsidP="006E393D">
      <w:r>
        <w:t>The resulting data table</w:t>
      </w:r>
      <w:r w:rsidR="00363008" w:rsidRPr="00363008">
        <w:t xml:space="preserve">, </w:t>
      </w:r>
      <w:proofErr w:type="spellStart"/>
      <w:r w:rsidR="00363008" w:rsidRPr="007946D2">
        <w:rPr>
          <w:b/>
          <w:i/>
        </w:rPr>
        <w:t>impactsInDetail</w:t>
      </w:r>
      <w:proofErr w:type="spellEnd"/>
      <w:r w:rsidR="00363008" w:rsidRPr="00363008">
        <w:t xml:space="preserve">, </w:t>
      </w:r>
      <w:r w:rsidR="006E393D">
        <w:t>has</w:t>
      </w:r>
      <w:r w:rsidR="006E393D" w:rsidRPr="00363008">
        <w:t xml:space="preserve"> record</w:t>
      </w:r>
      <w:r w:rsidR="00B837CA">
        <w:t xml:space="preserve">s representing tons handled in 3 life cycle stages (production, end-of-life-transport, and end-of-life treatment), associated with and identified by values of </w:t>
      </w:r>
      <w:r w:rsidR="006E393D" w:rsidRPr="006226CE">
        <w:rPr>
          <w:i/>
        </w:rPr>
        <w:t>scenario</w:t>
      </w:r>
      <w:r w:rsidR="006E393D">
        <w:t xml:space="preserve">, </w:t>
      </w:r>
      <w:proofErr w:type="spellStart"/>
      <w:r w:rsidR="006E393D" w:rsidRPr="006226CE">
        <w:rPr>
          <w:i/>
        </w:rPr>
        <w:t>wasteshed</w:t>
      </w:r>
      <w:proofErr w:type="spellEnd"/>
      <w:r w:rsidR="006E393D">
        <w:t xml:space="preserve">, </w:t>
      </w:r>
      <w:r w:rsidR="006E393D" w:rsidRPr="006226CE">
        <w:rPr>
          <w:i/>
        </w:rPr>
        <w:t>material</w:t>
      </w:r>
      <w:r w:rsidR="006E393D">
        <w:t xml:space="preserve">, </w:t>
      </w:r>
      <w:proofErr w:type="spellStart"/>
      <w:r w:rsidR="006E393D" w:rsidRPr="006226CE">
        <w:rPr>
          <w:i/>
        </w:rPr>
        <w:t>LCstage</w:t>
      </w:r>
      <w:proofErr w:type="spellEnd"/>
      <w:r w:rsidR="006E393D">
        <w:t xml:space="preserve">, </w:t>
      </w:r>
      <w:r w:rsidR="006E393D" w:rsidRPr="006226CE">
        <w:rPr>
          <w:i/>
        </w:rPr>
        <w:t>disposition</w:t>
      </w:r>
      <w:r w:rsidR="006E393D">
        <w:t xml:space="preserve">, and </w:t>
      </w:r>
      <w:proofErr w:type="spellStart"/>
      <w:r w:rsidR="006E393D" w:rsidRPr="006226CE">
        <w:rPr>
          <w:i/>
        </w:rPr>
        <w:t>impactCategory</w:t>
      </w:r>
      <w:proofErr w:type="spellEnd"/>
      <w:r w:rsidR="006E393D">
        <w:t xml:space="preserve">. </w:t>
      </w:r>
      <w:r w:rsidR="00B837CA">
        <w:t xml:space="preserve"> </w:t>
      </w:r>
      <w:r w:rsidR="006E393D" w:rsidRPr="00363008">
        <w:t xml:space="preserve">In addition, each line is labeled with the </w:t>
      </w:r>
      <w:proofErr w:type="spellStart"/>
      <w:r w:rsidR="006E393D" w:rsidRPr="00363008">
        <w:rPr>
          <w:i/>
        </w:rPr>
        <w:t>umbDisp</w:t>
      </w:r>
      <w:proofErr w:type="spellEnd"/>
      <w:r w:rsidR="006E393D" w:rsidRPr="00363008">
        <w:t xml:space="preserve"> from </w:t>
      </w:r>
      <w:proofErr w:type="spellStart"/>
      <w:r w:rsidR="006E393D" w:rsidRPr="006E393D">
        <w:rPr>
          <w:i/>
        </w:rPr>
        <w:t>massProfilesPlus</w:t>
      </w:r>
      <w:proofErr w:type="spellEnd"/>
      <w:r w:rsidR="006E393D" w:rsidRPr="00363008">
        <w:t>, so distinctions can be made between recovery and disposal impacts or tonnages if desired.</w:t>
      </w:r>
    </w:p>
    <w:p w14:paraId="20E419FF" w14:textId="77777777" w:rsidR="006E393D" w:rsidRDefault="006E393D" w:rsidP="007946D2"/>
    <w:p w14:paraId="756EFBA7" w14:textId="2FF12E81" w:rsidR="000158E9" w:rsidRDefault="006B36E2" w:rsidP="007946D2">
      <w:r>
        <w:t xml:space="preserve">An </w:t>
      </w:r>
      <w:proofErr w:type="spellStart"/>
      <w:r w:rsidR="006E393D" w:rsidRPr="00BB50D4">
        <w:rPr>
          <w:i/>
        </w:rPr>
        <w:t>impactsInDetail</w:t>
      </w:r>
      <w:proofErr w:type="spellEnd"/>
      <w:r w:rsidR="006E393D">
        <w:t xml:space="preserve"> </w:t>
      </w:r>
      <w:r>
        <w:t xml:space="preserve">table drawn from the previous examples of </w:t>
      </w:r>
      <w:proofErr w:type="spellStart"/>
      <w:r w:rsidRPr="006B36E2">
        <w:rPr>
          <w:i/>
        </w:rPr>
        <w:t>massProfiles</w:t>
      </w:r>
      <w:proofErr w:type="spellEnd"/>
      <w:r>
        <w:t xml:space="preserve"> and </w:t>
      </w:r>
      <w:proofErr w:type="spellStart"/>
      <w:r w:rsidRPr="006B36E2">
        <w:rPr>
          <w:i/>
        </w:rPr>
        <w:t>impactFactors</w:t>
      </w:r>
      <w:proofErr w:type="spellEnd"/>
      <w:r w:rsidR="00BC0D1A">
        <w:t xml:space="preserve"> is shown below.  Note</w:t>
      </w:r>
      <w:r>
        <w:t xml:space="preserve"> that the number of records have increased considerably.  Some records have been added to reflect tonnages handled in production, and others for end-of-life transport.  And a complete set of such tonnages exists for each impact category. </w:t>
      </w:r>
    </w:p>
    <w:p w14:paraId="33193224" w14:textId="77777777" w:rsidR="00BB50D4" w:rsidRDefault="00BB50D4" w:rsidP="007946D2"/>
    <w:p w14:paraId="37912F96" w14:textId="77777777" w:rsidR="006E393D" w:rsidRDefault="006E393D" w:rsidP="007946D2">
      <w:pPr>
        <w:sectPr w:rsidR="006E393D">
          <w:footerReference w:type="default" r:id="rId14"/>
          <w:pgSz w:w="12240" w:h="15840"/>
          <w:pgMar w:top="1440" w:right="1440" w:bottom="1440" w:left="1440" w:header="720" w:footer="720" w:gutter="0"/>
          <w:cols w:space="720"/>
          <w:docGrid w:linePitch="360"/>
        </w:sectPr>
      </w:pPr>
    </w:p>
    <w:p w14:paraId="02851CBA" w14:textId="05F565B2" w:rsidR="006E393D" w:rsidRDefault="006B36E2" w:rsidP="006B36E2">
      <w:pPr>
        <w:pStyle w:val="Compactpreformattedtable"/>
      </w:pPr>
      <w:proofErr w:type="spellStart"/>
      <w:proofErr w:type="gramStart"/>
      <w:r>
        <w:lastRenderedPageBreak/>
        <w:t>impactsInDetail</w:t>
      </w:r>
      <w:proofErr w:type="spellEnd"/>
      <w:proofErr w:type="gramEnd"/>
      <w:r>
        <w:t xml:space="preserve"> table (example)</w:t>
      </w:r>
    </w:p>
    <w:tbl>
      <w:tblPr>
        <w:tblStyle w:val="Table"/>
        <w:tblW w:w="5000" w:type="pct"/>
        <w:tblInd w:w="0" w:type="dxa"/>
        <w:tblLook w:val="07E0" w:firstRow="1" w:lastRow="1" w:firstColumn="1" w:lastColumn="1" w:noHBand="1" w:noVBand="1"/>
      </w:tblPr>
      <w:tblGrid>
        <w:gridCol w:w="923"/>
        <w:gridCol w:w="922"/>
        <w:gridCol w:w="1393"/>
        <w:gridCol w:w="862"/>
        <w:gridCol w:w="1545"/>
        <w:gridCol w:w="1101"/>
        <w:gridCol w:w="574"/>
        <w:gridCol w:w="1401"/>
        <w:gridCol w:w="1401"/>
        <w:gridCol w:w="1006"/>
        <w:gridCol w:w="1044"/>
        <w:gridCol w:w="1081"/>
        <w:gridCol w:w="1147"/>
      </w:tblGrid>
      <w:tr w:rsidR="006B36E2" w:rsidRPr="006B36E2" w14:paraId="560337EA" w14:textId="77777777" w:rsidTr="006B36E2">
        <w:trPr>
          <w:tblHeader/>
        </w:trPr>
        <w:tc>
          <w:tcPr>
            <w:tcW w:w="0" w:type="auto"/>
            <w:tcBorders>
              <w:top w:val="nil"/>
              <w:left w:val="nil"/>
              <w:bottom w:val="single" w:sz="2" w:space="0" w:color="auto"/>
              <w:right w:val="nil"/>
            </w:tcBorders>
            <w:vAlign w:val="bottom"/>
            <w:hideMark/>
          </w:tcPr>
          <w:p w14:paraId="5EF0D8EE" w14:textId="77777777" w:rsidR="006B36E2" w:rsidRPr="006B36E2" w:rsidRDefault="006B36E2" w:rsidP="006B36E2">
            <w:pPr>
              <w:pStyle w:val="Compactpreformattedtable"/>
              <w:rPr>
                <w:b/>
                <w:sz w:val="16"/>
                <w:szCs w:val="16"/>
              </w:rPr>
            </w:pPr>
            <w:proofErr w:type="spellStart"/>
            <w:r w:rsidRPr="006B36E2">
              <w:rPr>
                <w:b/>
                <w:sz w:val="16"/>
                <w:szCs w:val="16"/>
              </w:rPr>
              <w:t>wasteshed</w:t>
            </w:r>
            <w:proofErr w:type="spellEnd"/>
          </w:p>
        </w:tc>
        <w:tc>
          <w:tcPr>
            <w:tcW w:w="0" w:type="auto"/>
            <w:tcBorders>
              <w:top w:val="nil"/>
              <w:left w:val="nil"/>
              <w:bottom w:val="single" w:sz="2" w:space="0" w:color="auto"/>
              <w:right w:val="nil"/>
            </w:tcBorders>
            <w:vAlign w:val="bottom"/>
            <w:hideMark/>
          </w:tcPr>
          <w:p w14:paraId="58BEFC86" w14:textId="77777777" w:rsidR="006B36E2" w:rsidRPr="006B36E2" w:rsidRDefault="006B36E2" w:rsidP="006B36E2">
            <w:pPr>
              <w:pStyle w:val="Compactpreformattedtable"/>
              <w:rPr>
                <w:b/>
                <w:sz w:val="16"/>
                <w:szCs w:val="16"/>
              </w:rPr>
            </w:pPr>
            <w:r w:rsidRPr="006B36E2">
              <w:rPr>
                <w:b/>
                <w:sz w:val="16"/>
                <w:szCs w:val="16"/>
              </w:rPr>
              <w:t>material</w:t>
            </w:r>
          </w:p>
        </w:tc>
        <w:tc>
          <w:tcPr>
            <w:tcW w:w="0" w:type="auto"/>
            <w:tcBorders>
              <w:top w:val="nil"/>
              <w:left w:val="nil"/>
              <w:bottom w:val="single" w:sz="2" w:space="0" w:color="auto"/>
              <w:right w:val="nil"/>
            </w:tcBorders>
            <w:vAlign w:val="bottom"/>
            <w:hideMark/>
          </w:tcPr>
          <w:p w14:paraId="31EA8742" w14:textId="77777777" w:rsidR="006B36E2" w:rsidRPr="006B36E2" w:rsidRDefault="006B36E2" w:rsidP="006B36E2">
            <w:pPr>
              <w:pStyle w:val="Compactpreformattedtable"/>
              <w:rPr>
                <w:b/>
                <w:sz w:val="16"/>
                <w:szCs w:val="16"/>
              </w:rPr>
            </w:pPr>
            <w:r w:rsidRPr="006B36E2">
              <w:rPr>
                <w:b/>
                <w:sz w:val="16"/>
                <w:szCs w:val="16"/>
              </w:rPr>
              <w:t>disposition</w:t>
            </w:r>
          </w:p>
        </w:tc>
        <w:tc>
          <w:tcPr>
            <w:tcW w:w="0" w:type="auto"/>
            <w:tcBorders>
              <w:top w:val="nil"/>
              <w:left w:val="nil"/>
              <w:bottom w:val="single" w:sz="2" w:space="0" w:color="auto"/>
              <w:right w:val="nil"/>
            </w:tcBorders>
            <w:vAlign w:val="bottom"/>
            <w:hideMark/>
          </w:tcPr>
          <w:p w14:paraId="0D53BC02" w14:textId="77777777" w:rsidR="006B36E2" w:rsidRPr="006B36E2" w:rsidRDefault="006B36E2" w:rsidP="006B36E2">
            <w:pPr>
              <w:pStyle w:val="Compactpreformattedtable"/>
              <w:rPr>
                <w:b/>
                <w:sz w:val="16"/>
                <w:szCs w:val="16"/>
              </w:rPr>
            </w:pPr>
            <w:proofErr w:type="spellStart"/>
            <w:r w:rsidRPr="006B36E2">
              <w:rPr>
                <w:b/>
                <w:sz w:val="16"/>
                <w:szCs w:val="16"/>
              </w:rPr>
              <w:t>umbDisp</w:t>
            </w:r>
            <w:proofErr w:type="spellEnd"/>
          </w:p>
        </w:tc>
        <w:tc>
          <w:tcPr>
            <w:tcW w:w="0" w:type="auto"/>
            <w:tcBorders>
              <w:top w:val="nil"/>
              <w:left w:val="nil"/>
              <w:bottom w:val="single" w:sz="2" w:space="0" w:color="auto"/>
              <w:right w:val="nil"/>
            </w:tcBorders>
            <w:vAlign w:val="bottom"/>
            <w:hideMark/>
          </w:tcPr>
          <w:p w14:paraId="606041B6" w14:textId="77777777" w:rsidR="006B36E2" w:rsidRPr="006B36E2" w:rsidRDefault="006B36E2" w:rsidP="006B36E2">
            <w:pPr>
              <w:pStyle w:val="Compactpreformattedtable"/>
              <w:rPr>
                <w:b/>
                <w:sz w:val="16"/>
                <w:szCs w:val="16"/>
              </w:rPr>
            </w:pPr>
            <w:r w:rsidRPr="006B36E2">
              <w:rPr>
                <w:b/>
                <w:sz w:val="16"/>
                <w:szCs w:val="16"/>
              </w:rPr>
              <w:t>scenario</w:t>
            </w:r>
          </w:p>
        </w:tc>
        <w:tc>
          <w:tcPr>
            <w:tcW w:w="0" w:type="auto"/>
            <w:tcBorders>
              <w:top w:val="nil"/>
              <w:left w:val="nil"/>
              <w:bottom w:val="single" w:sz="2" w:space="0" w:color="auto"/>
              <w:right w:val="nil"/>
            </w:tcBorders>
            <w:vAlign w:val="bottom"/>
            <w:hideMark/>
          </w:tcPr>
          <w:p w14:paraId="67C5CAAA" w14:textId="04A208B1" w:rsidR="006B36E2" w:rsidRPr="006B36E2" w:rsidRDefault="00B837CA" w:rsidP="006B36E2">
            <w:pPr>
              <w:pStyle w:val="Compactpreformattedtable"/>
              <w:rPr>
                <w:b/>
                <w:sz w:val="16"/>
                <w:szCs w:val="16"/>
              </w:rPr>
            </w:pPr>
            <w:r w:rsidRPr="006B36E2">
              <w:rPr>
                <w:b/>
                <w:sz w:val="16"/>
                <w:szCs w:val="16"/>
              </w:rPr>
              <w:t>T</w:t>
            </w:r>
            <w:r w:rsidR="006B36E2" w:rsidRPr="006B36E2">
              <w:rPr>
                <w:b/>
                <w:sz w:val="16"/>
                <w:szCs w:val="16"/>
              </w:rPr>
              <w:t>ons</w:t>
            </w:r>
          </w:p>
        </w:tc>
        <w:tc>
          <w:tcPr>
            <w:tcW w:w="0" w:type="auto"/>
            <w:tcBorders>
              <w:top w:val="nil"/>
              <w:left w:val="nil"/>
              <w:bottom w:val="single" w:sz="2" w:space="0" w:color="auto"/>
              <w:right w:val="nil"/>
            </w:tcBorders>
            <w:vAlign w:val="bottom"/>
            <w:hideMark/>
          </w:tcPr>
          <w:p w14:paraId="29FCDD03" w14:textId="77777777" w:rsidR="006B36E2" w:rsidRPr="006B36E2" w:rsidRDefault="006B36E2" w:rsidP="006B36E2">
            <w:pPr>
              <w:pStyle w:val="Compactpreformattedtable"/>
              <w:rPr>
                <w:b/>
                <w:sz w:val="16"/>
                <w:szCs w:val="16"/>
              </w:rPr>
            </w:pPr>
            <w:r w:rsidRPr="006B36E2">
              <w:rPr>
                <w:b/>
                <w:sz w:val="16"/>
                <w:szCs w:val="16"/>
              </w:rPr>
              <w:t>miles</w:t>
            </w:r>
          </w:p>
        </w:tc>
        <w:tc>
          <w:tcPr>
            <w:tcW w:w="0" w:type="auto"/>
            <w:tcBorders>
              <w:top w:val="nil"/>
              <w:left w:val="nil"/>
              <w:bottom w:val="single" w:sz="2" w:space="0" w:color="auto"/>
              <w:right w:val="nil"/>
            </w:tcBorders>
            <w:vAlign w:val="bottom"/>
            <w:hideMark/>
          </w:tcPr>
          <w:p w14:paraId="64B77C3A" w14:textId="77777777" w:rsidR="006B36E2" w:rsidRPr="006B36E2" w:rsidRDefault="006B36E2" w:rsidP="006B36E2">
            <w:pPr>
              <w:pStyle w:val="Compactpreformattedtable"/>
              <w:rPr>
                <w:b/>
                <w:sz w:val="16"/>
                <w:szCs w:val="16"/>
              </w:rPr>
            </w:pPr>
            <w:proofErr w:type="spellStart"/>
            <w:r w:rsidRPr="006B36E2">
              <w:rPr>
                <w:b/>
                <w:sz w:val="16"/>
                <w:szCs w:val="16"/>
              </w:rPr>
              <w:t>LCstage</w:t>
            </w:r>
            <w:proofErr w:type="spellEnd"/>
          </w:p>
        </w:tc>
        <w:tc>
          <w:tcPr>
            <w:tcW w:w="0" w:type="auto"/>
            <w:tcBorders>
              <w:top w:val="nil"/>
              <w:left w:val="nil"/>
              <w:bottom w:val="single" w:sz="2" w:space="0" w:color="auto"/>
              <w:right w:val="nil"/>
            </w:tcBorders>
            <w:vAlign w:val="bottom"/>
            <w:hideMark/>
          </w:tcPr>
          <w:p w14:paraId="6E25A97D" w14:textId="77777777" w:rsidR="006B36E2" w:rsidRPr="006B36E2" w:rsidRDefault="006B36E2" w:rsidP="006B36E2">
            <w:pPr>
              <w:pStyle w:val="Compactpreformattedtable"/>
              <w:rPr>
                <w:b/>
                <w:sz w:val="16"/>
                <w:szCs w:val="16"/>
              </w:rPr>
            </w:pPr>
            <w:proofErr w:type="spellStart"/>
            <w:r w:rsidRPr="006B36E2">
              <w:rPr>
                <w:b/>
                <w:sz w:val="16"/>
                <w:szCs w:val="16"/>
              </w:rPr>
              <w:t>impactCategory</w:t>
            </w:r>
            <w:proofErr w:type="spellEnd"/>
          </w:p>
        </w:tc>
        <w:tc>
          <w:tcPr>
            <w:tcW w:w="0" w:type="auto"/>
            <w:tcBorders>
              <w:top w:val="nil"/>
              <w:left w:val="nil"/>
              <w:bottom w:val="single" w:sz="2" w:space="0" w:color="auto"/>
              <w:right w:val="nil"/>
            </w:tcBorders>
            <w:vAlign w:val="bottom"/>
            <w:hideMark/>
          </w:tcPr>
          <w:p w14:paraId="35E41A3F" w14:textId="77777777" w:rsidR="006B36E2" w:rsidRPr="006B36E2" w:rsidRDefault="006B36E2" w:rsidP="006B36E2">
            <w:pPr>
              <w:pStyle w:val="Compactpreformattedtable"/>
              <w:rPr>
                <w:b/>
                <w:sz w:val="16"/>
                <w:szCs w:val="16"/>
              </w:rPr>
            </w:pPr>
            <w:proofErr w:type="spellStart"/>
            <w:r w:rsidRPr="006B36E2">
              <w:rPr>
                <w:b/>
                <w:sz w:val="16"/>
                <w:szCs w:val="16"/>
              </w:rPr>
              <w:t>impactUnits</w:t>
            </w:r>
            <w:proofErr w:type="spellEnd"/>
          </w:p>
        </w:tc>
        <w:tc>
          <w:tcPr>
            <w:tcW w:w="0" w:type="auto"/>
            <w:tcBorders>
              <w:top w:val="nil"/>
              <w:left w:val="nil"/>
              <w:bottom w:val="single" w:sz="2" w:space="0" w:color="auto"/>
              <w:right w:val="nil"/>
            </w:tcBorders>
            <w:vAlign w:val="bottom"/>
            <w:hideMark/>
          </w:tcPr>
          <w:p w14:paraId="0ACFA3DA" w14:textId="77777777" w:rsidR="006B36E2" w:rsidRPr="006B36E2" w:rsidRDefault="006B36E2" w:rsidP="006B36E2">
            <w:pPr>
              <w:pStyle w:val="Compactpreformattedtable"/>
              <w:rPr>
                <w:b/>
                <w:sz w:val="16"/>
                <w:szCs w:val="16"/>
              </w:rPr>
            </w:pPr>
            <w:proofErr w:type="spellStart"/>
            <w:r w:rsidRPr="006B36E2">
              <w:rPr>
                <w:b/>
                <w:sz w:val="16"/>
                <w:szCs w:val="16"/>
              </w:rPr>
              <w:t>impliedMiles</w:t>
            </w:r>
            <w:proofErr w:type="spellEnd"/>
          </w:p>
        </w:tc>
        <w:tc>
          <w:tcPr>
            <w:tcW w:w="0" w:type="auto"/>
            <w:tcBorders>
              <w:top w:val="nil"/>
              <w:left w:val="nil"/>
              <w:bottom w:val="single" w:sz="2" w:space="0" w:color="auto"/>
              <w:right w:val="nil"/>
            </w:tcBorders>
            <w:vAlign w:val="bottom"/>
            <w:hideMark/>
          </w:tcPr>
          <w:p w14:paraId="5ACDA82D" w14:textId="77777777" w:rsidR="006B36E2" w:rsidRPr="006B36E2" w:rsidRDefault="006B36E2" w:rsidP="006B36E2">
            <w:pPr>
              <w:pStyle w:val="Compactpreformattedtable"/>
              <w:rPr>
                <w:b/>
                <w:sz w:val="16"/>
                <w:szCs w:val="16"/>
              </w:rPr>
            </w:pPr>
            <w:proofErr w:type="spellStart"/>
            <w:r w:rsidRPr="006B36E2">
              <w:rPr>
                <w:b/>
                <w:sz w:val="16"/>
                <w:szCs w:val="16"/>
              </w:rPr>
              <w:t>impactFactor</w:t>
            </w:r>
            <w:proofErr w:type="spellEnd"/>
          </w:p>
        </w:tc>
        <w:tc>
          <w:tcPr>
            <w:tcW w:w="0" w:type="auto"/>
            <w:tcBorders>
              <w:top w:val="nil"/>
              <w:left w:val="nil"/>
              <w:bottom w:val="single" w:sz="2" w:space="0" w:color="auto"/>
              <w:right w:val="nil"/>
            </w:tcBorders>
            <w:vAlign w:val="bottom"/>
            <w:hideMark/>
          </w:tcPr>
          <w:p w14:paraId="1EB9B937" w14:textId="77777777" w:rsidR="006B36E2" w:rsidRPr="006B36E2" w:rsidRDefault="006B36E2" w:rsidP="006B36E2">
            <w:pPr>
              <w:pStyle w:val="Compactpreformattedtable"/>
              <w:rPr>
                <w:b/>
                <w:sz w:val="16"/>
                <w:szCs w:val="16"/>
              </w:rPr>
            </w:pPr>
            <w:r w:rsidRPr="006B36E2">
              <w:rPr>
                <w:b/>
                <w:sz w:val="16"/>
                <w:szCs w:val="16"/>
              </w:rPr>
              <w:t>impact</w:t>
            </w:r>
          </w:p>
        </w:tc>
      </w:tr>
      <w:tr w:rsidR="006B36E2" w:rsidRPr="006B36E2" w14:paraId="5FEFE58E" w14:textId="77777777" w:rsidTr="006B36E2">
        <w:tc>
          <w:tcPr>
            <w:tcW w:w="0" w:type="auto"/>
            <w:hideMark/>
          </w:tcPr>
          <w:p w14:paraId="5484EA0B"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0A138044"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292C6322" w14:textId="77777777" w:rsidR="006B36E2" w:rsidRPr="006B36E2" w:rsidRDefault="006B36E2" w:rsidP="006B36E2">
            <w:pPr>
              <w:pStyle w:val="Compactpreformattedtable"/>
              <w:rPr>
                <w:sz w:val="16"/>
                <w:szCs w:val="16"/>
              </w:rPr>
            </w:pPr>
            <w:r w:rsidRPr="006B36E2">
              <w:rPr>
                <w:sz w:val="16"/>
                <w:szCs w:val="16"/>
              </w:rPr>
              <w:t>landfilling</w:t>
            </w:r>
          </w:p>
        </w:tc>
        <w:tc>
          <w:tcPr>
            <w:tcW w:w="0" w:type="auto"/>
            <w:hideMark/>
          </w:tcPr>
          <w:p w14:paraId="26E3CC32"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0C1D6086"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5E0CBDA9" w14:textId="77777777" w:rsidR="006B36E2" w:rsidRPr="006B36E2" w:rsidRDefault="006B36E2" w:rsidP="006B36E2">
            <w:pPr>
              <w:pStyle w:val="Compactpreformattedtable"/>
              <w:rPr>
                <w:sz w:val="16"/>
                <w:szCs w:val="16"/>
              </w:rPr>
            </w:pPr>
            <w:r w:rsidRPr="006B36E2">
              <w:rPr>
                <w:sz w:val="16"/>
                <w:szCs w:val="16"/>
              </w:rPr>
              <w:t>2.827717e+03</w:t>
            </w:r>
          </w:p>
        </w:tc>
        <w:tc>
          <w:tcPr>
            <w:tcW w:w="0" w:type="auto"/>
            <w:hideMark/>
          </w:tcPr>
          <w:p w14:paraId="29D4D317"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4B2D2E6"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3B51AE93"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47A32241"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5866042F"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5CBB607B" w14:textId="77777777" w:rsidR="006B36E2" w:rsidRPr="006B36E2" w:rsidRDefault="006B36E2" w:rsidP="006B36E2">
            <w:pPr>
              <w:pStyle w:val="Compactpreformattedtable"/>
              <w:rPr>
                <w:sz w:val="16"/>
                <w:szCs w:val="16"/>
              </w:rPr>
            </w:pPr>
            <w:r w:rsidRPr="006B36E2">
              <w:rPr>
                <w:sz w:val="16"/>
                <w:szCs w:val="16"/>
              </w:rPr>
              <w:t>832.8763</w:t>
            </w:r>
          </w:p>
        </w:tc>
        <w:tc>
          <w:tcPr>
            <w:tcW w:w="0" w:type="auto"/>
            <w:hideMark/>
          </w:tcPr>
          <w:p w14:paraId="1B712D9F" w14:textId="77777777" w:rsidR="006B36E2" w:rsidRPr="006B36E2" w:rsidRDefault="006B36E2" w:rsidP="006B36E2">
            <w:pPr>
              <w:pStyle w:val="Compactpreformattedtable"/>
              <w:rPr>
                <w:sz w:val="16"/>
                <w:szCs w:val="16"/>
              </w:rPr>
            </w:pPr>
            <w:r w:rsidRPr="006B36E2">
              <w:rPr>
                <w:sz w:val="16"/>
                <w:szCs w:val="16"/>
              </w:rPr>
              <w:t>2.355138e+06</w:t>
            </w:r>
          </w:p>
        </w:tc>
      </w:tr>
      <w:tr w:rsidR="006B36E2" w:rsidRPr="006B36E2" w14:paraId="55075F20" w14:textId="77777777" w:rsidTr="006B36E2">
        <w:tc>
          <w:tcPr>
            <w:tcW w:w="0" w:type="auto"/>
            <w:hideMark/>
          </w:tcPr>
          <w:p w14:paraId="11466CA7"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55C30401"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357D8330" w14:textId="77777777" w:rsidR="006B36E2" w:rsidRPr="006B36E2" w:rsidRDefault="006B36E2" w:rsidP="006B36E2">
            <w:pPr>
              <w:pStyle w:val="Compactpreformattedtable"/>
              <w:rPr>
                <w:sz w:val="16"/>
                <w:szCs w:val="16"/>
              </w:rPr>
            </w:pPr>
            <w:r w:rsidRPr="006B36E2">
              <w:rPr>
                <w:sz w:val="16"/>
                <w:szCs w:val="16"/>
              </w:rPr>
              <w:t>recycling</w:t>
            </w:r>
          </w:p>
        </w:tc>
        <w:tc>
          <w:tcPr>
            <w:tcW w:w="0" w:type="auto"/>
            <w:hideMark/>
          </w:tcPr>
          <w:p w14:paraId="2B1EA6B3"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51EDE7D5"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2EE3C92C" w14:textId="77777777" w:rsidR="006B36E2" w:rsidRPr="006B36E2" w:rsidRDefault="006B36E2" w:rsidP="006B36E2">
            <w:pPr>
              <w:pStyle w:val="Compactpreformattedtable"/>
              <w:rPr>
                <w:sz w:val="16"/>
                <w:szCs w:val="16"/>
              </w:rPr>
            </w:pPr>
            <w:r w:rsidRPr="006B36E2">
              <w:rPr>
                <w:sz w:val="16"/>
                <w:szCs w:val="16"/>
              </w:rPr>
              <w:t>2.367066e+03</w:t>
            </w:r>
          </w:p>
        </w:tc>
        <w:tc>
          <w:tcPr>
            <w:tcW w:w="0" w:type="auto"/>
            <w:hideMark/>
          </w:tcPr>
          <w:p w14:paraId="73A95AF2"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312FE6F"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4AB7C05D"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065B9A0A"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0331147A"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0CEB518F" w14:textId="77777777" w:rsidR="006B36E2" w:rsidRPr="006B36E2" w:rsidRDefault="006B36E2" w:rsidP="006B36E2">
            <w:pPr>
              <w:pStyle w:val="Compactpreformattedtable"/>
              <w:rPr>
                <w:sz w:val="16"/>
                <w:szCs w:val="16"/>
              </w:rPr>
            </w:pPr>
            <w:r w:rsidRPr="006B36E2">
              <w:rPr>
                <w:sz w:val="16"/>
                <w:szCs w:val="16"/>
              </w:rPr>
              <w:t>-13408.5010</w:t>
            </w:r>
          </w:p>
        </w:tc>
        <w:tc>
          <w:tcPr>
            <w:tcW w:w="0" w:type="auto"/>
            <w:hideMark/>
          </w:tcPr>
          <w:p w14:paraId="3AA48822" w14:textId="77777777" w:rsidR="006B36E2" w:rsidRPr="006B36E2" w:rsidRDefault="006B36E2" w:rsidP="006B36E2">
            <w:pPr>
              <w:pStyle w:val="Compactpreformattedtable"/>
              <w:rPr>
                <w:sz w:val="16"/>
                <w:szCs w:val="16"/>
              </w:rPr>
            </w:pPr>
            <w:r w:rsidRPr="006B36E2">
              <w:rPr>
                <w:sz w:val="16"/>
                <w:szCs w:val="16"/>
              </w:rPr>
              <w:t>-3.173881e+07</w:t>
            </w:r>
          </w:p>
        </w:tc>
      </w:tr>
      <w:tr w:rsidR="006B36E2" w:rsidRPr="006B36E2" w14:paraId="599C4516" w14:textId="77777777" w:rsidTr="006B36E2">
        <w:tc>
          <w:tcPr>
            <w:tcW w:w="0" w:type="auto"/>
            <w:hideMark/>
          </w:tcPr>
          <w:p w14:paraId="16D936EE"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261CF5F2"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40140235" w14:textId="77777777" w:rsidR="006B36E2" w:rsidRPr="006B36E2" w:rsidRDefault="006B36E2" w:rsidP="006B36E2">
            <w:pPr>
              <w:pStyle w:val="Compactpreformattedtable"/>
              <w:rPr>
                <w:sz w:val="16"/>
                <w:szCs w:val="16"/>
              </w:rPr>
            </w:pPr>
            <w:r w:rsidRPr="006B36E2">
              <w:rPr>
                <w:sz w:val="16"/>
                <w:szCs w:val="16"/>
              </w:rPr>
              <w:t>landfilling</w:t>
            </w:r>
          </w:p>
        </w:tc>
        <w:tc>
          <w:tcPr>
            <w:tcW w:w="0" w:type="auto"/>
            <w:hideMark/>
          </w:tcPr>
          <w:p w14:paraId="5AA5750F"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18889712"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4B18401E" w14:textId="77777777" w:rsidR="006B36E2" w:rsidRPr="006B36E2" w:rsidRDefault="006B36E2" w:rsidP="006B36E2">
            <w:pPr>
              <w:pStyle w:val="Compactpreformattedtable"/>
              <w:rPr>
                <w:sz w:val="16"/>
                <w:szCs w:val="16"/>
              </w:rPr>
            </w:pPr>
            <w:r w:rsidRPr="006B36E2">
              <w:rPr>
                <w:sz w:val="16"/>
                <w:szCs w:val="16"/>
              </w:rPr>
              <w:t>2.827717e+03</w:t>
            </w:r>
          </w:p>
        </w:tc>
        <w:tc>
          <w:tcPr>
            <w:tcW w:w="0" w:type="auto"/>
            <w:hideMark/>
          </w:tcPr>
          <w:p w14:paraId="7C6089AC"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1E8E9654"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5F29DE52"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6442C667"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70C25CB8"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B6BEFFC" w14:textId="77777777" w:rsidR="006B36E2" w:rsidRPr="006B36E2" w:rsidRDefault="006B36E2" w:rsidP="006B36E2">
            <w:pPr>
              <w:pStyle w:val="Compactpreformattedtable"/>
              <w:rPr>
                <w:sz w:val="16"/>
                <w:szCs w:val="16"/>
              </w:rPr>
            </w:pPr>
            <w:r w:rsidRPr="006B36E2">
              <w:rPr>
                <w:sz w:val="16"/>
                <w:szCs w:val="16"/>
              </w:rPr>
              <w:t>603.3414</w:t>
            </w:r>
          </w:p>
        </w:tc>
        <w:tc>
          <w:tcPr>
            <w:tcW w:w="0" w:type="auto"/>
            <w:hideMark/>
          </w:tcPr>
          <w:p w14:paraId="26E27B2D" w14:textId="77777777" w:rsidR="006B36E2" w:rsidRPr="006B36E2" w:rsidRDefault="006B36E2" w:rsidP="006B36E2">
            <w:pPr>
              <w:pStyle w:val="Compactpreformattedtable"/>
              <w:rPr>
                <w:sz w:val="16"/>
                <w:szCs w:val="16"/>
              </w:rPr>
            </w:pPr>
            <w:r w:rsidRPr="006B36E2">
              <w:rPr>
                <w:sz w:val="16"/>
                <w:szCs w:val="16"/>
              </w:rPr>
              <w:t>1.706078e+06</w:t>
            </w:r>
          </w:p>
        </w:tc>
      </w:tr>
      <w:tr w:rsidR="006B36E2" w:rsidRPr="006B36E2" w14:paraId="50D0AB7C" w14:textId="77777777" w:rsidTr="006B36E2">
        <w:tc>
          <w:tcPr>
            <w:tcW w:w="0" w:type="auto"/>
            <w:hideMark/>
          </w:tcPr>
          <w:p w14:paraId="5B1351BB"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0F334CA0"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3E0F59DC" w14:textId="77777777" w:rsidR="006B36E2" w:rsidRPr="006B36E2" w:rsidRDefault="006B36E2" w:rsidP="006B36E2">
            <w:pPr>
              <w:pStyle w:val="Compactpreformattedtable"/>
              <w:rPr>
                <w:sz w:val="16"/>
                <w:szCs w:val="16"/>
              </w:rPr>
            </w:pPr>
            <w:r w:rsidRPr="006B36E2">
              <w:rPr>
                <w:sz w:val="16"/>
                <w:szCs w:val="16"/>
              </w:rPr>
              <w:t>recycling</w:t>
            </w:r>
          </w:p>
        </w:tc>
        <w:tc>
          <w:tcPr>
            <w:tcW w:w="0" w:type="auto"/>
            <w:hideMark/>
          </w:tcPr>
          <w:p w14:paraId="6DF72E8D"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3EC1CB10"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2B97F7C2" w14:textId="77777777" w:rsidR="006B36E2" w:rsidRPr="006B36E2" w:rsidRDefault="006B36E2" w:rsidP="006B36E2">
            <w:pPr>
              <w:pStyle w:val="Compactpreformattedtable"/>
              <w:rPr>
                <w:sz w:val="16"/>
                <w:szCs w:val="16"/>
              </w:rPr>
            </w:pPr>
            <w:r w:rsidRPr="006B36E2">
              <w:rPr>
                <w:sz w:val="16"/>
                <w:szCs w:val="16"/>
              </w:rPr>
              <w:t>2.367066e+03</w:t>
            </w:r>
          </w:p>
        </w:tc>
        <w:tc>
          <w:tcPr>
            <w:tcW w:w="0" w:type="auto"/>
            <w:hideMark/>
          </w:tcPr>
          <w:p w14:paraId="0008AA3E"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777BB0D"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774FDA35"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4D730DBA"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51E276C1"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77F2B050" w14:textId="77777777" w:rsidR="006B36E2" w:rsidRPr="006B36E2" w:rsidRDefault="006B36E2" w:rsidP="006B36E2">
            <w:pPr>
              <w:pStyle w:val="Compactpreformattedtable"/>
              <w:rPr>
                <w:sz w:val="16"/>
                <w:szCs w:val="16"/>
              </w:rPr>
            </w:pPr>
            <w:r w:rsidRPr="006B36E2">
              <w:rPr>
                <w:sz w:val="16"/>
                <w:szCs w:val="16"/>
              </w:rPr>
              <w:t>603.3414</w:t>
            </w:r>
          </w:p>
        </w:tc>
        <w:tc>
          <w:tcPr>
            <w:tcW w:w="0" w:type="auto"/>
            <w:hideMark/>
          </w:tcPr>
          <w:p w14:paraId="3462E3FA" w14:textId="77777777" w:rsidR="006B36E2" w:rsidRPr="006B36E2" w:rsidRDefault="006B36E2" w:rsidP="006B36E2">
            <w:pPr>
              <w:pStyle w:val="Compactpreformattedtable"/>
              <w:rPr>
                <w:sz w:val="16"/>
                <w:szCs w:val="16"/>
              </w:rPr>
            </w:pPr>
            <w:r w:rsidRPr="006B36E2">
              <w:rPr>
                <w:sz w:val="16"/>
                <w:szCs w:val="16"/>
              </w:rPr>
              <w:t>1.428149e+06</w:t>
            </w:r>
          </w:p>
        </w:tc>
      </w:tr>
      <w:tr w:rsidR="006B36E2" w:rsidRPr="006B36E2" w14:paraId="7BF77455" w14:textId="77777777" w:rsidTr="006B36E2">
        <w:tc>
          <w:tcPr>
            <w:tcW w:w="0" w:type="auto"/>
            <w:hideMark/>
          </w:tcPr>
          <w:p w14:paraId="704FA0B1"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39D48EAD"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2A725DBD"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0082DBCE"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37370D88"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560EEDE0" w14:textId="77777777" w:rsidR="006B36E2" w:rsidRPr="006B36E2" w:rsidRDefault="006B36E2" w:rsidP="006B36E2">
            <w:pPr>
              <w:pStyle w:val="Compactpreformattedtable"/>
              <w:rPr>
                <w:sz w:val="16"/>
                <w:szCs w:val="16"/>
              </w:rPr>
            </w:pPr>
            <w:r w:rsidRPr="006B36E2">
              <w:rPr>
                <w:sz w:val="16"/>
                <w:szCs w:val="16"/>
              </w:rPr>
              <w:t>2.827717e+03</w:t>
            </w:r>
          </w:p>
        </w:tc>
        <w:tc>
          <w:tcPr>
            <w:tcW w:w="0" w:type="auto"/>
            <w:hideMark/>
          </w:tcPr>
          <w:p w14:paraId="15C89D05"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C3C78D8"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46F4E0DE"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3B637BCA"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7290D7BC"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9B141F5" w14:textId="77777777" w:rsidR="006B36E2" w:rsidRPr="006B36E2" w:rsidRDefault="006B36E2" w:rsidP="006B36E2">
            <w:pPr>
              <w:pStyle w:val="Compactpreformattedtable"/>
              <w:rPr>
                <w:sz w:val="16"/>
                <w:szCs w:val="16"/>
              </w:rPr>
            </w:pPr>
            <w:r w:rsidRPr="006B36E2">
              <w:rPr>
                <w:sz w:val="16"/>
                <w:szCs w:val="16"/>
              </w:rPr>
              <w:t>468130.3713</w:t>
            </w:r>
          </w:p>
        </w:tc>
        <w:tc>
          <w:tcPr>
            <w:tcW w:w="0" w:type="auto"/>
            <w:hideMark/>
          </w:tcPr>
          <w:p w14:paraId="603C14D1" w14:textId="77777777" w:rsidR="006B36E2" w:rsidRPr="006B36E2" w:rsidRDefault="006B36E2" w:rsidP="006B36E2">
            <w:pPr>
              <w:pStyle w:val="Compactpreformattedtable"/>
              <w:rPr>
                <w:sz w:val="16"/>
                <w:szCs w:val="16"/>
              </w:rPr>
            </w:pPr>
            <w:r w:rsidRPr="006B36E2">
              <w:rPr>
                <w:sz w:val="16"/>
                <w:szCs w:val="16"/>
              </w:rPr>
              <w:t>1.323740e+09</w:t>
            </w:r>
          </w:p>
        </w:tc>
      </w:tr>
      <w:tr w:rsidR="006B36E2" w:rsidRPr="006B36E2" w14:paraId="3DE47AD0" w14:textId="77777777" w:rsidTr="006B36E2">
        <w:tc>
          <w:tcPr>
            <w:tcW w:w="0" w:type="auto"/>
            <w:hideMark/>
          </w:tcPr>
          <w:p w14:paraId="5F36DBFC"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56A23D2B"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291186AB"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2068251D"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56649EF4"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6D32D32D" w14:textId="77777777" w:rsidR="006B36E2" w:rsidRPr="006B36E2" w:rsidRDefault="006B36E2" w:rsidP="006B36E2">
            <w:pPr>
              <w:pStyle w:val="Compactpreformattedtable"/>
              <w:rPr>
                <w:sz w:val="16"/>
                <w:szCs w:val="16"/>
              </w:rPr>
            </w:pPr>
            <w:r w:rsidRPr="006B36E2">
              <w:rPr>
                <w:sz w:val="16"/>
                <w:szCs w:val="16"/>
              </w:rPr>
              <w:t>2.367066e+03</w:t>
            </w:r>
          </w:p>
        </w:tc>
        <w:tc>
          <w:tcPr>
            <w:tcW w:w="0" w:type="auto"/>
            <w:hideMark/>
          </w:tcPr>
          <w:p w14:paraId="51DC4BB3"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0B50F0AA"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3B2D6D0B"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58BD1D2E"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6A1553E9"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F41088E" w14:textId="77777777" w:rsidR="006B36E2" w:rsidRPr="006B36E2" w:rsidRDefault="006B36E2" w:rsidP="006B36E2">
            <w:pPr>
              <w:pStyle w:val="Compactpreformattedtable"/>
              <w:rPr>
                <w:sz w:val="16"/>
                <w:szCs w:val="16"/>
              </w:rPr>
            </w:pPr>
            <w:r w:rsidRPr="006B36E2">
              <w:rPr>
                <w:sz w:val="16"/>
                <w:szCs w:val="16"/>
              </w:rPr>
              <w:t>468130.3713</w:t>
            </w:r>
          </w:p>
        </w:tc>
        <w:tc>
          <w:tcPr>
            <w:tcW w:w="0" w:type="auto"/>
            <w:hideMark/>
          </w:tcPr>
          <w:p w14:paraId="0CF2138B" w14:textId="77777777" w:rsidR="006B36E2" w:rsidRPr="006B36E2" w:rsidRDefault="006B36E2" w:rsidP="006B36E2">
            <w:pPr>
              <w:pStyle w:val="Compactpreformattedtable"/>
              <w:rPr>
                <w:sz w:val="16"/>
                <w:szCs w:val="16"/>
              </w:rPr>
            </w:pPr>
            <w:r w:rsidRPr="006B36E2">
              <w:rPr>
                <w:sz w:val="16"/>
                <w:szCs w:val="16"/>
              </w:rPr>
              <w:t>1.108095e+09</w:t>
            </w:r>
          </w:p>
        </w:tc>
      </w:tr>
      <w:tr w:rsidR="006B36E2" w:rsidRPr="006B36E2" w14:paraId="4C3255F1" w14:textId="77777777" w:rsidTr="006B36E2">
        <w:tc>
          <w:tcPr>
            <w:tcW w:w="0" w:type="auto"/>
            <w:hideMark/>
          </w:tcPr>
          <w:p w14:paraId="014843B3"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4C59DE1A"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2EAA6E81" w14:textId="77777777" w:rsidR="006B36E2" w:rsidRPr="006B36E2" w:rsidRDefault="006B36E2" w:rsidP="006B36E2">
            <w:pPr>
              <w:pStyle w:val="Compactpreformattedtable"/>
              <w:rPr>
                <w:sz w:val="16"/>
                <w:szCs w:val="16"/>
              </w:rPr>
            </w:pPr>
            <w:proofErr w:type="spellStart"/>
            <w:r w:rsidRPr="006B36E2">
              <w:rPr>
                <w:sz w:val="16"/>
                <w:szCs w:val="16"/>
              </w:rPr>
              <w:t>anaerobicDigestion</w:t>
            </w:r>
            <w:proofErr w:type="spellEnd"/>
          </w:p>
        </w:tc>
        <w:tc>
          <w:tcPr>
            <w:tcW w:w="0" w:type="auto"/>
            <w:hideMark/>
          </w:tcPr>
          <w:p w14:paraId="5B5E0EBF"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4268A4F5"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438D103D"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15B4C7B5"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535E3289"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5FC58C0E"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389AF092"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2B0BD1B4"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7F78B6DC" w14:textId="77777777" w:rsidR="006B36E2" w:rsidRPr="006B36E2" w:rsidRDefault="006B36E2" w:rsidP="006B36E2">
            <w:pPr>
              <w:pStyle w:val="Compactpreformattedtable"/>
              <w:rPr>
                <w:sz w:val="16"/>
                <w:szCs w:val="16"/>
              </w:rPr>
            </w:pPr>
            <w:r w:rsidRPr="006B36E2">
              <w:rPr>
                <w:sz w:val="16"/>
                <w:szCs w:val="16"/>
              </w:rPr>
              <w:t>-5592.4907</w:t>
            </w:r>
          </w:p>
        </w:tc>
        <w:tc>
          <w:tcPr>
            <w:tcW w:w="0" w:type="auto"/>
            <w:hideMark/>
          </w:tcPr>
          <w:p w14:paraId="550C1945"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19B2E926" w14:textId="77777777" w:rsidTr="006B36E2">
        <w:tc>
          <w:tcPr>
            <w:tcW w:w="0" w:type="auto"/>
            <w:hideMark/>
          </w:tcPr>
          <w:p w14:paraId="4217CB47"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25DE3CA2"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59C8E486" w14:textId="77777777" w:rsidR="006B36E2" w:rsidRPr="006B36E2" w:rsidRDefault="006B36E2" w:rsidP="006B36E2">
            <w:pPr>
              <w:pStyle w:val="Compactpreformattedtable"/>
              <w:rPr>
                <w:sz w:val="16"/>
                <w:szCs w:val="16"/>
              </w:rPr>
            </w:pPr>
            <w:r w:rsidRPr="006B36E2">
              <w:rPr>
                <w:sz w:val="16"/>
                <w:szCs w:val="16"/>
              </w:rPr>
              <w:t>combustion</w:t>
            </w:r>
          </w:p>
        </w:tc>
        <w:tc>
          <w:tcPr>
            <w:tcW w:w="0" w:type="auto"/>
            <w:hideMark/>
          </w:tcPr>
          <w:p w14:paraId="0AF3C213"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4468FAC4"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0A68FCF6" w14:textId="77777777" w:rsidR="006B36E2" w:rsidRPr="006B36E2" w:rsidRDefault="006B36E2" w:rsidP="006B36E2">
            <w:pPr>
              <w:pStyle w:val="Compactpreformattedtable"/>
              <w:rPr>
                <w:sz w:val="16"/>
                <w:szCs w:val="16"/>
              </w:rPr>
            </w:pPr>
            <w:r w:rsidRPr="006B36E2">
              <w:rPr>
                <w:sz w:val="16"/>
                <w:szCs w:val="16"/>
              </w:rPr>
              <w:t>1.861940e-02</w:t>
            </w:r>
          </w:p>
        </w:tc>
        <w:tc>
          <w:tcPr>
            <w:tcW w:w="0" w:type="auto"/>
            <w:hideMark/>
          </w:tcPr>
          <w:p w14:paraId="78BD0EFA"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07F49412"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4CE124C5"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744C762D"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345E89AB"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9D43F90" w14:textId="77777777" w:rsidR="006B36E2" w:rsidRPr="006B36E2" w:rsidRDefault="006B36E2" w:rsidP="006B36E2">
            <w:pPr>
              <w:pStyle w:val="Compactpreformattedtable"/>
              <w:rPr>
                <w:sz w:val="16"/>
                <w:szCs w:val="16"/>
              </w:rPr>
            </w:pPr>
            <w:r w:rsidRPr="006B36E2">
              <w:rPr>
                <w:sz w:val="16"/>
                <w:szCs w:val="16"/>
              </w:rPr>
              <w:t>-574.1139</w:t>
            </w:r>
          </w:p>
        </w:tc>
        <w:tc>
          <w:tcPr>
            <w:tcW w:w="0" w:type="auto"/>
            <w:hideMark/>
          </w:tcPr>
          <w:p w14:paraId="4E973401" w14:textId="77777777" w:rsidR="006B36E2" w:rsidRPr="006B36E2" w:rsidRDefault="006B36E2" w:rsidP="006B36E2">
            <w:pPr>
              <w:pStyle w:val="Compactpreformattedtable"/>
              <w:rPr>
                <w:sz w:val="16"/>
                <w:szCs w:val="16"/>
              </w:rPr>
            </w:pPr>
            <w:r w:rsidRPr="006B36E2">
              <w:rPr>
                <w:sz w:val="16"/>
                <w:szCs w:val="16"/>
              </w:rPr>
              <w:t>-1.068965e+01</w:t>
            </w:r>
          </w:p>
        </w:tc>
      </w:tr>
      <w:tr w:rsidR="006B36E2" w:rsidRPr="006B36E2" w14:paraId="2B5D27CC" w14:textId="77777777" w:rsidTr="006B36E2">
        <w:tc>
          <w:tcPr>
            <w:tcW w:w="0" w:type="auto"/>
            <w:hideMark/>
          </w:tcPr>
          <w:p w14:paraId="7FA72806"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4AB76A7C"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797CFE12" w14:textId="77777777" w:rsidR="006B36E2" w:rsidRPr="006B36E2" w:rsidRDefault="006B36E2" w:rsidP="006B36E2">
            <w:pPr>
              <w:pStyle w:val="Compactpreformattedtable"/>
              <w:rPr>
                <w:sz w:val="16"/>
                <w:szCs w:val="16"/>
              </w:rPr>
            </w:pPr>
            <w:r w:rsidRPr="006B36E2">
              <w:rPr>
                <w:sz w:val="16"/>
                <w:szCs w:val="16"/>
              </w:rPr>
              <w:t>combustion</w:t>
            </w:r>
          </w:p>
        </w:tc>
        <w:tc>
          <w:tcPr>
            <w:tcW w:w="0" w:type="auto"/>
            <w:hideMark/>
          </w:tcPr>
          <w:p w14:paraId="4B2BEF60"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6F8B1302"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45652B76" w14:textId="77777777" w:rsidR="006B36E2" w:rsidRPr="006B36E2" w:rsidRDefault="006B36E2" w:rsidP="006B36E2">
            <w:pPr>
              <w:pStyle w:val="Compactpreformattedtable"/>
              <w:rPr>
                <w:sz w:val="16"/>
                <w:szCs w:val="16"/>
              </w:rPr>
            </w:pPr>
            <w:r w:rsidRPr="006B36E2">
              <w:rPr>
                <w:sz w:val="16"/>
                <w:szCs w:val="16"/>
              </w:rPr>
              <w:t>1.451891e+03</w:t>
            </w:r>
          </w:p>
        </w:tc>
        <w:tc>
          <w:tcPr>
            <w:tcW w:w="0" w:type="auto"/>
            <w:hideMark/>
          </w:tcPr>
          <w:p w14:paraId="554131E5"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1240AD6"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1EC09C1F"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5E3205B6"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4011F6A7"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0C302EDA" w14:textId="77777777" w:rsidR="006B36E2" w:rsidRPr="006B36E2" w:rsidRDefault="006B36E2" w:rsidP="006B36E2">
            <w:pPr>
              <w:pStyle w:val="Compactpreformattedtable"/>
              <w:rPr>
                <w:sz w:val="16"/>
                <w:szCs w:val="16"/>
              </w:rPr>
            </w:pPr>
            <w:r w:rsidRPr="006B36E2">
              <w:rPr>
                <w:sz w:val="16"/>
                <w:szCs w:val="16"/>
              </w:rPr>
              <w:t>-574.1139</w:t>
            </w:r>
          </w:p>
        </w:tc>
        <w:tc>
          <w:tcPr>
            <w:tcW w:w="0" w:type="auto"/>
            <w:hideMark/>
          </w:tcPr>
          <w:p w14:paraId="2F820DEE" w14:textId="77777777" w:rsidR="006B36E2" w:rsidRPr="006B36E2" w:rsidRDefault="006B36E2" w:rsidP="006B36E2">
            <w:pPr>
              <w:pStyle w:val="Compactpreformattedtable"/>
              <w:rPr>
                <w:sz w:val="16"/>
                <w:szCs w:val="16"/>
              </w:rPr>
            </w:pPr>
            <w:r w:rsidRPr="006B36E2">
              <w:rPr>
                <w:sz w:val="16"/>
                <w:szCs w:val="16"/>
              </w:rPr>
              <w:t>-8.335508e+05</w:t>
            </w:r>
          </w:p>
        </w:tc>
      </w:tr>
      <w:tr w:rsidR="006B36E2" w:rsidRPr="006B36E2" w14:paraId="70BD79A0" w14:textId="77777777" w:rsidTr="006B36E2">
        <w:tc>
          <w:tcPr>
            <w:tcW w:w="0" w:type="auto"/>
            <w:hideMark/>
          </w:tcPr>
          <w:p w14:paraId="2FCC89C3"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54CDD0B6"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76CCABE8" w14:textId="77777777" w:rsidR="006B36E2" w:rsidRPr="006B36E2" w:rsidRDefault="006B36E2" w:rsidP="006B36E2">
            <w:pPr>
              <w:pStyle w:val="Compactpreformattedtable"/>
              <w:rPr>
                <w:sz w:val="16"/>
                <w:szCs w:val="16"/>
              </w:rPr>
            </w:pPr>
            <w:r w:rsidRPr="006B36E2">
              <w:rPr>
                <w:sz w:val="16"/>
                <w:szCs w:val="16"/>
              </w:rPr>
              <w:t>composting</w:t>
            </w:r>
          </w:p>
        </w:tc>
        <w:tc>
          <w:tcPr>
            <w:tcW w:w="0" w:type="auto"/>
            <w:hideMark/>
          </w:tcPr>
          <w:p w14:paraId="24EBE2A9"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08633F25"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627A286F" w14:textId="77777777" w:rsidR="006B36E2" w:rsidRPr="006B36E2" w:rsidRDefault="006B36E2" w:rsidP="006B36E2">
            <w:pPr>
              <w:pStyle w:val="Compactpreformattedtable"/>
              <w:rPr>
                <w:sz w:val="16"/>
                <w:szCs w:val="16"/>
              </w:rPr>
            </w:pPr>
            <w:r w:rsidRPr="006B36E2">
              <w:rPr>
                <w:sz w:val="16"/>
                <w:szCs w:val="16"/>
              </w:rPr>
              <w:t>1.567926e+03</w:t>
            </w:r>
          </w:p>
        </w:tc>
        <w:tc>
          <w:tcPr>
            <w:tcW w:w="0" w:type="auto"/>
            <w:hideMark/>
          </w:tcPr>
          <w:p w14:paraId="036E1ACC"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206A9E0"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44AFBED5"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2538BDA8"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0CD0AC6D"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C7395A2" w14:textId="77777777" w:rsidR="006B36E2" w:rsidRPr="006B36E2" w:rsidRDefault="006B36E2" w:rsidP="006B36E2">
            <w:pPr>
              <w:pStyle w:val="Compactpreformattedtable"/>
              <w:rPr>
                <w:sz w:val="16"/>
                <w:szCs w:val="16"/>
              </w:rPr>
            </w:pPr>
            <w:r w:rsidRPr="006B36E2">
              <w:rPr>
                <w:sz w:val="16"/>
                <w:szCs w:val="16"/>
              </w:rPr>
              <w:t>-543.1128</w:t>
            </w:r>
          </w:p>
        </w:tc>
        <w:tc>
          <w:tcPr>
            <w:tcW w:w="0" w:type="auto"/>
            <w:hideMark/>
          </w:tcPr>
          <w:p w14:paraId="39403EFE" w14:textId="77777777" w:rsidR="006B36E2" w:rsidRPr="006B36E2" w:rsidRDefault="006B36E2" w:rsidP="006B36E2">
            <w:pPr>
              <w:pStyle w:val="Compactpreformattedtable"/>
              <w:rPr>
                <w:sz w:val="16"/>
                <w:szCs w:val="16"/>
              </w:rPr>
            </w:pPr>
            <w:r w:rsidRPr="006B36E2">
              <w:rPr>
                <w:sz w:val="16"/>
                <w:szCs w:val="16"/>
              </w:rPr>
              <w:t>-8.515606e+05</w:t>
            </w:r>
          </w:p>
        </w:tc>
      </w:tr>
      <w:tr w:rsidR="006B36E2" w:rsidRPr="006B36E2" w14:paraId="4C04AD46" w14:textId="77777777" w:rsidTr="006B36E2">
        <w:tc>
          <w:tcPr>
            <w:tcW w:w="0" w:type="auto"/>
            <w:hideMark/>
          </w:tcPr>
          <w:p w14:paraId="2FEFE9C9"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21E884D6"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703CBDC9" w14:textId="77777777" w:rsidR="006B36E2" w:rsidRPr="006B36E2" w:rsidRDefault="006B36E2" w:rsidP="006B36E2">
            <w:pPr>
              <w:pStyle w:val="Compactpreformattedtable"/>
              <w:rPr>
                <w:sz w:val="16"/>
                <w:szCs w:val="16"/>
              </w:rPr>
            </w:pPr>
            <w:r w:rsidRPr="006B36E2">
              <w:rPr>
                <w:sz w:val="16"/>
                <w:szCs w:val="16"/>
              </w:rPr>
              <w:t>landfilling</w:t>
            </w:r>
          </w:p>
        </w:tc>
        <w:tc>
          <w:tcPr>
            <w:tcW w:w="0" w:type="auto"/>
            <w:hideMark/>
          </w:tcPr>
          <w:p w14:paraId="6549C320"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59CF8D3F"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0A6A95F0" w14:textId="77777777" w:rsidR="006B36E2" w:rsidRPr="006B36E2" w:rsidRDefault="006B36E2" w:rsidP="006B36E2">
            <w:pPr>
              <w:pStyle w:val="Compactpreformattedtable"/>
              <w:rPr>
                <w:sz w:val="16"/>
                <w:szCs w:val="16"/>
              </w:rPr>
            </w:pPr>
            <w:r w:rsidRPr="006B36E2">
              <w:rPr>
                <w:sz w:val="16"/>
                <w:szCs w:val="16"/>
              </w:rPr>
              <w:t>4.630180e+04</w:t>
            </w:r>
          </w:p>
        </w:tc>
        <w:tc>
          <w:tcPr>
            <w:tcW w:w="0" w:type="auto"/>
            <w:hideMark/>
          </w:tcPr>
          <w:p w14:paraId="3606C8D1"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D52CF58"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2CE93F82"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0B361E38"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36320277"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7956AF2" w14:textId="77777777" w:rsidR="006B36E2" w:rsidRPr="006B36E2" w:rsidRDefault="006B36E2" w:rsidP="006B36E2">
            <w:pPr>
              <w:pStyle w:val="Compactpreformattedtable"/>
              <w:rPr>
                <w:sz w:val="16"/>
                <w:szCs w:val="16"/>
              </w:rPr>
            </w:pPr>
            <w:r w:rsidRPr="006B36E2">
              <w:rPr>
                <w:sz w:val="16"/>
                <w:szCs w:val="16"/>
              </w:rPr>
              <w:t>319.6540</w:t>
            </w:r>
          </w:p>
        </w:tc>
        <w:tc>
          <w:tcPr>
            <w:tcW w:w="0" w:type="auto"/>
            <w:hideMark/>
          </w:tcPr>
          <w:p w14:paraId="7A3485F9" w14:textId="77777777" w:rsidR="006B36E2" w:rsidRPr="006B36E2" w:rsidRDefault="006B36E2" w:rsidP="006B36E2">
            <w:pPr>
              <w:pStyle w:val="Compactpreformattedtable"/>
              <w:rPr>
                <w:sz w:val="16"/>
                <w:szCs w:val="16"/>
              </w:rPr>
            </w:pPr>
            <w:r w:rsidRPr="006B36E2">
              <w:rPr>
                <w:sz w:val="16"/>
                <w:szCs w:val="16"/>
              </w:rPr>
              <w:t>1.480056e+07</w:t>
            </w:r>
          </w:p>
        </w:tc>
      </w:tr>
      <w:tr w:rsidR="006B36E2" w:rsidRPr="006B36E2" w14:paraId="27CA5433" w14:textId="77777777" w:rsidTr="006B36E2">
        <w:tc>
          <w:tcPr>
            <w:tcW w:w="0" w:type="auto"/>
            <w:hideMark/>
          </w:tcPr>
          <w:p w14:paraId="6A782E2B"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1F901C5D"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769CCF1C" w14:textId="77777777" w:rsidR="006B36E2" w:rsidRPr="006B36E2" w:rsidRDefault="006B36E2" w:rsidP="006B36E2">
            <w:pPr>
              <w:pStyle w:val="Compactpreformattedtable"/>
              <w:rPr>
                <w:sz w:val="16"/>
                <w:szCs w:val="16"/>
              </w:rPr>
            </w:pPr>
            <w:proofErr w:type="spellStart"/>
            <w:r w:rsidRPr="006B36E2">
              <w:rPr>
                <w:sz w:val="16"/>
                <w:szCs w:val="16"/>
              </w:rPr>
              <w:t>anaerobicDigestion</w:t>
            </w:r>
            <w:proofErr w:type="spellEnd"/>
          </w:p>
        </w:tc>
        <w:tc>
          <w:tcPr>
            <w:tcW w:w="0" w:type="auto"/>
            <w:hideMark/>
          </w:tcPr>
          <w:p w14:paraId="78C24F44"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5167EBB2"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1AC9FF95"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525EAA87"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14C0EE1D"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487B85AF"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45C4586D"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18811CE0"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C3D7799" w14:textId="77777777" w:rsidR="006B36E2" w:rsidRPr="006B36E2" w:rsidRDefault="006B36E2" w:rsidP="006B36E2">
            <w:pPr>
              <w:pStyle w:val="Compactpreformattedtable"/>
              <w:rPr>
                <w:sz w:val="16"/>
                <w:szCs w:val="16"/>
              </w:rPr>
            </w:pPr>
            <w:r w:rsidRPr="006B36E2">
              <w:rPr>
                <w:sz w:val="16"/>
                <w:szCs w:val="16"/>
              </w:rPr>
              <w:t>603.4704</w:t>
            </w:r>
          </w:p>
        </w:tc>
        <w:tc>
          <w:tcPr>
            <w:tcW w:w="0" w:type="auto"/>
            <w:hideMark/>
          </w:tcPr>
          <w:p w14:paraId="4D21E13A"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36CC2671" w14:textId="77777777" w:rsidTr="006B36E2">
        <w:tc>
          <w:tcPr>
            <w:tcW w:w="0" w:type="auto"/>
            <w:hideMark/>
          </w:tcPr>
          <w:p w14:paraId="180CF21C"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43B0DDE2"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733D0C67" w14:textId="77777777" w:rsidR="006B36E2" w:rsidRPr="006B36E2" w:rsidRDefault="006B36E2" w:rsidP="006B36E2">
            <w:pPr>
              <w:pStyle w:val="Compactpreformattedtable"/>
              <w:rPr>
                <w:sz w:val="16"/>
                <w:szCs w:val="16"/>
              </w:rPr>
            </w:pPr>
            <w:r w:rsidRPr="006B36E2">
              <w:rPr>
                <w:sz w:val="16"/>
                <w:szCs w:val="16"/>
              </w:rPr>
              <w:t>combustion</w:t>
            </w:r>
          </w:p>
        </w:tc>
        <w:tc>
          <w:tcPr>
            <w:tcW w:w="0" w:type="auto"/>
            <w:hideMark/>
          </w:tcPr>
          <w:p w14:paraId="0811BB71"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2B508072"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4A5C5733" w14:textId="77777777" w:rsidR="006B36E2" w:rsidRPr="006B36E2" w:rsidRDefault="006B36E2" w:rsidP="006B36E2">
            <w:pPr>
              <w:pStyle w:val="Compactpreformattedtable"/>
              <w:rPr>
                <w:sz w:val="16"/>
                <w:szCs w:val="16"/>
              </w:rPr>
            </w:pPr>
            <w:r w:rsidRPr="006B36E2">
              <w:rPr>
                <w:sz w:val="16"/>
                <w:szCs w:val="16"/>
              </w:rPr>
              <w:t>1.861940e-02</w:t>
            </w:r>
          </w:p>
        </w:tc>
        <w:tc>
          <w:tcPr>
            <w:tcW w:w="0" w:type="auto"/>
            <w:hideMark/>
          </w:tcPr>
          <w:p w14:paraId="538A2BCC"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76BF1D01"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1CC89EC9"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57803C64"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6D99AB15"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B452DE7" w14:textId="77777777" w:rsidR="006B36E2" w:rsidRPr="006B36E2" w:rsidRDefault="006B36E2" w:rsidP="006B36E2">
            <w:pPr>
              <w:pStyle w:val="Compactpreformattedtable"/>
              <w:rPr>
                <w:sz w:val="16"/>
                <w:szCs w:val="16"/>
              </w:rPr>
            </w:pPr>
            <w:r w:rsidRPr="006B36E2">
              <w:rPr>
                <w:sz w:val="16"/>
                <w:szCs w:val="16"/>
              </w:rPr>
              <w:t>603.4704</w:t>
            </w:r>
          </w:p>
        </w:tc>
        <w:tc>
          <w:tcPr>
            <w:tcW w:w="0" w:type="auto"/>
            <w:hideMark/>
          </w:tcPr>
          <w:p w14:paraId="67FED8B3" w14:textId="77777777" w:rsidR="006B36E2" w:rsidRPr="006B36E2" w:rsidRDefault="006B36E2" w:rsidP="006B36E2">
            <w:pPr>
              <w:pStyle w:val="Compactpreformattedtable"/>
              <w:rPr>
                <w:sz w:val="16"/>
                <w:szCs w:val="16"/>
              </w:rPr>
            </w:pPr>
            <w:r w:rsidRPr="006B36E2">
              <w:rPr>
                <w:sz w:val="16"/>
                <w:szCs w:val="16"/>
              </w:rPr>
              <w:t>1.123625e+01</w:t>
            </w:r>
          </w:p>
        </w:tc>
      </w:tr>
      <w:tr w:rsidR="006B36E2" w:rsidRPr="006B36E2" w14:paraId="2AC7D6DD" w14:textId="77777777" w:rsidTr="006B36E2">
        <w:tc>
          <w:tcPr>
            <w:tcW w:w="0" w:type="auto"/>
            <w:hideMark/>
          </w:tcPr>
          <w:p w14:paraId="50EB879B"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76BE14E1"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7533F831" w14:textId="77777777" w:rsidR="006B36E2" w:rsidRPr="006B36E2" w:rsidRDefault="006B36E2" w:rsidP="006B36E2">
            <w:pPr>
              <w:pStyle w:val="Compactpreformattedtable"/>
              <w:rPr>
                <w:sz w:val="16"/>
                <w:szCs w:val="16"/>
              </w:rPr>
            </w:pPr>
            <w:r w:rsidRPr="006B36E2">
              <w:rPr>
                <w:sz w:val="16"/>
                <w:szCs w:val="16"/>
              </w:rPr>
              <w:t>combustion</w:t>
            </w:r>
          </w:p>
        </w:tc>
        <w:tc>
          <w:tcPr>
            <w:tcW w:w="0" w:type="auto"/>
            <w:hideMark/>
          </w:tcPr>
          <w:p w14:paraId="65C564C3"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60B77B82"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7A0A0EED" w14:textId="77777777" w:rsidR="006B36E2" w:rsidRPr="006B36E2" w:rsidRDefault="006B36E2" w:rsidP="006B36E2">
            <w:pPr>
              <w:pStyle w:val="Compactpreformattedtable"/>
              <w:rPr>
                <w:sz w:val="16"/>
                <w:szCs w:val="16"/>
              </w:rPr>
            </w:pPr>
            <w:r w:rsidRPr="006B36E2">
              <w:rPr>
                <w:sz w:val="16"/>
                <w:szCs w:val="16"/>
              </w:rPr>
              <w:t>1.451891e+03</w:t>
            </w:r>
          </w:p>
        </w:tc>
        <w:tc>
          <w:tcPr>
            <w:tcW w:w="0" w:type="auto"/>
            <w:hideMark/>
          </w:tcPr>
          <w:p w14:paraId="6EEB9F18"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0434571"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0FCBE548"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1C27BDD8"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3BAAD445"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39E3BE0" w14:textId="77777777" w:rsidR="006B36E2" w:rsidRPr="006B36E2" w:rsidRDefault="006B36E2" w:rsidP="006B36E2">
            <w:pPr>
              <w:pStyle w:val="Compactpreformattedtable"/>
              <w:rPr>
                <w:sz w:val="16"/>
                <w:szCs w:val="16"/>
              </w:rPr>
            </w:pPr>
            <w:r w:rsidRPr="006B36E2">
              <w:rPr>
                <w:sz w:val="16"/>
                <w:szCs w:val="16"/>
              </w:rPr>
              <w:t>603.4704</w:t>
            </w:r>
          </w:p>
        </w:tc>
        <w:tc>
          <w:tcPr>
            <w:tcW w:w="0" w:type="auto"/>
            <w:hideMark/>
          </w:tcPr>
          <w:p w14:paraId="086BCDEE" w14:textId="77777777" w:rsidR="006B36E2" w:rsidRPr="006B36E2" w:rsidRDefault="006B36E2" w:rsidP="006B36E2">
            <w:pPr>
              <w:pStyle w:val="Compactpreformattedtable"/>
              <w:rPr>
                <w:sz w:val="16"/>
                <w:szCs w:val="16"/>
              </w:rPr>
            </w:pPr>
            <w:r w:rsidRPr="006B36E2">
              <w:rPr>
                <w:sz w:val="16"/>
                <w:szCs w:val="16"/>
              </w:rPr>
              <w:t>8.761733e+05</w:t>
            </w:r>
          </w:p>
        </w:tc>
      </w:tr>
      <w:tr w:rsidR="006B36E2" w:rsidRPr="006B36E2" w14:paraId="563BCE55" w14:textId="77777777" w:rsidTr="006B36E2">
        <w:tc>
          <w:tcPr>
            <w:tcW w:w="0" w:type="auto"/>
            <w:hideMark/>
          </w:tcPr>
          <w:p w14:paraId="4F8AA6FD"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1535156C"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30839E16" w14:textId="77777777" w:rsidR="006B36E2" w:rsidRPr="006B36E2" w:rsidRDefault="006B36E2" w:rsidP="006B36E2">
            <w:pPr>
              <w:pStyle w:val="Compactpreformattedtable"/>
              <w:rPr>
                <w:sz w:val="16"/>
                <w:szCs w:val="16"/>
              </w:rPr>
            </w:pPr>
            <w:r w:rsidRPr="006B36E2">
              <w:rPr>
                <w:sz w:val="16"/>
                <w:szCs w:val="16"/>
              </w:rPr>
              <w:t>composting</w:t>
            </w:r>
          </w:p>
        </w:tc>
        <w:tc>
          <w:tcPr>
            <w:tcW w:w="0" w:type="auto"/>
            <w:hideMark/>
          </w:tcPr>
          <w:p w14:paraId="44548144"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78EFEE48"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27954588" w14:textId="77777777" w:rsidR="006B36E2" w:rsidRPr="006B36E2" w:rsidRDefault="006B36E2" w:rsidP="006B36E2">
            <w:pPr>
              <w:pStyle w:val="Compactpreformattedtable"/>
              <w:rPr>
                <w:sz w:val="16"/>
                <w:szCs w:val="16"/>
              </w:rPr>
            </w:pPr>
            <w:r w:rsidRPr="006B36E2">
              <w:rPr>
                <w:sz w:val="16"/>
                <w:szCs w:val="16"/>
              </w:rPr>
              <w:t>1.567926e+03</w:t>
            </w:r>
          </w:p>
        </w:tc>
        <w:tc>
          <w:tcPr>
            <w:tcW w:w="0" w:type="auto"/>
            <w:hideMark/>
          </w:tcPr>
          <w:p w14:paraId="2499322C"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4268B91"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75C4FB63"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20ECEA45"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3BE422B9"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A14DBE3" w14:textId="77777777" w:rsidR="006B36E2" w:rsidRPr="006B36E2" w:rsidRDefault="006B36E2" w:rsidP="006B36E2">
            <w:pPr>
              <w:pStyle w:val="Compactpreformattedtable"/>
              <w:rPr>
                <w:sz w:val="16"/>
                <w:szCs w:val="16"/>
              </w:rPr>
            </w:pPr>
            <w:r w:rsidRPr="006B36E2">
              <w:rPr>
                <w:sz w:val="16"/>
                <w:szCs w:val="16"/>
              </w:rPr>
              <w:t>603.4704</w:t>
            </w:r>
          </w:p>
        </w:tc>
        <w:tc>
          <w:tcPr>
            <w:tcW w:w="0" w:type="auto"/>
            <w:hideMark/>
          </w:tcPr>
          <w:p w14:paraId="4D4474A5" w14:textId="77777777" w:rsidR="006B36E2" w:rsidRPr="006B36E2" w:rsidRDefault="006B36E2" w:rsidP="006B36E2">
            <w:pPr>
              <w:pStyle w:val="Compactpreformattedtable"/>
              <w:rPr>
                <w:sz w:val="16"/>
                <w:szCs w:val="16"/>
              </w:rPr>
            </w:pPr>
            <w:r w:rsidRPr="006B36E2">
              <w:rPr>
                <w:sz w:val="16"/>
                <w:szCs w:val="16"/>
              </w:rPr>
              <w:t>9.461970e+05</w:t>
            </w:r>
          </w:p>
        </w:tc>
      </w:tr>
      <w:tr w:rsidR="006B36E2" w:rsidRPr="006B36E2" w14:paraId="4A3E64C5" w14:textId="77777777" w:rsidTr="006B36E2">
        <w:tc>
          <w:tcPr>
            <w:tcW w:w="0" w:type="auto"/>
            <w:hideMark/>
          </w:tcPr>
          <w:p w14:paraId="4F677E66"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506901FE"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677E5F89" w14:textId="77777777" w:rsidR="006B36E2" w:rsidRPr="006B36E2" w:rsidRDefault="006B36E2" w:rsidP="006B36E2">
            <w:pPr>
              <w:pStyle w:val="Compactpreformattedtable"/>
              <w:rPr>
                <w:sz w:val="16"/>
                <w:szCs w:val="16"/>
              </w:rPr>
            </w:pPr>
            <w:r w:rsidRPr="006B36E2">
              <w:rPr>
                <w:sz w:val="16"/>
                <w:szCs w:val="16"/>
              </w:rPr>
              <w:t>landfilling</w:t>
            </w:r>
          </w:p>
        </w:tc>
        <w:tc>
          <w:tcPr>
            <w:tcW w:w="0" w:type="auto"/>
            <w:hideMark/>
          </w:tcPr>
          <w:p w14:paraId="76240B0B"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5FC8A3FF"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2F486958" w14:textId="77777777" w:rsidR="006B36E2" w:rsidRPr="006B36E2" w:rsidRDefault="006B36E2" w:rsidP="006B36E2">
            <w:pPr>
              <w:pStyle w:val="Compactpreformattedtable"/>
              <w:rPr>
                <w:sz w:val="16"/>
                <w:szCs w:val="16"/>
              </w:rPr>
            </w:pPr>
            <w:r w:rsidRPr="006B36E2">
              <w:rPr>
                <w:sz w:val="16"/>
                <w:szCs w:val="16"/>
              </w:rPr>
              <w:t>4.630180e+04</w:t>
            </w:r>
          </w:p>
        </w:tc>
        <w:tc>
          <w:tcPr>
            <w:tcW w:w="0" w:type="auto"/>
            <w:hideMark/>
          </w:tcPr>
          <w:p w14:paraId="07FE2A8A"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CB2B43E"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2EB98CA2"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1F550216"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1B3DDAAA"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EFA68FA" w14:textId="77777777" w:rsidR="006B36E2" w:rsidRPr="006B36E2" w:rsidRDefault="006B36E2" w:rsidP="006B36E2">
            <w:pPr>
              <w:pStyle w:val="Compactpreformattedtable"/>
              <w:rPr>
                <w:sz w:val="16"/>
                <w:szCs w:val="16"/>
              </w:rPr>
            </w:pPr>
            <w:r w:rsidRPr="006B36E2">
              <w:rPr>
                <w:sz w:val="16"/>
                <w:szCs w:val="16"/>
              </w:rPr>
              <w:t>603.4704</w:t>
            </w:r>
          </w:p>
        </w:tc>
        <w:tc>
          <w:tcPr>
            <w:tcW w:w="0" w:type="auto"/>
            <w:hideMark/>
          </w:tcPr>
          <w:p w14:paraId="579A01A8" w14:textId="77777777" w:rsidR="006B36E2" w:rsidRPr="006B36E2" w:rsidRDefault="006B36E2" w:rsidP="006B36E2">
            <w:pPr>
              <w:pStyle w:val="Compactpreformattedtable"/>
              <w:rPr>
                <w:sz w:val="16"/>
                <w:szCs w:val="16"/>
              </w:rPr>
            </w:pPr>
            <w:r w:rsidRPr="006B36E2">
              <w:rPr>
                <w:sz w:val="16"/>
                <w:szCs w:val="16"/>
              </w:rPr>
              <w:t>2.794177e+07</w:t>
            </w:r>
          </w:p>
        </w:tc>
      </w:tr>
      <w:tr w:rsidR="006B36E2" w:rsidRPr="006B36E2" w14:paraId="631CA194" w14:textId="77777777" w:rsidTr="006B36E2">
        <w:tc>
          <w:tcPr>
            <w:tcW w:w="0" w:type="auto"/>
            <w:hideMark/>
          </w:tcPr>
          <w:p w14:paraId="56ACB221"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3A3A90A7"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73CC2963"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7A5CA92E"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4FD35168"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78E6DAD2"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4B659489"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13003B7E"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0AF6FD96"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406B086F"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652F52DA"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38A6ECD" w14:textId="77777777" w:rsidR="006B36E2" w:rsidRPr="006B36E2" w:rsidRDefault="006B36E2" w:rsidP="006B36E2">
            <w:pPr>
              <w:pStyle w:val="Compactpreformattedtable"/>
              <w:rPr>
                <w:sz w:val="16"/>
                <w:szCs w:val="16"/>
              </w:rPr>
            </w:pPr>
            <w:r w:rsidRPr="006B36E2">
              <w:rPr>
                <w:sz w:val="16"/>
                <w:szCs w:val="16"/>
              </w:rPr>
              <w:t>39043.8618</w:t>
            </w:r>
          </w:p>
        </w:tc>
        <w:tc>
          <w:tcPr>
            <w:tcW w:w="0" w:type="auto"/>
            <w:hideMark/>
          </w:tcPr>
          <w:p w14:paraId="50C9A71B"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4E0DC142" w14:textId="77777777" w:rsidTr="006B36E2">
        <w:tc>
          <w:tcPr>
            <w:tcW w:w="0" w:type="auto"/>
            <w:hideMark/>
          </w:tcPr>
          <w:p w14:paraId="5C6FA4BF"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42102880"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00EE8CAC"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5A97519D"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7A22D78A"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25B3B6D4" w14:textId="77777777" w:rsidR="006B36E2" w:rsidRPr="006B36E2" w:rsidRDefault="006B36E2" w:rsidP="006B36E2">
            <w:pPr>
              <w:pStyle w:val="Compactpreformattedtable"/>
              <w:rPr>
                <w:sz w:val="16"/>
                <w:szCs w:val="16"/>
              </w:rPr>
            </w:pPr>
            <w:r w:rsidRPr="006B36E2">
              <w:rPr>
                <w:sz w:val="16"/>
                <w:szCs w:val="16"/>
              </w:rPr>
              <w:t>1.861940e-02</w:t>
            </w:r>
          </w:p>
        </w:tc>
        <w:tc>
          <w:tcPr>
            <w:tcW w:w="0" w:type="auto"/>
            <w:hideMark/>
          </w:tcPr>
          <w:p w14:paraId="7A79B9DB"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ADBF468"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533BF858"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3EB33B82"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7CFEC782"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5538CBE6" w14:textId="77777777" w:rsidR="006B36E2" w:rsidRPr="006B36E2" w:rsidRDefault="006B36E2" w:rsidP="006B36E2">
            <w:pPr>
              <w:pStyle w:val="Compactpreformattedtable"/>
              <w:rPr>
                <w:sz w:val="16"/>
                <w:szCs w:val="16"/>
              </w:rPr>
            </w:pPr>
            <w:r w:rsidRPr="006B36E2">
              <w:rPr>
                <w:sz w:val="16"/>
                <w:szCs w:val="16"/>
              </w:rPr>
              <w:t>39043.8618</w:t>
            </w:r>
          </w:p>
        </w:tc>
        <w:tc>
          <w:tcPr>
            <w:tcW w:w="0" w:type="auto"/>
            <w:hideMark/>
          </w:tcPr>
          <w:p w14:paraId="7EF31230" w14:textId="77777777" w:rsidR="006B36E2" w:rsidRPr="006B36E2" w:rsidRDefault="006B36E2" w:rsidP="006B36E2">
            <w:pPr>
              <w:pStyle w:val="Compactpreformattedtable"/>
              <w:rPr>
                <w:sz w:val="16"/>
                <w:szCs w:val="16"/>
              </w:rPr>
            </w:pPr>
            <w:r w:rsidRPr="006B36E2">
              <w:rPr>
                <w:sz w:val="16"/>
                <w:szCs w:val="16"/>
              </w:rPr>
              <w:t>7.269730e+02</w:t>
            </w:r>
          </w:p>
        </w:tc>
      </w:tr>
      <w:tr w:rsidR="006B36E2" w:rsidRPr="006B36E2" w14:paraId="0B5E486B" w14:textId="77777777" w:rsidTr="006B36E2">
        <w:tc>
          <w:tcPr>
            <w:tcW w:w="0" w:type="auto"/>
            <w:hideMark/>
          </w:tcPr>
          <w:p w14:paraId="00BBEAB4"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4427BA2E"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431E58CB"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7E414021"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284630C5"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27C9B5EE" w14:textId="77777777" w:rsidR="006B36E2" w:rsidRPr="006B36E2" w:rsidRDefault="006B36E2" w:rsidP="006B36E2">
            <w:pPr>
              <w:pStyle w:val="Compactpreformattedtable"/>
              <w:rPr>
                <w:sz w:val="16"/>
                <w:szCs w:val="16"/>
              </w:rPr>
            </w:pPr>
            <w:r w:rsidRPr="006B36E2">
              <w:rPr>
                <w:sz w:val="16"/>
                <w:szCs w:val="16"/>
              </w:rPr>
              <w:t>1.451891e+03</w:t>
            </w:r>
          </w:p>
        </w:tc>
        <w:tc>
          <w:tcPr>
            <w:tcW w:w="0" w:type="auto"/>
            <w:hideMark/>
          </w:tcPr>
          <w:p w14:paraId="0055466E"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27B8AB4"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388503B1"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61EB7F88"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22886345"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554FFE4" w14:textId="77777777" w:rsidR="006B36E2" w:rsidRPr="006B36E2" w:rsidRDefault="006B36E2" w:rsidP="006B36E2">
            <w:pPr>
              <w:pStyle w:val="Compactpreformattedtable"/>
              <w:rPr>
                <w:sz w:val="16"/>
                <w:szCs w:val="16"/>
              </w:rPr>
            </w:pPr>
            <w:r w:rsidRPr="006B36E2">
              <w:rPr>
                <w:sz w:val="16"/>
                <w:szCs w:val="16"/>
              </w:rPr>
              <w:t>39043.8618</w:t>
            </w:r>
          </w:p>
        </w:tc>
        <w:tc>
          <w:tcPr>
            <w:tcW w:w="0" w:type="auto"/>
            <w:hideMark/>
          </w:tcPr>
          <w:p w14:paraId="08E9C604" w14:textId="77777777" w:rsidR="006B36E2" w:rsidRPr="006B36E2" w:rsidRDefault="006B36E2" w:rsidP="006B36E2">
            <w:pPr>
              <w:pStyle w:val="Compactpreformattedtable"/>
              <w:rPr>
                <w:sz w:val="16"/>
                <w:szCs w:val="16"/>
              </w:rPr>
            </w:pPr>
            <w:r w:rsidRPr="006B36E2">
              <w:rPr>
                <w:sz w:val="16"/>
                <w:szCs w:val="16"/>
              </w:rPr>
              <w:t>5.668743e+07</w:t>
            </w:r>
          </w:p>
        </w:tc>
      </w:tr>
      <w:tr w:rsidR="006B36E2" w:rsidRPr="006B36E2" w14:paraId="140F84E5" w14:textId="77777777" w:rsidTr="006B36E2">
        <w:tc>
          <w:tcPr>
            <w:tcW w:w="0" w:type="auto"/>
            <w:hideMark/>
          </w:tcPr>
          <w:p w14:paraId="3B0CF6DB"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7B66FC0F"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38E0B6BF"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1FCF9B6D"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7A8A567F"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2825454B" w14:textId="77777777" w:rsidR="006B36E2" w:rsidRPr="006B36E2" w:rsidRDefault="006B36E2" w:rsidP="006B36E2">
            <w:pPr>
              <w:pStyle w:val="Compactpreformattedtable"/>
              <w:rPr>
                <w:sz w:val="16"/>
                <w:szCs w:val="16"/>
              </w:rPr>
            </w:pPr>
            <w:r w:rsidRPr="006B36E2">
              <w:rPr>
                <w:sz w:val="16"/>
                <w:szCs w:val="16"/>
              </w:rPr>
              <w:t>1.567926e+03</w:t>
            </w:r>
          </w:p>
        </w:tc>
        <w:tc>
          <w:tcPr>
            <w:tcW w:w="0" w:type="auto"/>
            <w:hideMark/>
          </w:tcPr>
          <w:p w14:paraId="38E00B2A"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06191796"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0BAA9A5B"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2AF045C3"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5EB1263A"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D14577C" w14:textId="77777777" w:rsidR="006B36E2" w:rsidRPr="006B36E2" w:rsidRDefault="006B36E2" w:rsidP="006B36E2">
            <w:pPr>
              <w:pStyle w:val="Compactpreformattedtable"/>
              <w:rPr>
                <w:sz w:val="16"/>
                <w:szCs w:val="16"/>
              </w:rPr>
            </w:pPr>
            <w:r w:rsidRPr="006B36E2">
              <w:rPr>
                <w:sz w:val="16"/>
                <w:szCs w:val="16"/>
              </w:rPr>
              <w:t>39043.8618</w:t>
            </w:r>
          </w:p>
        </w:tc>
        <w:tc>
          <w:tcPr>
            <w:tcW w:w="0" w:type="auto"/>
            <w:hideMark/>
          </w:tcPr>
          <w:p w14:paraId="206D16C7" w14:textId="77777777" w:rsidR="006B36E2" w:rsidRPr="006B36E2" w:rsidRDefault="006B36E2" w:rsidP="006B36E2">
            <w:pPr>
              <w:pStyle w:val="Compactpreformattedtable"/>
              <w:rPr>
                <w:sz w:val="16"/>
                <w:szCs w:val="16"/>
              </w:rPr>
            </w:pPr>
            <w:r w:rsidRPr="006B36E2">
              <w:rPr>
                <w:sz w:val="16"/>
                <w:szCs w:val="16"/>
              </w:rPr>
              <w:t>6.121789e+07</w:t>
            </w:r>
          </w:p>
        </w:tc>
      </w:tr>
      <w:tr w:rsidR="006B36E2" w:rsidRPr="006B36E2" w14:paraId="0004E0B1" w14:textId="77777777" w:rsidTr="006B36E2">
        <w:tc>
          <w:tcPr>
            <w:tcW w:w="0" w:type="auto"/>
            <w:hideMark/>
          </w:tcPr>
          <w:p w14:paraId="326A0C4D"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2966A7E9"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6244697D"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758FC410"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276189FB"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63F738E0" w14:textId="77777777" w:rsidR="006B36E2" w:rsidRPr="006B36E2" w:rsidRDefault="006B36E2" w:rsidP="006B36E2">
            <w:pPr>
              <w:pStyle w:val="Compactpreformattedtable"/>
              <w:rPr>
                <w:sz w:val="16"/>
                <w:szCs w:val="16"/>
              </w:rPr>
            </w:pPr>
            <w:r w:rsidRPr="006B36E2">
              <w:rPr>
                <w:sz w:val="16"/>
                <w:szCs w:val="16"/>
              </w:rPr>
              <w:t>4.630180e+04</w:t>
            </w:r>
          </w:p>
        </w:tc>
        <w:tc>
          <w:tcPr>
            <w:tcW w:w="0" w:type="auto"/>
            <w:hideMark/>
          </w:tcPr>
          <w:p w14:paraId="1E4DC949"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92FBC2E"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2752EF34"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33AF6419"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6A9FF47D"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15733E59" w14:textId="77777777" w:rsidR="006B36E2" w:rsidRPr="006B36E2" w:rsidRDefault="006B36E2" w:rsidP="006B36E2">
            <w:pPr>
              <w:pStyle w:val="Compactpreformattedtable"/>
              <w:rPr>
                <w:sz w:val="16"/>
                <w:szCs w:val="16"/>
              </w:rPr>
            </w:pPr>
            <w:r w:rsidRPr="006B36E2">
              <w:rPr>
                <w:sz w:val="16"/>
                <w:szCs w:val="16"/>
              </w:rPr>
              <w:t>39043.8618</w:t>
            </w:r>
          </w:p>
        </w:tc>
        <w:tc>
          <w:tcPr>
            <w:tcW w:w="0" w:type="auto"/>
            <w:hideMark/>
          </w:tcPr>
          <w:p w14:paraId="012B9522" w14:textId="77777777" w:rsidR="006B36E2" w:rsidRPr="006B36E2" w:rsidRDefault="006B36E2" w:rsidP="006B36E2">
            <w:pPr>
              <w:pStyle w:val="Compactpreformattedtable"/>
              <w:rPr>
                <w:sz w:val="16"/>
                <w:szCs w:val="16"/>
              </w:rPr>
            </w:pPr>
            <w:r w:rsidRPr="006B36E2">
              <w:rPr>
                <w:sz w:val="16"/>
                <w:szCs w:val="16"/>
              </w:rPr>
              <w:t>1.807801e+09</w:t>
            </w:r>
          </w:p>
        </w:tc>
      </w:tr>
      <w:tr w:rsidR="006B36E2" w:rsidRPr="006B36E2" w14:paraId="545225DB" w14:textId="77777777" w:rsidTr="006B36E2">
        <w:tc>
          <w:tcPr>
            <w:tcW w:w="0" w:type="auto"/>
            <w:hideMark/>
          </w:tcPr>
          <w:p w14:paraId="562CA7A3"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0A280C8B"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3D75E266" w14:textId="77777777" w:rsidR="006B36E2" w:rsidRPr="006B36E2" w:rsidRDefault="006B36E2" w:rsidP="006B36E2">
            <w:pPr>
              <w:pStyle w:val="Compactpreformattedtable"/>
              <w:rPr>
                <w:sz w:val="16"/>
                <w:szCs w:val="16"/>
              </w:rPr>
            </w:pPr>
            <w:r w:rsidRPr="006B36E2">
              <w:rPr>
                <w:sz w:val="16"/>
                <w:szCs w:val="16"/>
              </w:rPr>
              <w:t>landfilling</w:t>
            </w:r>
          </w:p>
        </w:tc>
        <w:tc>
          <w:tcPr>
            <w:tcW w:w="0" w:type="auto"/>
            <w:hideMark/>
          </w:tcPr>
          <w:p w14:paraId="6E7B3BD8"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08B3B0AD"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708DA334" w14:textId="77777777" w:rsidR="006B36E2" w:rsidRPr="006B36E2" w:rsidRDefault="006B36E2" w:rsidP="006B36E2">
            <w:pPr>
              <w:pStyle w:val="Compactpreformattedtable"/>
              <w:rPr>
                <w:sz w:val="16"/>
                <w:szCs w:val="16"/>
              </w:rPr>
            </w:pPr>
            <w:r w:rsidRPr="006B36E2">
              <w:rPr>
                <w:sz w:val="16"/>
                <w:szCs w:val="16"/>
              </w:rPr>
              <w:t>2.827717e+03</w:t>
            </w:r>
          </w:p>
        </w:tc>
        <w:tc>
          <w:tcPr>
            <w:tcW w:w="0" w:type="auto"/>
            <w:hideMark/>
          </w:tcPr>
          <w:p w14:paraId="04BAF13D"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12C561A4"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393F980F"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57B95C3A"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7D1402AB"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03B76604" w14:textId="77777777" w:rsidR="006B36E2" w:rsidRPr="006B36E2" w:rsidRDefault="006B36E2" w:rsidP="006B36E2">
            <w:pPr>
              <w:pStyle w:val="Compactpreformattedtable"/>
              <w:rPr>
                <w:sz w:val="16"/>
                <w:szCs w:val="16"/>
              </w:rPr>
            </w:pPr>
            <w:r w:rsidRPr="006B36E2">
              <w:rPr>
                <w:sz w:val="16"/>
                <w:szCs w:val="16"/>
              </w:rPr>
              <w:t>832.8763</w:t>
            </w:r>
          </w:p>
        </w:tc>
        <w:tc>
          <w:tcPr>
            <w:tcW w:w="0" w:type="auto"/>
            <w:hideMark/>
          </w:tcPr>
          <w:p w14:paraId="2DD15FBA" w14:textId="77777777" w:rsidR="006B36E2" w:rsidRPr="006B36E2" w:rsidRDefault="006B36E2" w:rsidP="006B36E2">
            <w:pPr>
              <w:pStyle w:val="Compactpreformattedtable"/>
              <w:rPr>
                <w:sz w:val="16"/>
                <w:szCs w:val="16"/>
              </w:rPr>
            </w:pPr>
            <w:r w:rsidRPr="006B36E2">
              <w:rPr>
                <w:sz w:val="16"/>
                <w:szCs w:val="16"/>
              </w:rPr>
              <w:t>2.355138e+06</w:t>
            </w:r>
          </w:p>
        </w:tc>
      </w:tr>
      <w:tr w:rsidR="006B36E2" w:rsidRPr="006B36E2" w14:paraId="1BB2A50F" w14:textId="77777777" w:rsidTr="006B36E2">
        <w:tc>
          <w:tcPr>
            <w:tcW w:w="0" w:type="auto"/>
            <w:hideMark/>
          </w:tcPr>
          <w:p w14:paraId="6E8320BE"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378BFF3A"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10CB249F" w14:textId="77777777" w:rsidR="006B36E2" w:rsidRPr="006B36E2" w:rsidRDefault="006B36E2" w:rsidP="006B36E2">
            <w:pPr>
              <w:pStyle w:val="Compactpreformattedtable"/>
              <w:rPr>
                <w:sz w:val="16"/>
                <w:szCs w:val="16"/>
              </w:rPr>
            </w:pPr>
            <w:r w:rsidRPr="006B36E2">
              <w:rPr>
                <w:sz w:val="16"/>
                <w:szCs w:val="16"/>
              </w:rPr>
              <w:t>recycling</w:t>
            </w:r>
          </w:p>
        </w:tc>
        <w:tc>
          <w:tcPr>
            <w:tcW w:w="0" w:type="auto"/>
            <w:hideMark/>
          </w:tcPr>
          <w:p w14:paraId="5C48A55A"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69FC535F"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10175003" w14:textId="77777777" w:rsidR="006B36E2" w:rsidRPr="006B36E2" w:rsidRDefault="006B36E2" w:rsidP="006B36E2">
            <w:pPr>
              <w:pStyle w:val="Compactpreformattedtable"/>
              <w:rPr>
                <w:sz w:val="16"/>
                <w:szCs w:val="16"/>
              </w:rPr>
            </w:pPr>
            <w:r w:rsidRPr="006B36E2">
              <w:rPr>
                <w:sz w:val="16"/>
                <w:szCs w:val="16"/>
              </w:rPr>
              <w:t>2.367066e+03</w:t>
            </w:r>
          </w:p>
        </w:tc>
        <w:tc>
          <w:tcPr>
            <w:tcW w:w="0" w:type="auto"/>
            <w:hideMark/>
          </w:tcPr>
          <w:p w14:paraId="6965372A"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B022950"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4CF7C0D9"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57AE1621"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4C93CCE6"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5D287662" w14:textId="77777777" w:rsidR="006B36E2" w:rsidRPr="006B36E2" w:rsidRDefault="006B36E2" w:rsidP="006B36E2">
            <w:pPr>
              <w:pStyle w:val="Compactpreformattedtable"/>
              <w:rPr>
                <w:sz w:val="16"/>
                <w:szCs w:val="16"/>
              </w:rPr>
            </w:pPr>
            <w:r w:rsidRPr="006B36E2">
              <w:rPr>
                <w:sz w:val="16"/>
                <w:szCs w:val="16"/>
              </w:rPr>
              <w:t>-13408.5010</w:t>
            </w:r>
          </w:p>
        </w:tc>
        <w:tc>
          <w:tcPr>
            <w:tcW w:w="0" w:type="auto"/>
            <w:hideMark/>
          </w:tcPr>
          <w:p w14:paraId="74527DD7" w14:textId="77777777" w:rsidR="006B36E2" w:rsidRPr="006B36E2" w:rsidRDefault="006B36E2" w:rsidP="006B36E2">
            <w:pPr>
              <w:pStyle w:val="Compactpreformattedtable"/>
              <w:rPr>
                <w:sz w:val="16"/>
                <w:szCs w:val="16"/>
              </w:rPr>
            </w:pPr>
            <w:r w:rsidRPr="006B36E2">
              <w:rPr>
                <w:sz w:val="16"/>
                <w:szCs w:val="16"/>
              </w:rPr>
              <w:t>-3.173881e+07</w:t>
            </w:r>
          </w:p>
        </w:tc>
      </w:tr>
      <w:tr w:rsidR="006B36E2" w:rsidRPr="006B36E2" w14:paraId="78324C8B" w14:textId="77777777" w:rsidTr="006B36E2">
        <w:tc>
          <w:tcPr>
            <w:tcW w:w="0" w:type="auto"/>
            <w:hideMark/>
          </w:tcPr>
          <w:p w14:paraId="2F72DEFB"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64E1154E"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29FB2E2C" w14:textId="77777777" w:rsidR="006B36E2" w:rsidRPr="006B36E2" w:rsidRDefault="006B36E2" w:rsidP="006B36E2">
            <w:pPr>
              <w:pStyle w:val="Compactpreformattedtable"/>
              <w:rPr>
                <w:sz w:val="16"/>
                <w:szCs w:val="16"/>
              </w:rPr>
            </w:pPr>
            <w:r w:rsidRPr="006B36E2">
              <w:rPr>
                <w:sz w:val="16"/>
                <w:szCs w:val="16"/>
              </w:rPr>
              <w:t>landfilling</w:t>
            </w:r>
          </w:p>
        </w:tc>
        <w:tc>
          <w:tcPr>
            <w:tcW w:w="0" w:type="auto"/>
            <w:hideMark/>
          </w:tcPr>
          <w:p w14:paraId="242729D9"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0D7D37D6"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17D3C398" w14:textId="77777777" w:rsidR="006B36E2" w:rsidRPr="006B36E2" w:rsidRDefault="006B36E2" w:rsidP="006B36E2">
            <w:pPr>
              <w:pStyle w:val="Compactpreformattedtable"/>
              <w:rPr>
                <w:sz w:val="16"/>
                <w:szCs w:val="16"/>
              </w:rPr>
            </w:pPr>
            <w:r w:rsidRPr="006B36E2">
              <w:rPr>
                <w:sz w:val="16"/>
                <w:szCs w:val="16"/>
              </w:rPr>
              <w:t>2.827717e+03</w:t>
            </w:r>
          </w:p>
        </w:tc>
        <w:tc>
          <w:tcPr>
            <w:tcW w:w="0" w:type="auto"/>
            <w:hideMark/>
          </w:tcPr>
          <w:p w14:paraId="32035032"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4286DEC"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5E0DD5D1"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53D0A005"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0597CBA4"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B6C14AB" w14:textId="77777777" w:rsidR="006B36E2" w:rsidRPr="006B36E2" w:rsidRDefault="006B36E2" w:rsidP="006B36E2">
            <w:pPr>
              <w:pStyle w:val="Compactpreformattedtable"/>
              <w:rPr>
                <w:sz w:val="16"/>
                <w:szCs w:val="16"/>
              </w:rPr>
            </w:pPr>
            <w:r w:rsidRPr="006B36E2">
              <w:rPr>
                <w:sz w:val="16"/>
                <w:szCs w:val="16"/>
              </w:rPr>
              <w:t>603.3414</w:t>
            </w:r>
          </w:p>
        </w:tc>
        <w:tc>
          <w:tcPr>
            <w:tcW w:w="0" w:type="auto"/>
            <w:hideMark/>
          </w:tcPr>
          <w:p w14:paraId="6C619F89" w14:textId="77777777" w:rsidR="006B36E2" w:rsidRPr="006B36E2" w:rsidRDefault="006B36E2" w:rsidP="006B36E2">
            <w:pPr>
              <w:pStyle w:val="Compactpreformattedtable"/>
              <w:rPr>
                <w:sz w:val="16"/>
                <w:szCs w:val="16"/>
              </w:rPr>
            </w:pPr>
            <w:r w:rsidRPr="006B36E2">
              <w:rPr>
                <w:sz w:val="16"/>
                <w:szCs w:val="16"/>
              </w:rPr>
              <w:t>1.706078e+06</w:t>
            </w:r>
          </w:p>
        </w:tc>
      </w:tr>
      <w:tr w:rsidR="006B36E2" w:rsidRPr="006B36E2" w14:paraId="24621DBA" w14:textId="77777777" w:rsidTr="006B36E2">
        <w:tc>
          <w:tcPr>
            <w:tcW w:w="0" w:type="auto"/>
            <w:hideMark/>
          </w:tcPr>
          <w:p w14:paraId="3CAF616A"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2F38EF28"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363BAE98" w14:textId="77777777" w:rsidR="006B36E2" w:rsidRPr="006B36E2" w:rsidRDefault="006B36E2" w:rsidP="006B36E2">
            <w:pPr>
              <w:pStyle w:val="Compactpreformattedtable"/>
              <w:rPr>
                <w:sz w:val="16"/>
                <w:szCs w:val="16"/>
              </w:rPr>
            </w:pPr>
            <w:r w:rsidRPr="006B36E2">
              <w:rPr>
                <w:sz w:val="16"/>
                <w:szCs w:val="16"/>
              </w:rPr>
              <w:t>recycling</w:t>
            </w:r>
          </w:p>
        </w:tc>
        <w:tc>
          <w:tcPr>
            <w:tcW w:w="0" w:type="auto"/>
            <w:hideMark/>
          </w:tcPr>
          <w:p w14:paraId="2AA5C7A0"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34E806C3"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4458452D" w14:textId="77777777" w:rsidR="006B36E2" w:rsidRPr="006B36E2" w:rsidRDefault="006B36E2" w:rsidP="006B36E2">
            <w:pPr>
              <w:pStyle w:val="Compactpreformattedtable"/>
              <w:rPr>
                <w:sz w:val="16"/>
                <w:szCs w:val="16"/>
              </w:rPr>
            </w:pPr>
            <w:r w:rsidRPr="006B36E2">
              <w:rPr>
                <w:sz w:val="16"/>
                <w:szCs w:val="16"/>
              </w:rPr>
              <w:t>2.367066e+03</w:t>
            </w:r>
          </w:p>
        </w:tc>
        <w:tc>
          <w:tcPr>
            <w:tcW w:w="0" w:type="auto"/>
            <w:hideMark/>
          </w:tcPr>
          <w:p w14:paraId="09629D20"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7329CEF"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5BBB3B2A"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38D998E5"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0ECB4C7B"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841C282" w14:textId="77777777" w:rsidR="006B36E2" w:rsidRPr="006B36E2" w:rsidRDefault="006B36E2" w:rsidP="006B36E2">
            <w:pPr>
              <w:pStyle w:val="Compactpreformattedtable"/>
              <w:rPr>
                <w:sz w:val="16"/>
                <w:szCs w:val="16"/>
              </w:rPr>
            </w:pPr>
            <w:r w:rsidRPr="006B36E2">
              <w:rPr>
                <w:sz w:val="16"/>
                <w:szCs w:val="16"/>
              </w:rPr>
              <w:t>603.3414</w:t>
            </w:r>
          </w:p>
        </w:tc>
        <w:tc>
          <w:tcPr>
            <w:tcW w:w="0" w:type="auto"/>
            <w:hideMark/>
          </w:tcPr>
          <w:p w14:paraId="7DCFB510" w14:textId="77777777" w:rsidR="006B36E2" w:rsidRPr="006B36E2" w:rsidRDefault="006B36E2" w:rsidP="006B36E2">
            <w:pPr>
              <w:pStyle w:val="Compactpreformattedtable"/>
              <w:rPr>
                <w:sz w:val="16"/>
                <w:szCs w:val="16"/>
              </w:rPr>
            </w:pPr>
            <w:r w:rsidRPr="006B36E2">
              <w:rPr>
                <w:sz w:val="16"/>
                <w:szCs w:val="16"/>
              </w:rPr>
              <w:t>1.428149e+06</w:t>
            </w:r>
          </w:p>
        </w:tc>
      </w:tr>
      <w:tr w:rsidR="006B36E2" w:rsidRPr="006B36E2" w14:paraId="308ADFDB" w14:textId="77777777" w:rsidTr="006B36E2">
        <w:tc>
          <w:tcPr>
            <w:tcW w:w="0" w:type="auto"/>
            <w:hideMark/>
          </w:tcPr>
          <w:p w14:paraId="631B263C"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2396B872"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682EAF6C"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620CC369"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1EB172AE"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18894765" w14:textId="77777777" w:rsidR="006B36E2" w:rsidRPr="006B36E2" w:rsidRDefault="006B36E2" w:rsidP="006B36E2">
            <w:pPr>
              <w:pStyle w:val="Compactpreformattedtable"/>
              <w:rPr>
                <w:sz w:val="16"/>
                <w:szCs w:val="16"/>
              </w:rPr>
            </w:pPr>
            <w:r w:rsidRPr="006B36E2">
              <w:rPr>
                <w:sz w:val="16"/>
                <w:szCs w:val="16"/>
              </w:rPr>
              <w:t>2.827717e+03</w:t>
            </w:r>
          </w:p>
        </w:tc>
        <w:tc>
          <w:tcPr>
            <w:tcW w:w="0" w:type="auto"/>
            <w:hideMark/>
          </w:tcPr>
          <w:p w14:paraId="65849A6C"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B250BEF"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47479C7A"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214AC731"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4CC87898"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1C7383C" w14:textId="77777777" w:rsidR="006B36E2" w:rsidRPr="006B36E2" w:rsidRDefault="006B36E2" w:rsidP="006B36E2">
            <w:pPr>
              <w:pStyle w:val="Compactpreformattedtable"/>
              <w:rPr>
                <w:sz w:val="16"/>
                <w:szCs w:val="16"/>
              </w:rPr>
            </w:pPr>
            <w:r w:rsidRPr="006B36E2">
              <w:rPr>
                <w:sz w:val="16"/>
                <w:szCs w:val="16"/>
              </w:rPr>
              <w:t>468130.3713</w:t>
            </w:r>
          </w:p>
        </w:tc>
        <w:tc>
          <w:tcPr>
            <w:tcW w:w="0" w:type="auto"/>
            <w:hideMark/>
          </w:tcPr>
          <w:p w14:paraId="12C5278C" w14:textId="77777777" w:rsidR="006B36E2" w:rsidRPr="006B36E2" w:rsidRDefault="006B36E2" w:rsidP="006B36E2">
            <w:pPr>
              <w:pStyle w:val="Compactpreformattedtable"/>
              <w:rPr>
                <w:sz w:val="16"/>
                <w:szCs w:val="16"/>
              </w:rPr>
            </w:pPr>
            <w:r w:rsidRPr="006B36E2">
              <w:rPr>
                <w:sz w:val="16"/>
                <w:szCs w:val="16"/>
              </w:rPr>
              <w:t>1.323740e+09</w:t>
            </w:r>
          </w:p>
        </w:tc>
      </w:tr>
      <w:tr w:rsidR="006B36E2" w:rsidRPr="006B36E2" w14:paraId="32C3B860" w14:textId="77777777" w:rsidTr="006B36E2">
        <w:tc>
          <w:tcPr>
            <w:tcW w:w="0" w:type="auto"/>
            <w:hideMark/>
          </w:tcPr>
          <w:p w14:paraId="5ABA9EA9"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4465ABE3"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0B7FEBED"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458A8903"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6EB70E7B"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7FB36F14" w14:textId="77777777" w:rsidR="006B36E2" w:rsidRPr="006B36E2" w:rsidRDefault="006B36E2" w:rsidP="006B36E2">
            <w:pPr>
              <w:pStyle w:val="Compactpreformattedtable"/>
              <w:rPr>
                <w:sz w:val="16"/>
                <w:szCs w:val="16"/>
              </w:rPr>
            </w:pPr>
            <w:r w:rsidRPr="006B36E2">
              <w:rPr>
                <w:sz w:val="16"/>
                <w:szCs w:val="16"/>
              </w:rPr>
              <w:t>2.367066e+03</w:t>
            </w:r>
          </w:p>
        </w:tc>
        <w:tc>
          <w:tcPr>
            <w:tcW w:w="0" w:type="auto"/>
            <w:hideMark/>
          </w:tcPr>
          <w:p w14:paraId="21B94FC6"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5D361BFF"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7FDCE0E5"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57ACBA89"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187CF1AA"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0C4FBCB6" w14:textId="77777777" w:rsidR="006B36E2" w:rsidRPr="006B36E2" w:rsidRDefault="006B36E2" w:rsidP="006B36E2">
            <w:pPr>
              <w:pStyle w:val="Compactpreformattedtable"/>
              <w:rPr>
                <w:sz w:val="16"/>
                <w:szCs w:val="16"/>
              </w:rPr>
            </w:pPr>
            <w:r w:rsidRPr="006B36E2">
              <w:rPr>
                <w:sz w:val="16"/>
                <w:szCs w:val="16"/>
              </w:rPr>
              <w:t>468130.3713</w:t>
            </w:r>
          </w:p>
        </w:tc>
        <w:tc>
          <w:tcPr>
            <w:tcW w:w="0" w:type="auto"/>
            <w:hideMark/>
          </w:tcPr>
          <w:p w14:paraId="6A073D33" w14:textId="77777777" w:rsidR="006B36E2" w:rsidRPr="006B36E2" w:rsidRDefault="006B36E2" w:rsidP="006B36E2">
            <w:pPr>
              <w:pStyle w:val="Compactpreformattedtable"/>
              <w:rPr>
                <w:sz w:val="16"/>
                <w:szCs w:val="16"/>
              </w:rPr>
            </w:pPr>
            <w:r w:rsidRPr="006B36E2">
              <w:rPr>
                <w:sz w:val="16"/>
                <w:szCs w:val="16"/>
              </w:rPr>
              <w:t>1.108095e+09</w:t>
            </w:r>
          </w:p>
        </w:tc>
      </w:tr>
      <w:tr w:rsidR="006B36E2" w:rsidRPr="006B36E2" w14:paraId="19294C87" w14:textId="77777777" w:rsidTr="006B36E2">
        <w:tc>
          <w:tcPr>
            <w:tcW w:w="0" w:type="auto"/>
            <w:hideMark/>
          </w:tcPr>
          <w:p w14:paraId="19851577"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219540DC"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75E60E76" w14:textId="77777777" w:rsidR="006B36E2" w:rsidRPr="006B36E2" w:rsidRDefault="006B36E2" w:rsidP="006B36E2">
            <w:pPr>
              <w:pStyle w:val="Compactpreformattedtable"/>
              <w:rPr>
                <w:sz w:val="16"/>
                <w:szCs w:val="16"/>
              </w:rPr>
            </w:pPr>
            <w:proofErr w:type="spellStart"/>
            <w:r w:rsidRPr="006B36E2">
              <w:rPr>
                <w:sz w:val="16"/>
                <w:szCs w:val="16"/>
              </w:rPr>
              <w:t>anaerobicDigestion</w:t>
            </w:r>
            <w:proofErr w:type="spellEnd"/>
          </w:p>
        </w:tc>
        <w:tc>
          <w:tcPr>
            <w:tcW w:w="0" w:type="auto"/>
            <w:hideMark/>
          </w:tcPr>
          <w:p w14:paraId="15C5BD34"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5DF842F0"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182CE33B"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0D161372"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2F4BB0E"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21B8DC3C"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4BE59C99"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42B57944"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6F9FDD2" w14:textId="77777777" w:rsidR="006B36E2" w:rsidRPr="006B36E2" w:rsidRDefault="006B36E2" w:rsidP="006B36E2">
            <w:pPr>
              <w:pStyle w:val="Compactpreformattedtable"/>
              <w:rPr>
                <w:sz w:val="16"/>
                <w:szCs w:val="16"/>
              </w:rPr>
            </w:pPr>
            <w:r w:rsidRPr="006B36E2">
              <w:rPr>
                <w:sz w:val="16"/>
                <w:szCs w:val="16"/>
              </w:rPr>
              <w:t>-5592.4907</w:t>
            </w:r>
          </w:p>
        </w:tc>
        <w:tc>
          <w:tcPr>
            <w:tcW w:w="0" w:type="auto"/>
            <w:hideMark/>
          </w:tcPr>
          <w:p w14:paraId="7F8B2C24"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35430652" w14:textId="77777777" w:rsidTr="006B36E2">
        <w:tc>
          <w:tcPr>
            <w:tcW w:w="0" w:type="auto"/>
            <w:hideMark/>
          </w:tcPr>
          <w:p w14:paraId="60699CCD"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4EB1426F"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014E6DA0" w14:textId="77777777" w:rsidR="006B36E2" w:rsidRPr="006B36E2" w:rsidRDefault="006B36E2" w:rsidP="006B36E2">
            <w:pPr>
              <w:pStyle w:val="Compactpreformattedtable"/>
              <w:rPr>
                <w:sz w:val="16"/>
                <w:szCs w:val="16"/>
              </w:rPr>
            </w:pPr>
            <w:r w:rsidRPr="006B36E2">
              <w:rPr>
                <w:sz w:val="16"/>
                <w:szCs w:val="16"/>
              </w:rPr>
              <w:t>combustion</w:t>
            </w:r>
          </w:p>
        </w:tc>
        <w:tc>
          <w:tcPr>
            <w:tcW w:w="0" w:type="auto"/>
            <w:hideMark/>
          </w:tcPr>
          <w:p w14:paraId="38D049AC"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29A72E51"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0DA8AEC6"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1B459123"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56DDAFD3"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11AF0FC4"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03FC8B14"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0A702C93"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0C6AC09F" w14:textId="77777777" w:rsidR="006B36E2" w:rsidRPr="006B36E2" w:rsidRDefault="006B36E2" w:rsidP="006B36E2">
            <w:pPr>
              <w:pStyle w:val="Compactpreformattedtable"/>
              <w:rPr>
                <w:sz w:val="16"/>
                <w:szCs w:val="16"/>
              </w:rPr>
            </w:pPr>
            <w:r w:rsidRPr="006B36E2">
              <w:rPr>
                <w:sz w:val="16"/>
                <w:szCs w:val="16"/>
              </w:rPr>
              <w:t>-574.1139</w:t>
            </w:r>
          </w:p>
        </w:tc>
        <w:tc>
          <w:tcPr>
            <w:tcW w:w="0" w:type="auto"/>
            <w:hideMark/>
          </w:tcPr>
          <w:p w14:paraId="766C5698"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05FE7BB3" w14:textId="77777777" w:rsidTr="006B36E2">
        <w:tc>
          <w:tcPr>
            <w:tcW w:w="0" w:type="auto"/>
            <w:hideMark/>
          </w:tcPr>
          <w:p w14:paraId="6756506D"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7558613A"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5A96E308" w14:textId="77777777" w:rsidR="006B36E2" w:rsidRPr="006B36E2" w:rsidRDefault="006B36E2" w:rsidP="006B36E2">
            <w:pPr>
              <w:pStyle w:val="Compactpreformattedtable"/>
              <w:rPr>
                <w:sz w:val="16"/>
                <w:szCs w:val="16"/>
              </w:rPr>
            </w:pPr>
            <w:r w:rsidRPr="006B36E2">
              <w:rPr>
                <w:sz w:val="16"/>
                <w:szCs w:val="16"/>
              </w:rPr>
              <w:t>combustion</w:t>
            </w:r>
          </w:p>
        </w:tc>
        <w:tc>
          <w:tcPr>
            <w:tcW w:w="0" w:type="auto"/>
            <w:hideMark/>
          </w:tcPr>
          <w:p w14:paraId="69909893"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6B3A241B"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3087FE72"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6C391EC6"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65E7715"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510B42DC"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3810D0C8"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782660D8"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735E36A7" w14:textId="77777777" w:rsidR="006B36E2" w:rsidRPr="006B36E2" w:rsidRDefault="006B36E2" w:rsidP="006B36E2">
            <w:pPr>
              <w:pStyle w:val="Compactpreformattedtable"/>
              <w:rPr>
                <w:sz w:val="16"/>
                <w:szCs w:val="16"/>
              </w:rPr>
            </w:pPr>
            <w:r w:rsidRPr="006B36E2">
              <w:rPr>
                <w:sz w:val="16"/>
                <w:szCs w:val="16"/>
              </w:rPr>
              <w:t>-574.1139</w:t>
            </w:r>
          </w:p>
        </w:tc>
        <w:tc>
          <w:tcPr>
            <w:tcW w:w="0" w:type="auto"/>
            <w:hideMark/>
          </w:tcPr>
          <w:p w14:paraId="00638C00"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4BFA03C6" w14:textId="77777777" w:rsidTr="006B36E2">
        <w:tc>
          <w:tcPr>
            <w:tcW w:w="0" w:type="auto"/>
            <w:hideMark/>
          </w:tcPr>
          <w:p w14:paraId="0EDC2F24"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300920E7"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694000A4" w14:textId="77777777" w:rsidR="006B36E2" w:rsidRPr="006B36E2" w:rsidRDefault="006B36E2" w:rsidP="006B36E2">
            <w:pPr>
              <w:pStyle w:val="Compactpreformattedtable"/>
              <w:rPr>
                <w:sz w:val="16"/>
                <w:szCs w:val="16"/>
              </w:rPr>
            </w:pPr>
            <w:r w:rsidRPr="006B36E2">
              <w:rPr>
                <w:sz w:val="16"/>
                <w:szCs w:val="16"/>
              </w:rPr>
              <w:t>composting</w:t>
            </w:r>
          </w:p>
        </w:tc>
        <w:tc>
          <w:tcPr>
            <w:tcW w:w="0" w:type="auto"/>
            <w:hideMark/>
          </w:tcPr>
          <w:p w14:paraId="5765770B"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6A94D2E3"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6A6B2BE6"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2C8003CD"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61EA2DE"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205AFEDC"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5DEFFA16"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5A5A18B9"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D735F47" w14:textId="77777777" w:rsidR="006B36E2" w:rsidRPr="006B36E2" w:rsidRDefault="006B36E2" w:rsidP="006B36E2">
            <w:pPr>
              <w:pStyle w:val="Compactpreformattedtable"/>
              <w:rPr>
                <w:sz w:val="16"/>
                <w:szCs w:val="16"/>
              </w:rPr>
            </w:pPr>
            <w:r w:rsidRPr="006B36E2">
              <w:rPr>
                <w:sz w:val="16"/>
                <w:szCs w:val="16"/>
              </w:rPr>
              <w:t>-543.1128</w:t>
            </w:r>
          </w:p>
        </w:tc>
        <w:tc>
          <w:tcPr>
            <w:tcW w:w="0" w:type="auto"/>
            <w:hideMark/>
          </w:tcPr>
          <w:p w14:paraId="5E1AFA1D"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582091FE" w14:textId="77777777" w:rsidTr="006B36E2">
        <w:tc>
          <w:tcPr>
            <w:tcW w:w="0" w:type="auto"/>
            <w:hideMark/>
          </w:tcPr>
          <w:p w14:paraId="516FA995"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43C98D20"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2637CFDB" w14:textId="77777777" w:rsidR="006B36E2" w:rsidRPr="006B36E2" w:rsidRDefault="006B36E2" w:rsidP="006B36E2">
            <w:pPr>
              <w:pStyle w:val="Compactpreformattedtable"/>
              <w:rPr>
                <w:sz w:val="16"/>
                <w:szCs w:val="16"/>
              </w:rPr>
            </w:pPr>
            <w:r w:rsidRPr="006B36E2">
              <w:rPr>
                <w:sz w:val="16"/>
                <w:szCs w:val="16"/>
              </w:rPr>
              <w:t>landfilling</w:t>
            </w:r>
          </w:p>
        </w:tc>
        <w:tc>
          <w:tcPr>
            <w:tcW w:w="0" w:type="auto"/>
            <w:hideMark/>
          </w:tcPr>
          <w:p w14:paraId="462DC61F"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65166AA0"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28057463"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744EC1E5"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0C71566C"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730D13D2"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57BE4E08"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3AC474BB"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1DBEEC06" w14:textId="77777777" w:rsidR="006B36E2" w:rsidRPr="006B36E2" w:rsidRDefault="006B36E2" w:rsidP="006B36E2">
            <w:pPr>
              <w:pStyle w:val="Compactpreformattedtable"/>
              <w:rPr>
                <w:sz w:val="16"/>
                <w:szCs w:val="16"/>
              </w:rPr>
            </w:pPr>
            <w:r w:rsidRPr="006B36E2">
              <w:rPr>
                <w:sz w:val="16"/>
                <w:szCs w:val="16"/>
              </w:rPr>
              <w:t>319.6540</w:t>
            </w:r>
          </w:p>
        </w:tc>
        <w:tc>
          <w:tcPr>
            <w:tcW w:w="0" w:type="auto"/>
            <w:hideMark/>
          </w:tcPr>
          <w:p w14:paraId="40715D99"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7469E593" w14:textId="77777777" w:rsidTr="006B36E2">
        <w:tc>
          <w:tcPr>
            <w:tcW w:w="0" w:type="auto"/>
            <w:hideMark/>
          </w:tcPr>
          <w:p w14:paraId="748DAE30"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7A605D5F"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5DEB021E" w14:textId="77777777" w:rsidR="006B36E2" w:rsidRPr="006B36E2" w:rsidRDefault="006B36E2" w:rsidP="006B36E2">
            <w:pPr>
              <w:pStyle w:val="Compactpreformattedtable"/>
              <w:rPr>
                <w:sz w:val="16"/>
                <w:szCs w:val="16"/>
              </w:rPr>
            </w:pPr>
            <w:proofErr w:type="spellStart"/>
            <w:r w:rsidRPr="006B36E2">
              <w:rPr>
                <w:sz w:val="16"/>
                <w:szCs w:val="16"/>
              </w:rPr>
              <w:t>anaerobicDigestion</w:t>
            </w:r>
            <w:proofErr w:type="spellEnd"/>
          </w:p>
        </w:tc>
        <w:tc>
          <w:tcPr>
            <w:tcW w:w="0" w:type="auto"/>
            <w:hideMark/>
          </w:tcPr>
          <w:p w14:paraId="1BBD1570"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3FEC29AD"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6207B055"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5C048897"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4F8EF49"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4D00829C"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279F7244"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2AEF5B25"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B885603" w14:textId="77777777" w:rsidR="006B36E2" w:rsidRPr="006B36E2" w:rsidRDefault="006B36E2" w:rsidP="006B36E2">
            <w:pPr>
              <w:pStyle w:val="Compactpreformattedtable"/>
              <w:rPr>
                <w:sz w:val="16"/>
                <w:szCs w:val="16"/>
              </w:rPr>
            </w:pPr>
            <w:r w:rsidRPr="006B36E2">
              <w:rPr>
                <w:sz w:val="16"/>
                <w:szCs w:val="16"/>
              </w:rPr>
              <w:t>603.4704</w:t>
            </w:r>
          </w:p>
        </w:tc>
        <w:tc>
          <w:tcPr>
            <w:tcW w:w="0" w:type="auto"/>
            <w:hideMark/>
          </w:tcPr>
          <w:p w14:paraId="78587413"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2ACBB349" w14:textId="77777777" w:rsidTr="006B36E2">
        <w:tc>
          <w:tcPr>
            <w:tcW w:w="0" w:type="auto"/>
            <w:hideMark/>
          </w:tcPr>
          <w:p w14:paraId="1D992F2B"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18B3345A"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2DEC2F39" w14:textId="77777777" w:rsidR="006B36E2" w:rsidRPr="006B36E2" w:rsidRDefault="006B36E2" w:rsidP="006B36E2">
            <w:pPr>
              <w:pStyle w:val="Compactpreformattedtable"/>
              <w:rPr>
                <w:sz w:val="16"/>
                <w:szCs w:val="16"/>
              </w:rPr>
            </w:pPr>
            <w:r w:rsidRPr="006B36E2">
              <w:rPr>
                <w:sz w:val="16"/>
                <w:szCs w:val="16"/>
              </w:rPr>
              <w:t>combustion</w:t>
            </w:r>
          </w:p>
        </w:tc>
        <w:tc>
          <w:tcPr>
            <w:tcW w:w="0" w:type="auto"/>
            <w:hideMark/>
          </w:tcPr>
          <w:p w14:paraId="58DC5EF8"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193431F4"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026D19AA"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2E7E2ED4"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9D74AF8"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1363CF4F"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7714BA8D"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71459D8B"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16B9D41C" w14:textId="77777777" w:rsidR="006B36E2" w:rsidRPr="006B36E2" w:rsidRDefault="006B36E2" w:rsidP="006B36E2">
            <w:pPr>
              <w:pStyle w:val="Compactpreformattedtable"/>
              <w:rPr>
                <w:sz w:val="16"/>
                <w:szCs w:val="16"/>
              </w:rPr>
            </w:pPr>
            <w:r w:rsidRPr="006B36E2">
              <w:rPr>
                <w:sz w:val="16"/>
                <w:szCs w:val="16"/>
              </w:rPr>
              <w:t>603.4704</w:t>
            </w:r>
          </w:p>
        </w:tc>
        <w:tc>
          <w:tcPr>
            <w:tcW w:w="0" w:type="auto"/>
            <w:hideMark/>
          </w:tcPr>
          <w:p w14:paraId="720AFE53"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4BA33998" w14:textId="77777777" w:rsidTr="006B36E2">
        <w:tc>
          <w:tcPr>
            <w:tcW w:w="0" w:type="auto"/>
            <w:hideMark/>
          </w:tcPr>
          <w:p w14:paraId="63A9B82E"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010BB38D"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38F3DED9" w14:textId="77777777" w:rsidR="006B36E2" w:rsidRPr="006B36E2" w:rsidRDefault="006B36E2" w:rsidP="006B36E2">
            <w:pPr>
              <w:pStyle w:val="Compactpreformattedtable"/>
              <w:rPr>
                <w:sz w:val="16"/>
                <w:szCs w:val="16"/>
              </w:rPr>
            </w:pPr>
            <w:r w:rsidRPr="006B36E2">
              <w:rPr>
                <w:sz w:val="16"/>
                <w:szCs w:val="16"/>
              </w:rPr>
              <w:t>combustion</w:t>
            </w:r>
          </w:p>
        </w:tc>
        <w:tc>
          <w:tcPr>
            <w:tcW w:w="0" w:type="auto"/>
            <w:hideMark/>
          </w:tcPr>
          <w:p w14:paraId="7EB8EE44"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17999E4B"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7B5A52D3"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53284F9A"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C82B6F6"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4DB1EA69"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3D7A9F54"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243F238C"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5437705" w14:textId="77777777" w:rsidR="006B36E2" w:rsidRPr="006B36E2" w:rsidRDefault="006B36E2" w:rsidP="006B36E2">
            <w:pPr>
              <w:pStyle w:val="Compactpreformattedtable"/>
              <w:rPr>
                <w:sz w:val="16"/>
                <w:szCs w:val="16"/>
              </w:rPr>
            </w:pPr>
            <w:r w:rsidRPr="006B36E2">
              <w:rPr>
                <w:sz w:val="16"/>
                <w:szCs w:val="16"/>
              </w:rPr>
              <w:t>603.4704</w:t>
            </w:r>
          </w:p>
        </w:tc>
        <w:tc>
          <w:tcPr>
            <w:tcW w:w="0" w:type="auto"/>
            <w:hideMark/>
          </w:tcPr>
          <w:p w14:paraId="2839C765"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04C0ED88" w14:textId="77777777" w:rsidTr="006B36E2">
        <w:tc>
          <w:tcPr>
            <w:tcW w:w="0" w:type="auto"/>
            <w:hideMark/>
          </w:tcPr>
          <w:p w14:paraId="4FE55622"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2C262EFE"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4FE59B8B" w14:textId="77777777" w:rsidR="006B36E2" w:rsidRPr="006B36E2" w:rsidRDefault="006B36E2" w:rsidP="006B36E2">
            <w:pPr>
              <w:pStyle w:val="Compactpreformattedtable"/>
              <w:rPr>
                <w:sz w:val="16"/>
                <w:szCs w:val="16"/>
              </w:rPr>
            </w:pPr>
            <w:r w:rsidRPr="006B36E2">
              <w:rPr>
                <w:sz w:val="16"/>
                <w:szCs w:val="16"/>
              </w:rPr>
              <w:t>composting</w:t>
            </w:r>
          </w:p>
        </w:tc>
        <w:tc>
          <w:tcPr>
            <w:tcW w:w="0" w:type="auto"/>
            <w:hideMark/>
          </w:tcPr>
          <w:p w14:paraId="368CF219"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58307150"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5577E7CC"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74045FDD"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6DE8A8F"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027671BC"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14F5EE59"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39C596E4"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C3A690A" w14:textId="77777777" w:rsidR="006B36E2" w:rsidRPr="006B36E2" w:rsidRDefault="006B36E2" w:rsidP="006B36E2">
            <w:pPr>
              <w:pStyle w:val="Compactpreformattedtable"/>
              <w:rPr>
                <w:sz w:val="16"/>
                <w:szCs w:val="16"/>
              </w:rPr>
            </w:pPr>
            <w:r w:rsidRPr="006B36E2">
              <w:rPr>
                <w:sz w:val="16"/>
                <w:szCs w:val="16"/>
              </w:rPr>
              <w:t>603.4704</w:t>
            </w:r>
          </w:p>
        </w:tc>
        <w:tc>
          <w:tcPr>
            <w:tcW w:w="0" w:type="auto"/>
            <w:hideMark/>
          </w:tcPr>
          <w:p w14:paraId="17DC9806"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01692715" w14:textId="77777777" w:rsidTr="006B36E2">
        <w:tc>
          <w:tcPr>
            <w:tcW w:w="0" w:type="auto"/>
            <w:hideMark/>
          </w:tcPr>
          <w:p w14:paraId="78653B97"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5EAC111B"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0A191F64" w14:textId="77777777" w:rsidR="006B36E2" w:rsidRPr="006B36E2" w:rsidRDefault="006B36E2" w:rsidP="006B36E2">
            <w:pPr>
              <w:pStyle w:val="Compactpreformattedtable"/>
              <w:rPr>
                <w:sz w:val="16"/>
                <w:szCs w:val="16"/>
              </w:rPr>
            </w:pPr>
            <w:r w:rsidRPr="006B36E2">
              <w:rPr>
                <w:sz w:val="16"/>
                <w:szCs w:val="16"/>
              </w:rPr>
              <w:t>landfilling</w:t>
            </w:r>
          </w:p>
        </w:tc>
        <w:tc>
          <w:tcPr>
            <w:tcW w:w="0" w:type="auto"/>
            <w:hideMark/>
          </w:tcPr>
          <w:p w14:paraId="00D5E5FF"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28E510A0"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76BB8B50"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13DC6274"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08B9CB0B"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5AAF22BC"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0BD479EA"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7155C3E5"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024929BF" w14:textId="77777777" w:rsidR="006B36E2" w:rsidRPr="006B36E2" w:rsidRDefault="006B36E2" w:rsidP="006B36E2">
            <w:pPr>
              <w:pStyle w:val="Compactpreformattedtable"/>
              <w:rPr>
                <w:sz w:val="16"/>
                <w:szCs w:val="16"/>
              </w:rPr>
            </w:pPr>
            <w:r w:rsidRPr="006B36E2">
              <w:rPr>
                <w:sz w:val="16"/>
                <w:szCs w:val="16"/>
              </w:rPr>
              <w:t>603.4704</w:t>
            </w:r>
          </w:p>
        </w:tc>
        <w:tc>
          <w:tcPr>
            <w:tcW w:w="0" w:type="auto"/>
            <w:hideMark/>
          </w:tcPr>
          <w:p w14:paraId="4BD33A1C"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51FE1D8E" w14:textId="77777777" w:rsidTr="006B36E2">
        <w:tc>
          <w:tcPr>
            <w:tcW w:w="0" w:type="auto"/>
            <w:hideMark/>
          </w:tcPr>
          <w:p w14:paraId="3A0D121E"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227CD94D"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2AA91A18"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345ACA42"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1A0E2104"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2B156488"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6EBE7338"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1B5725EE"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7956D53A"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133F1400"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75EEF646"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B6AD70F" w14:textId="77777777" w:rsidR="006B36E2" w:rsidRPr="006B36E2" w:rsidRDefault="006B36E2" w:rsidP="006B36E2">
            <w:pPr>
              <w:pStyle w:val="Compactpreformattedtable"/>
              <w:rPr>
                <w:sz w:val="16"/>
                <w:szCs w:val="16"/>
              </w:rPr>
            </w:pPr>
            <w:r w:rsidRPr="006B36E2">
              <w:rPr>
                <w:sz w:val="16"/>
                <w:szCs w:val="16"/>
              </w:rPr>
              <w:t>39043.8618</w:t>
            </w:r>
          </w:p>
        </w:tc>
        <w:tc>
          <w:tcPr>
            <w:tcW w:w="0" w:type="auto"/>
            <w:hideMark/>
          </w:tcPr>
          <w:p w14:paraId="7CC94F8F"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6B49BF23" w14:textId="77777777" w:rsidTr="006B36E2">
        <w:tc>
          <w:tcPr>
            <w:tcW w:w="0" w:type="auto"/>
            <w:hideMark/>
          </w:tcPr>
          <w:p w14:paraId="1CC0AD20"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26BE649E"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7126B984"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75A7FF07"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48EF95F8"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2A5930A0"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3AAB2252"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52508678"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76438BE6"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185ADC63"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70C56FBE"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15CCB8D" w14:textId="77777777" w:rsidR="006B36E2" w:rsidRPr="006B36E2" w:rsidRDefault="006B36E2" w:rsidP="006B36E2">
            <w:pPr>
              <w:pStyle w:val="Compactpreformattedtable"/>
              <w:rPr>
                <w:sz w:val="16"/>
                <w:szCs w:val="16"/>
              </w:rPr>
            </w:pPr>
            <w:r w:rsidRPr="006B36E2">
              <w:rPr>
                <w:sz w:val="16"/>
                <w:szCs w:val="16"/>
              </w:rPr>
              <w:t>39043.8618</w:t>
            </w:r>
          </w:p>
        </w:tc>
        <w:tc>
          <w:tcPr>
            <w:tcW w:w="0" w:type="auto"/>
            <w:hideMark/>
          </w:tcPr>
          <w:p w14:paraId="3FF9C00E"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74F75FF6" w14:textId="77777777" w:rsidTr="006B36E2">
        <w:tc>
          <w:tcPr>
            <w:tcW w:w="0" w:type="auto"/>
            <w:hideMark/>
          </w:tcPr>
          <w:p w14:paraId="07368AB1"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52736E35"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3157D327"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114C483A"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367B905E"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3D5E41F0"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64145B38"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7BFC54AC"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1A4948D1"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087B36FF"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79F98988"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751E2FBF" w14:textId="77777777" w:rsidR="006B36E2" w:rsidRPr="006B36E2" w:rsidRDefault="006B36E2" w:rsidP="006B36E2">
            <w:pPr>
              <w:pStyle w:val="Compactpreformattedtable"/>
              <w:rPr>
                <w:sz w:val="16"/>
                <w:szCs w:val="16"/>
              </w:rPr>
            </w:pPr>
            <w:r w:rsidRPr="006B36E2">
              <w:rPr>
                <w:sz w:val="16"/>
                <w:szCs w:val="16"/>
              </w:rPr>
              <w:t>39043.8618</w:t>
            </w:r>
          </w:p>
        </w:tc>
        <w:tc>
          <w:tcPr>
            <w:tcW w:w="0" w:type="auto"/>
            <w:hideMark/>
          </w:tcPr>
          <w:p w14:paraId="221AB0A5"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1D27C62B" w14:textId="77777777" w:rsidTr="006B36E2">
        <w:tc>
          <w:tcPr>
            <w:tcW w:w="0" w:type="auto"/>
            <w:hideMark/>
          </w:tcPr>
          <w:p w14:paraId="51295F25"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3B33F52B"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53514D95"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711A3A99"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1646E7E3"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393A9CF2"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18A3D392"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5FF851D8"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5468A216"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4D1EFEEE"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3926E19A"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3A9B56D" w14:textId="77777777" w:rsidR="006B36E2" w:rsidRPr="006B36E2" w:rsidRDefault="006B36E2" w:rsidP="006B36E2">
            <w:pPr>
              <w:pStyle w:val="Compactpreformattedtable"/>
              <w:rPr>
                <w:sz w:val="16"/>
                <w:szCs w:val="16"/>
              </w:rPr>
            </w:pPr>
            <w:r w:rsidRPr="006B36E2">
              <w:rPr>
                <w:sz w:val="16"/>
                <w:szCs w:val="16"/>
              </w:rPr>
              <w:t>39043.8618</w:t>
            </w:r>
          </w:p>
        </w:tc>
        <w:tc>
          <w:tcPr>
            <w:tcW w:w="0" w:type="auto"/>
            <w:hideMark/>
          </w:tcPr>
          <w:p w14:paraId="40A1E054"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63C67738" w14:textId="77777777" w:rsidTr="006B36E2">
        <w:tc>
          <w:tcPr>
            <w:tcW w:w="0" w:type="auto"/>
            <w:hideMark/>
          </w:tcPr>
          <w:p w14:paraId="19EA1652"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44671231"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4131C9CD"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2E179BCF"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5AC121F9"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3E413C20"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67AC7C54"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5F2A8126"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7CA97873"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0C7ED854"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793DCE6D"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5325297A" w14:textId="77777777" w:rsidR="006B36E2" w:rsidRPr="006B36E2" w:rsidRDefault="006B36E2" w:rsidP="006B36E2">
            <w:pPr>
              <w:pStyle w:val="Compactpreformattedtable"/>
              <w:rPr>
                <w:sz w:val="16"/>
                <w:szCs w:val="16"/>
              </w:rPr>
            </w:pPr>
            <w:r w:rsidRPr="006B36E2">
              <w:rPr>
                <w:sz w:val="16"/>
                <w:szCs w:val="16"/>
              </w:rPr>
              <w:t>39043.8618</w:t>
            </w:r>
          </w:p>
        </w:tc>
        <w:tc>
          <w:tcPr>
            <w:tcW w:w="0" w:type="auto"/>
            <w:hideMark/>
          </w:tcPr>
          <w:p w14:paraId="53B50D27"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03514291" w14:textId="77777777" w:rsidTr="006B36E2">
        <w:tc>
          <w:tcPr>
            <w:tcW w:w="0" w:type="auto"/>
            <w:hideMark/>
          </w:tcPr>
          <w:p w14:paraId="4FD88851"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40F2779F"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30E3F3B1" w14:textId="77777777" w:rsidR="006B36E2" w:rsidRPr="006B36E2" w:rsidRDefault="006B36E2" w:rsidP="006B36E2">
            <w:pPr>
              <w:pStyle w:val="Compactpreformattedtable"/>
              <w:rPr>
                <w:sz w:val="16"/>
                <w:szCs w:val="16"/>
              </w:rPr>
            </w:pPr>
            <w:r w:rsidRPr="006B36E2">
              <w:rPr>
                <w:sz w:val="16"/>
                <w:szCs w:val="16"/>
              </w:rPr>
              <w:t>landfilling</w:t>
            </w:r>
          </w:p>
        </w:tc>
        <w:tc>
          <w:tcPr>
            <w:tcW w:w="0" w:type="auto"/>
            <w:hideMark/>
          </w:tcPr>
          <w:p w14:paraId="34089A7A"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491B179B"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2F65749E"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6237AD09"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0CF611BB"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5712F625"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0D79C0A9"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12E0D75C"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56B28E3B" w14:textId="77777777" w:rsidR="006B36E2" w:rsidRPr="006B36E2" w:rsidRDefault="006B36E2" w:rsidP="006B36E2">
            <w:pPr>
              <w:pStyle w:val="Compactpreformattedtable"/>
              <w:rPr>
                <w:sz w:val="16"/>
                <w:szCs w:val="16"/>
              </w:rPr>
            </w:pPr>
            <w:r w:rsidRPr="006B36E2">
              <w:rPr>
                <w:sz w:val="16"/>
                <w:szCs w:val="16"/>
              </w:rPr>
              <w:t>832.8763</w:t>
            </w:r>
          </w:p>
        </w:tc>
        <w:tc>
          <w:tcPr>
            <w:tcW w:w="0" w:type="auto"/>
            <w:hideMark/>
          </w:tcPr>
          <w:p w14:paraId="1B0754EA"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44514DC9" w14:textId="77777777" w:rsidTr="006B36E2">
        <w:tc>
          <w:tcPr>
            <w:tcW w:w="0" w:type="auto"/>
            <w:hideMark/>
          </w:tcPr>
          <w:p w14:paraId="5F7378EF"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6BF354DF"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710BDD01" w14:textId="77777777" w:rsidR="006B36E2" w:rsidRPr="006B36E2" w:rsidRDefault="006B36E2" w:rsidP="006B36E2">
            <w:pPr>
              <w:pStyle w:val="Compactpreformattedtable"/>
              <w:rPr>
                <w:sz w:val="16"/>
                <w:szCs w:val="16"/>
              </w:rPr>
            </w:pPr>
            <w:r w:rsidRPr="006B36E2">
              <w:rPr>
                <w:sz w:val="16"/>
                <w:szCs w:val="16"/>
              </w:rPr>
              <w:t>recycling</w:t>
            </w:r>
          </w:p>
        </w:tc>
        <w:tc>
          <w:tcPr>
            <w:tcW w:w="0" w:type="auto"/>
            <w:hideMark/>
          </w:tcPr>
          <w:p w14:paraId="6F2A6213"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480176B3"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7B339E58" w14:textId="77777777" w:rsidR="006B36E2" w:rsidRPr="006B36E2" w:rsidRDefault="006B36E2" w:rsidP="006B36E2">
            <w:pPr>
              <w:pStyle w:val="Compactpreformattedtable"/>
              <w:rPr>
                <w:sz w:val="16"/>
                <w:szCs w:val="16"/>
              </w:rPr>
            </w:pPr>
            <w:r w:rsidRPr="006B36E2">
              <w:rPr>
                <w:sz w:val="16"/>
                <w:szCs w:val="16"/>
              </w:rPr>
              <w:t>5.194783e+03</w:t>
            </w:r>
          </w:p>
        </w:tc>
        <w:tc>
          <w:tcPr>
            <w:tcW w:w="0" w:type="auto"/>
            <w:hideMark/>
          </w:tcPr>
          <w:p w14:paraId="064E96B3"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0FF806E7"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392D9666"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24EF8FAA"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1567209C"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05ACED3" w14:textId="77777777" w:rsidR="006B36E2" w:rsidRPr="006B36E2" w:rsidRDefault="006B36E2" w:rsidP="006B36E2">
            <w:pPr>
              <w:pStyle w:val="Compactpreformattedtable"/>
              <w:rPr>
                <w:sz w:val="16"/>
                <w:szCs w:val="16"/>
              </w:rPr>
            </w:pPr>
            <w:r w:rsidRPr="006B36E2">
              <w:rPr>
                <w:sz w:val="16"/>
                <w:szCs w:val="16"/>
              </w:rPr>
              <w:t>-13408.5010</w:t>
            </w:r>
          </w:p>
        </w:tc>
        <w:tc>
          <w:tcPr>
            <w:tcW w:w="0" w:type="auto"/>
            <w:hideMark/>
          </w:tcPr>
          <w:p w14:paraId="26BD3970" w14:textId="77777777" w:rsidR="006B36E2" w:rsidRPr="006B36E2" w:rsidRDefault="006B36E2" w:rsidP="006B36E2">
            <w:pPr>
              <w:pStyle w:val="Compactpreformattedtable"/>
              <w:rPr>
                <w:sz w:val="16"/>
                <w:szCs w:val="16"/>
              </w:rPr>
            </w:pPr>
            <w:r w:rsidRPr="006B36E2">
              <w:rPr>
                <w:sz w:val="16"/>
                <w:szCs w:val="16"/>
              </w:rPr>
              <w:t>-6.965425e+07</w:t>
            </w:r>
          </w:p>
        </w:tc>
      </w:tr>
      <w:tr w:rsidR="006B36E2" w:rsidRPr="006B36E2" w14:paraId="78E65DA5" w14:textId="77777777" w:rsidTr="006B36E2">
        <w:tc>
          <w:tcPr>
            <w:tcW w:w="0" w:type="auto"/>
            <w:hideMark/>
          </w:tcPr>
          <w:p w14:paraId="7E21F886"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78482B15"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03A9AEF5" w14:textId="77777777" w:rsidR="006B36E2" w:rsidRPr="006B36E2" w:rsidRDefault="006B36E2" w:rsidP="006B36E2">
            <w:pPr>
              <w:pStyle w:val="Compactpreformattedtable"/>
              <w:rPr>
                <w:sz w:val="16"/>
                <w:szCs w:val="16"/>
              </w:rPr>
            </w:pPr>
            <w:r w:rsidRPr="006B36E2">
              <w:rPr>
                <w:sz w:val="16"/>
                <w:szCs w:val="16"/>
              </w:rPr>
              <w:t>landfilling</w:t>
            </w:r>
          </w:p>
        </w:tc>
        <w:tc>
          <w:tcPr>
            <w:tcW w:w="0" w:type="auto"/>
            <w:hideMark/>
          </w:tcPr>
          <w:p w14:paraId="1FA996E4"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480E70E9"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6D0E6A71"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5D165C0C"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DD620E3"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5AB866DA"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6F4E907C"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3409D657"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787093A8" w14:textId="77777777" w:rsidR="006B36E2" w:rsidRPr="006B36E2" w:rsidRDefault="006B36E2" w:rsidP="006B36E2">
            <w:pPr>
              <w:pStyle w:val="Compactpreformattedtable"/>
              <w:rPr>
                <w:sz w:val="16"/>
                <w:szCs w:val="16"/>
              </w:rPr>
            </w:pPr>
            <w:r w:rsidRPr="006B36E2">
              <w:rPr>
                <w:sz w:val="16"/>
                <w:szCs w:val="16"/>
              </w:rPr>
              <w:t>603.3414</w:t>
            </w:r>
          </w:p>
        </w:tc>
        <w:tc>
          <w:tcPr>
            <w:tcW w:w="0" w:type="auto"/>
            <w:hideMark/>
          </w:tcPr>
          <w:p w14:paraId="11DD7BE3"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31745322" w14:textId="77777777" w:rsidTr="006B36E2">
        <w:tc>
          <w:tcPr>
            <w:tcW w:w="0" w:type="auto"/>
            <w:hideMark/>
          </w:tcPr>
          <w:p w14:paraId="38A38D43"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756F02CD"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3ECB6CE8" w14:textId="77777777" w:rsidR="006B36E2" w:rsidRPr="006B36E2" w:rsidRDefault="006B36E2" w:rsidP="006B36E2">
            <w:pPr>
              <w:pStyle w:val="Compactpreformattedtable"/>
              <w:rPr>
                <w:sz w:val="16"/>
                <w:szCs w:val="16"/>
              </w:rPr>
            </w:pPr>
            <w:r w:rsidRPr="006B36E2">
              <w:rPr>
                <w:sz w:val="16"/>
                <w:szCs w:val="16"/>
              </w:rPr>
              <w:t>recycling</w:t>
            </w:r>
          </w:p>
        </w:tc>
        <w:tc>
          <w:tcPr>
            <w:tcW w:w="0" w:type="auto"/>
            <w:hideMark/>
          </w:tcPr>
          <w:p w14:paraId="1D1DD2A1"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1C2635DE"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00ED5527" w14:textId="77777777" w:rsidR="006B36E2" w:rsidRPr="006B36E2" w:rsidRDefault="006B36E2" w:rsidP="006B36E2">
            <w:pPr>
              <w:pStyle w:val="Compactpreformattedtable"/>
              <w:rPr>
                <w:sz w:val="16"/>
                <w:szCs w:val="16"/>
              </w:rPr>
            </w:pPr>
            <w:r w:rsidRPr="006B36E2">
              <w:rPr>
                <w:sz w:val="16"/>
                <w:szCs w:val="16"/>
              </w:rPr>
              <w:t>5.194783e+03</w:t>
            </w:r>
          </w:p>
        </w:tc>
        <w:tc>
          <w:tcPr>
            <w:tcW w:w="0" w:type="auto"/>
            <w:hideMark/>
          </w:tcPr>
          <w:p w14:paraId="2BE861EE"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0D01BA1D"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164D9090"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38AFB1FA"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474B94DB"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99A6D3A" w14:textId="77777777" w:rsidR="006B36E2" w:rsidRPr="006B36E2" w:rsidRDefault="006B36E2" w:rsidP="006B36E2">
            <w:pPr>
              <w:pStyle w:val="Compactpreformattedtable"/>
              <w:rPr>
                <w:sz w:val="16"/>
                <w:szCs w:val="16"/>
              </w:rPr>
            </w:pPr>
            <w:r w:rsidRPr="006B36E2">
              <w:rPr>
                <w:sz w:val="16"/>
                <w:szCs w:val="16"/>
              </w:rPr>
              <w:t>603.3414</w:t>
            </w:r>
          </w:p>
        </w:tc>
        <w:tc>
          <w:tcPr>
            <w:tcW w:w="0" w:type="auto"/>
            <w:hideMark/>
          </w:tcPr>
          <w:p w14:paraId="745D1179" w14:textId="77777777" w:rsidR="006B36E2" w:rsidRPr="006B36E2" w:rsidRDefault="006B36E2" w:rsidP="006B36E2">
            <w:pPr>
              <w:pStyle w:val="Compactpreformattedtable"/>
              <w:rPr>
                <w:sz w:val="16"/>
                <w:szCs w:val="16"/>
              </w:rPr>
            </w:pPr>
            <w:r w:rsidRPr="006B36E2">
              <w:rPr>
                <w:sz w:val="16"/>
                <w:szCs w:val="16"/>
              </w:rPr>
              <w:t>3.134227e+06</w:t>
            </w:r>
          </w:p>
        </w:tc>
      </w:tr>
      <w:tr w:rsidR="006B36E2" w:rsidRPr="006B36E2" w14:paraId="28AB73F3" w14:textId="77777777" w:rsidTr="006B36E2">
        <w:tc>
          <w:tcPr>
            <w:tcW w:w="0" w:type="auto"/>
            <w:hideMark/>
          </w:tcPr>
          <w:p w14:paraId="56A602B6"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39C2E545"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04E26A27"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7D0F04B9"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44353401"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4818DB83"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7CA9FF90"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0BE2263"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3939F92C"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0018D239"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534581E3"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C94CF9D" w14:textId="77777777" w:rsidR="006B36E2" w:rsidRPr="006B36E2" w:rsidRDefault="006B36E2" w:rsidP="006B36E2">
            <w:pPr>
              <w:pStyle w:val="Compactpreformattedtable"/>
              <w:rPr>
                <w:sz w:val="16"/>
                <w:szCs w:val="16"/>
              </w:rPr>
            </w:pPr>
            <w:r w:rsidRPr="006B36E2">
              <w:rPr>
                <w:sz w:val="16"/>
                <w:szCs w:val="16"/>
              </w:rPr>
              <w:t>468130.3713</w:t>
            </w:r>
          </w:p>
        </w:tc>
        <w:tc>
          <w:tcPr>
            <w:tcW w:w="0" w:type="auto"/>
            <w:hideMark/>
          </w:tcPr>
          <w:p w14:paraId="63ED7B98"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080D1A28" w14:textId="77777777" w:rsidTr="006B36E2">
        <w:tc>
          <w:tcPr>
            <w:tcW w:w="0" w:type="auto"/>
            <w:hideMark/>
          </w:tcPr>
          <w:p w14:paraId="548C032C"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1A629D48"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54389504"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19B9ADB2"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03494715"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2D3893B2" w14:textId="77777777" w:rsidR="006B36E2" w:rsidRPr="006B36E2" w:rsidRDefault="006B36E2" w:rsidP="006B36E2">
            <w:pPr>
              <w:pStyle w:val="Compactpreformattedtable"/>
              <w:rPr>
                <w:sz w:val="16"/>
                <w:szCs w:val="16"/>
              </w:rPr>
            </w:pPr>
            <w:r w:rsidRPr="006B36E2">
              <w:rPr>
                <w:sz w:val="16"/>
                <w:szCs w:val="16"/>
              </w:rPr>
              <w:t>5.194783e+03</w:t>
            </w:r>
          </w:p>
        </w:tc>
        <w:tc>
          <w:tcPr>
            <w:tcW w:w="0" w:type="auto"/>
            <w:hideMark/>
          </w:tcPr>
          <w:p w14:paraId="6E86EDCD"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95DD605"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2FE86418"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0154C43D"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2BF911A2"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0D26338C" w14:textId="77777777" w:rsidR="006B36E2" w:rsidRPr="006B36E2" w:rsidRDefault="006B36E2" w:rsidP="006B36E2">
            <w:pPr>
              <w:pStyle w:val="Compactpreformattedtable"/>
              <w:rPr>
                <w:sz w:val="16"/>
                <w:szCs w:val="16"/>
              </w:rPr>
            </w:pPr>
            <w:r w:rsidRPr="006B36E2">
              <w:rPr>
                <w:sz w:val="16"/>
                <w:szCs w:val="16"/>
              </w:rPr>
              <w:t>468130.3713</w:t>
            </w:r>
          </w:p>
        </w:tc>
        <w:tc>
          <w:tcPr>
            <w:tcW w:w="0" w:type="auto"/>
            <w:hideMark/>
          </w:tcPr>
          <w:p w14:paraId="0D94299D" w14:textId="77777777" w:rsidR="006B36E2" w:rsidRPr="006B36E2" w:rsidRDefault="006B36E2" w:rsidP="006B36E2">
            <w:pPr>
              <w:pStyle w:val="Compactpreformattedtable"/>
              <w:rPr>
                <w:sz w:val="16"/>
                <w:szCs w:val="16"/>
              </w:rPr>
            </w:pPr>
            <w:r w:rsidRPr="006B36E2">
              <w:rPr>
                <w:sz w:val="16"/>
                <w:szCs w:val="16"/>
              </w:rPr>
              <w:t>2.431836e+09</w:t>
            </w:r>
          </w:p>
        </w:tc>
      </w:tr>
      <w:tr w:rsidR="006B36E2" w:rsidRPr="006B36E2" w14:paraId="495DA21D" w14:textId="77777777" w:rsidTr="006B36E2">
        <w:tc>
          <w:tcPr>
            <w:tcW w:w="0" w:type="auto"/>
            <w:hideMark/>
          </w:tcPr>
          <w:p w14:paraId="79B12F81"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1D786E8D"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3035CAB3" w14:textId="77777777" w:rsidR="006B36E2" w:rsidRPr="006B36E2" w:rsidRDefault="006B36E2" w:rsidP="006B36E2">
            <w:pPr>
              <w:pStyle w:val="Compactpreformattedtable"/>
              <w:rPr>
                <w:sz w:val="16"/>
                <w:szCs w:val="16"/>
              </w:rPr>
            </w:pPr>
            <w:proofErr w:type="spellStart"/>
            <w:r w:rsidRPr="006B36E2">
              <w:rPr>
                <w:sz w:val="16"/>
                <w:szCs w:val="16"/>
              </w:rPr>
              <w:t>anaerobicDigestion</w:t>
            </w:r>
            <w:proofErr w:type="spellEnd"/>
          </w:p>
        </w:tc>
        <w:tc>
          <w:tcPr>
            <w:tcW w:w="0" w:type="auto"/>
            <w:hideMark/>
          </w:tcPr>
          <w:p w14:paraId="1AAE06B4"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2143DA6B"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431F0919" w14:textId="77777777" w:rsidR="006B36E2" w:rsidRPr="006B36E2" w:rsidRDefault="006B36E2" w:rsidP="006B36E2">
            <w:pPr>
              <w:pStyle w:val="Compactpreformattedtable"/>
              <w:rPr>
                <w:sz w:val="16"/>
                <w:szCs w:val="16"/>
              </w:rPr>
            </w:pPr>
            <w:r w:rsidRPr="006B36E2">
              <w:rPr>
                <w:sz w:val="16"/>
                <w:szCs w:val="16"/>
              </w:rPr>
              <w:t>4.932163e+04</w:t>
            </w:r>
          </w:p>
        </w:tc>
        <w:tc>
          <w:tcPr>
            <w:tcW w:w="0" w:type="auto"/>
            <w:hideMark/>
          </w:tcPr>
          <w:p w14:paraId="18ACCFD6"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8AE10B8"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08C443BB"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6C670B16"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48214700"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FAD9627" w14:textId="77777777" w:rsidR="006B36E2" w:rsidRPr="006B36E2" w:rsidRDefault="006B36E2" w:rsidP="006B36E2">
            <w:pPr>
              <w:pStyle w:val="Compactpreformattedtable"/>
              <w:rPr>
                <w:sz w:val="16"/>
                <w:szCs w:val="16"/>
              </w:rPr>
            </w:pPr>
            <w:r w:rsidRPr="006B36E2">
              <w:rPr>
                <w:sz w:val="16"/>
                <w:szCs w:val="16"/>
              </w:rPr>
              <w:t>-5592.4907</w:t>
            </w:r>
          </w:p>
        </w:tc>
        <w:tc>
          <w:tcPr>
            <w:tcW w:w="0" w:type="auto"/>
            <w:hideMark/>
          </w:tcPr>
          <w:p w14:paraId="01663721" w14:textId="77777777" w:rsidR="006B36E2" w:rsidRPr="006B36E2" w:rsidRDefault="006B36E2" w:rsidP="006B36E2">
            <w:pPr>
              <w:pStyle w:val="Compactpreformattedtable"/>
              <w:rPr>
                <w:sz w:val="16"/>
                <w:szCs w:val="16"/>
              </w:rPr>
            </w:pPr>
            <w:r w:rsidRPr="006B36E2">
              <w:rPr>
                <w:sz w:val="16"/>
                <w:szCs w:val="16"/>
              </w:rPr>
              <w:t>-2.758308e+08</w:t>
            </w:r>
          </w:p>
        </w:tc>
      </w:tr>
      <w:tr w:rsidR="006B36E2" w:rsidRPr="006B36E2" w14:paraId="6D91F30F" w14:textId="77777777" w:rsidTr="006B36E2">
        <w:tc>
          <w:tcPr>
            <w:tcW w:w="0" w:type="auto"/>
            <w:hideMark/>
          </w:tcPr>
          <w:p w14:paraId="2821040F"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15A58A5E"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0ABA069A" w14:textId="77777777" w:rsidR="006B36E2" w:rsidRPr="006B36E2" w:rsidRDefault="006B36E2" w:rsidP="006B36E2">
            <w:pPr>
              <w:pStyle w:val="Compactpreformattedtable"/>
              <w:rPr>
                <w:sz w:val="16"/>
                <w:szCs w:val="16"/>
              </w:rPr>
            </w:pPr>
            <w:r w:rsidRPr="006B36E2">
              <w:rPr>
                <w:sz w:val="16"/>
                <w:szCs w:val="16"/>
              </w:rPr>
              <w:t>combustion</w:t>
            </w:r>
          </w:p>
        </w:tc>
        <w:tc>
          <w:tcPr>
            <w:tcW w:w="0" w:type="auto"/>
            <w:hideMark/>
          </w:tcPr>
          <w:p w14:paraId="1D9BFC3E"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04289624"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24149EB9"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4619E929"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B12AE72"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46BB427A"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18F20DED"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190CFB24"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20B56D7" w14:textId="77777777" w:rsidR="006B36E2" w:rsidRPr="006B36E2" w:rsidRDefault="006B36E2" w:rsidP="006B36E2">
            <w:pPr>
              <w:pStyle w:val="Compactpreformattedtable"/>
              <w:rPr>
                <w:sz w:val="16"/>
                <w:szCs w:val="16"/>
              </w:rPr>
            </w:pPr>
            <w:r w:rsidRPr="006B36E2">
              <w:rPr>
                <w:sz w:val="16"/>
                <w:szCs w:val="16"/>
              </w:rPr>
              <w:t>-574.1139</w:t>
            </w:r>
          </w:p>
        </w:tc>
        <w:tc>
          <w:tcPr>
            <w:tcW w:w="0" w:type="auto"/>
            <w:hideMark/>
          </w:tcPr>
          <w:p w14:paraId="280F49E1"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7C02533B" w14:textId="77777777" w:rsidTr="006B36E2">
        <w:tc>
          <w:tcPr>
            <w:tcW w:w="0" w:type="auto"/>
            <w:hideMark/>
          </w:tcPr>
          <w:p w14:paraId="13267ABE"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463F7AE7"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0C5ACC62" w14:textId="77777777" w:rsidR="006B36E2" w:rsidRPr="006B36E2" w:rsidRDefault="006B36E2" w:rsidP="006B36E2">
            <w:pPr>
              <w:pStyle w:val="Compactpreformattedtable"/>
              <w:rPr>
                <w:sz w:val="16"/>
                <w:szCs w:val="16"/>
              </w:rPr>
            </w:pPr>
            <w:r w:rsidRPr="006B36E2">
              <w:rPr>
                <w:sz w:val="16"/>
                <w:szCs w:val="16"/>
              </w:rPr>
              <w:t>combustion</w:t>
            </w:r>
          </w:p>
        </w:tc>
        <w:tc>
          <w:tcPr>
            <w:tcW w:w="0" w:type="auto"/>
            <w:hideMark/>
          </w:tcPr>
          <w:p w14:paraId="125F84A0"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756FAA5D"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57E7B37C"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6EDD8611"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36D3B34"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50850BA3"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1B1C4C93"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27B26D82"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031FE05C" w14:textId="77777777" w:rsidR="006B36E2" w:rsidRPr="006B36E2" w:rsidRDefault="006B36E2" w:rsidP="006B36E2">
            <w:pPr>
              <w:pStyle w:val="Compactpreformattedtable"/>
              <w:rPr>
                <w:sz w:val="16"/>
                <w:szCs w:val="16"/>
              </w:rPr>
            </w:pPr>
            <w:r w:rsidRPr="006B36E2">
              <w:rPr>
                <w:sz w:val="16"/>
                <w:szCs w:val="16"/>
              </w:rPr>
              <w:t>-574.1139</w:t>
            </w:r>
          </w:p>
        </w:tc>
        <w:tc>
          <w:tcPr>
            <w:tcW w:w="0" w:type="auto"/>
            <w:hideMark/>
          </w:tcPr>
          <w:p w14:paraId="78EECB83"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7638F13D" w14:textId="77777777" w:rsidTr="006B36E2">
        <w:tc>
          <w:tcPr>
            <w:tcW w:w="0" w:type="auto"/>
            <w:hideMark/>
          </w:tcPr>
          <w:p w14:paraId="003FEBE8"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2F49E54B"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40EE4910" w14:textId="77777777" w:rsidR="006B36E2" w:rsidRPr="006B36E2" w:rsidRDefault="006B36E2" w:rsidP="006B36E2">
            <w:pPr>
              <w:pStyle w:val="Compactpreformattedtable"/>
              <w:rPr>
                <w:sz w:val="16"/>
                <w:szCs w:val="16"/>
              </w:rPr>
            </w:pPr>
            <w:r w:rsidRPr="006B36E2">
              <w:rPr>
                <w:sz w:val="16"/>
                <w:szCs w:val="16"/>
              </w:rPr>
              <w:t>composting</w:t>
            </w:r>
          </w:p>
        </w:tc>
        <w:tc>
          <w:tcPr>
            <w:tcW w:w="0" w:type="auto"/>
            <w:hideMark/>
          </w:tcPr>
          <w:p w14:paraId="1075B25F"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0E48ABE6"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14F751AD"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6F051962"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1ABC601"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25D7E284"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6619A6BC"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011E70C3"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07D8A2FD" w14:textId="77777777" w:rsidR="006B36E2" w:rsidRPr="006B36E2" w:rsidRDefault="006B36E2" w:rsidP="006B36E2">
            <w:pPr>
              <w:pStyle w:val="Compactpreformattedtable"/>
              <w:rPr>
                <w:sz w:val="16"/>
                <w:szCs w:val="16"/>
              </w:rPr>
            </w:pPr>
            <w:r w:rsidRPr="006B36E2">
              <w:rPr>
                <w:sz w:val="16"/>
                <w:szCs w:val="16"/>
              </w:rPr>
              <w:t>-543.1128</w:t>
            </w:r>
          </w:p>
        </w:tc>
        <w:tc>
          <w:tcPr>
            <w:tcW w:w="0" w:type="auto"/>
            <w:hideMark/>
          </w:tcPr>
          <w:p w14:paraId="1CF17597"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4E291E87" w14:textId="77777777" w:rsidTr="006B36E2">
        <w:tc>
          <w:tcPr>
            <w:tcW w:w="0" w:type="auto"/>
            <w:hideMark/>
          </w:tcPr>
          <w:p w14:paraId="018BAF62"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66D3E1FF"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6991D199" w14:textId="77777777" w:rsidR="006B36E2" w:rsidRPr="006B36E2" w:rsidRDefault="006B36E2" w:rsidP="006B36E2">
            <w:pPr>
              <w:pStyle w:val="Compactpreformattedtable"/>
              <w:rPr>
                <w:sz w:val="16"/>
                <w:szCs w:val="16"/>
              </w:rPr>
            </w:pPr>
            <w:r w:rsidRPr="006B36E2">
              <w:rPr>
                <w:sz w:val="16"/>
                <w:szCs w:val="16"/>
              </w:rPr>
              <w:t>landfilling</w:t>
            </w:r>
          </w:p>
        </w:tc>
        <w:tc>
          <w:tcPr>
            <w:tcW w:w="0" w:type="auto"/>
            <w:hideMark/>
          </w:tcPr>
          <w:p w14:paraId="1A22B759"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40E07FDD"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7F961367"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3B73599E"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5341DE56"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20FB5E37"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665A16B4"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2925F679"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06D35D5" w14:textId="77777777" w:rsidR="006B36E2" w:rsidRPr="006B36E2" w:rsidRDefault="006B36E2" w:rsidP="006B36E2">
            <w:pPr>
              <w:pStyle w:val="Compactpreformattedtable"/>
              <w:rPr>
                <w:sz w:val="16"/>
                <w:szCs w:val="16"/>
              </w:rPr>
            </w:pPr>
            <w:r w:rsidRPr="006B36E2">
              <w:rPr>
                <w:sz w:val="16"/>
                <w:szCs w:val="16"/>
              </w:rPr>
              <w:t>319.6540</w:t>
            </w:r>
          </w:p>
        </w:tc>
        <w:tc>
          <w:tcPr>
            <w:tcW w:w="0" w:type="auto"/>
            <w:hideMark/>
          </w:tcPr>
          <w:p w14:paraId="68B6F6DB"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78460E59" w14:textId="77777777" w:rsidTr="006B36E2">
        <w:tc>
          <w:tcPr>
            <w:tcW w:w="0" w:type="auto"/>
            <w:hideMark/>
          </w:tcPr>
          <w:p w14:paraId="1A84FB42" w14:textId="77777777" w:rsidR="006B36E2" w:rsidRPr="006B36E2" w:rsidRDefault="006B36E2" w:rsidP="006B36E2">
            <w:pPr>
              <w:pStyle w:val="Compactpreformattedtable"/>
              <w:rPr>
                <w:sz w:val="16"/>
                <w:szCs w:val="16"/>
              </w:rPr>
            </w:pPr>
            <w:r w:rsidRPr="006B36E2">
              <w:rPr>
                <w:sz w:val="16"/>
                <w:szCs w:val="16"/>
              </w:rPr>
              <w:lastRenderedPageBreak/>
              <w:t>City A</w:t>
            </w:r>
          </w:p>
        </w:tc>
        <w:tc>
          <w:tcPr>
            <w:tcW w:w="0" w:type="auto"/>
            <w:hideMark/>
          </w:tcPr>
          <w:p w14:paraId="7AA7E120"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157473C7" w14:textId="77777777" w:rsidR="006B36E2" w:rsidRPr="006B36E2" w:rsidRDefault="006B36E2" w:rsidP="006B36E2">
            <w:pPr>
              <w:pStyle w:val="Compactpreformattedtable"/>
              <w:rPr>
                <w:sz w:val="16"/>
                <w:szCs w:val="16"/>
              </w:rPr>
            </w:pPr>
            <w:proofErr w:type="spellStart"/>
            <w:r w:rsidRPr="006B36E2">
              <w:rPr>
                <w:sz w:val="16"/>
                <w:szCs w:val="16"/>
              </w:rPr>
              <w:t>anaerobicDigestion</w:t>
            </w:r>
            <w:proofErr w:type="spellEnd"/>
          </w:p>
        </w:tc>
        <w:tc>
          <w:tcPr>
            <w:tcW w:w="0" w:type="auto"/>
            <w:hideMark/>
          </w:tcPr>
          <w:p w14:paraId="2F8A432E"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664003CA"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40DE528C" w14:textId="77777777" w:rsidR="006B36E2" w:rsidRPr="006B36E2" w:rsidRDefault="006B36E2" w:rsidP="006B36E2">
            <w:pPr>
              <w:pStyle w:val="Compactpreformattedtable"/>
              <w:rPr>
                <w:sz w:val="16"/>
                <w:szCs w:val="16"/>
              </w:rPr>
            </w:pPr>
            <w:r w:rsidRPr="006B36E2">
              <w:rPr>
                <w:sz w:val="16"/>
                <w:szCs w:val="16"/>
              </w:rPr>
              <w:t>4.932163e+04</w:t>
            </w:r>
          </w:p>
        </w:tc>
        <w:tc>
          <w:tcPr>
            <w:tcW w:w="0" w:type="auto"/>
            <w:hideMark/>
          </w:tcPr>
          <w:p w14:paraId="2C11897F"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7D48F4D"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708A3F5B"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02AD83B8"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55A2CE7C"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1D83E11" w14:textId="77777777" w:rsidR="006B36E2" w:rsidRPr="006B36E2" w:rsidRDefault="006B36E2" w:rsidP="006B36E2">
            <w:pPr>
              <w:pStyle w:val="Compactpreformattedtable"/>
              <w:rPr>
                <w:sz w:val="16"/>
                <w:szCs w:val="16"/>
              </w:rPr>
            </w:pPr>
            <w:r w:rsidRPr="006B36E2">
              <w:rPr>
                <w:sz w:val="16"/>
                <w:szCs w:val="16"/>
              </w:rPr>
              <w:t>603.4704</w:t>
            </w:r>
          </w:p>
        </w:tc>
        <w:tc>
          <w:tcPr>
            <w:tcW w:w="0" w:type="auto"/>
            <w:hideMark/>
          </w:tcPr>
          <w:p w14:paraId="3FD20CE9" w14:textId="77777777" w:rsidR="006B36E2" w:rsidRPr="006B36E2" w:rsidRDefault="006B36E2" w:rsidP="006B36E2">
            <w:pPr>
              <w:pStyle w:val="Compactpreformattedtable"/>
              <w:rPr>
                <w:sz w:val="16"/>
                <w:szCs w:val="16"/>
              </w:rPr>
            </w:pPr>
            <w:r w:rsidRPr="006B36E2">
              <w:rPr>
                <w:sz w:val="16"/>
                <w:szCs w:val="16"/>
              </w:rPr>
              <w:t>2.976415e+07</w:t>
            </w:r>
          </w:p>
        </w:tc>
      </w:tr>
      <w:tr w:rsidR="006B36E2" w:rsidRPr="006B36E2" w14:paraId="75F2344B" w14:textId="77777777" w:rsidTr="006B36E2">
        <w:tc>
          <w:tcPr>
            <w:tcW w:w="0" w:type="auto"/>
            <w:hideMark/>
          </w:tcPr>
          <w:p w14:paraId="32A16604"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74D380B1"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70FCECF3" w14:textId="77777777" w:rsidR="006B36E2" w:rsidRPr="006B36E2" w:rsidRDefault="006B36E2" w:rsidP="006B36E2">
            <w:pPr>
              <w:pStyle w:val="Compactpreformattedtable"/>
              <w:rPr>
                <w:sz w:val="16"/>
                <w:szCs w:val="16"/>
              </w:rPr>
            </w:pPr>
            <w:r w:rsidRPr="006B36E2">
              <w:rPr>
                <w:sz w:val="16"/>
                <w:szCs w:val="16"/>
              </w:rPr>
              <w:t>combustion</w:t>
            </w:r>
          </w:p>
        </w:tc>
        <w:tc>
          <w:tcPr>
            <w:tcW w:w="0" w:type="auto"/>
            <w:hideMark/>
          </w:tcPr>
          <w:p w14:paraId="321B20C9"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55C59842"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186F02A2"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75C4AE7B"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15669647"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1B9FE35C"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5FE1F16C"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79F7B47E"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ED43412" w14:textId="77777777" w:rsidR="006B36E2" w:rsidRPr="006B36E2" w:rsidRDefault="006B36E2" w:rsidP="006B36E2">
            <w:pPr>
              <w:pStyle w:val="Compactpreformattedtable"/>
              <w:rPr>
                <w:sz w:val="16"/>
                <w:szCs w:val="16"/>
              </w:rPr>
            </w:pPr>
            <w:r w:rsidRPr="006B36E2">
              <w:rPr>
                <w:sz w:val="16"/>
                <w:szCs w:val="16"/>
              </w:rPr>
              <w:t>603.4704</w:t>
            </w:r>
          </w:p>
        </w:tc>
        <w:tc>
          <w:tcPr>
            <w:tcW w:w="0" w:type="auto"/>
            <w:hideMark/>
          </w:tcPr>
          <w:p w14:paraId="1DDE5867"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1F488352" w14:textId="77777777" w:rsidTr="006B36E2">
        <w:tc>
          <w:tcPr>
            <w:tcW w:w="0" w:type="auto"/>
            <w:hideMark/>
          </w:tcPr>
          <w:p w14:paraId="67CD0905"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3FDFF4AF"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0DBABEAF" w14:textId="77777777" w:rsidR="006B36E2" w:rsidRPr="006B36E2" w:rsidRDefault="006B36E2" w:rsidP="006B36E2">
            <w:pPr>
              <w:pStyle w:val="Compactpreformattedtable"/>
              <w:rPr>
                <w:sz w:val="16"/>
                <w:szCs w:val="16"/>
              </w:rPr>
            </w:pPr>
            <w:r w:rsidRPr="006B36E2">
              <w:rPr>
                <w:sz w:val="16"/>
                <w:szCs w:val="16"/>
              </w:rPr>
              <w:t>combustion</w:t>
            </w:r>
          </w:p>
        </w:tc>
        <w:tc>
          <w:tcPr>
            <w:tcW w:w="0" w:type="auto"/>
            <w:hideMark/>
          </w:tcPr>
          <w:p w14:paraId="503202A2"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299BF07F"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5E660456"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0AC14D08"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4B4F410"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1D03E095"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38CB74A5"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7046A07A"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0874D8C" w14:textId="77777777" w:rsidR="006B36E2" w:rsidRPr="006B36E2" w:rsidRDefault="006B36E2" w:rsidP="006B36E2">
            <w:pPr>
              <w:pStyle w:val="Compactpreformattedtable"/>
              <w:rPr>
                <w:sz w:val="16"/>
                <w:szCs w:val="16"/>
              </w:rPr>
            </w:pPr>
            <w:r w:rsidRPr="006B36E2">
              <w:rPr>
                <w:sz w:val="16"/>
                <w:szCs w:val="16"/>
              </w:rPr>
              <w:t>603.4704</w:t>
            </w:r>
          </w:p>
        </w:tc>
        <w:tc>
          <w:tcPr>
            <w:tcW w:w="0" w:type="auto"/>
            <w:hideMark/>
          </w:tcPr>
          <w:p w14:paraId="41B6DCFC"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0D23AC2C" w14:textId="77777777" w:rsidTr="006B36E2">
        <w:tc>
          <w:tcPr>
            <w:tcW w:w="0" w:type="auto"/>
            <w:hideMark/>
          </w:tcPr>
          <w:p w14:paraId="3BE2971D"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7ECC0175"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7360E21B" w14:textId="77777777" w:rsidR="006B36E2" w:rsidRPr="006B36E2" w:rsidRDefault="006B36E2" w:rsidP="006B36E2">
            <w:pPr>
              <w:pStyle w:val="Compactpreformattedtable"/>
              <w:rPr>
                <w:sz w:val="16"/>
                <w:szCs w:val="16"/>
              </w:rPr>
            </w:pPr>
            <w:r w:rsidRPr="006B36E2">
              <w:rPr>
                <w:sz w:val="16"/>
                <w:szCs w:val="16"/>
              </w:rPr>
              <w:t>composting</w:t>
            </w:r>
          </w:p>
        </w:tc>
        <w:tc>
          <w:tcPr>
            <w:tcW w:w="0" w:type="auto"/>
            <w:hideMark/>
          </w:tcPr>
          <w:p w14:paraId="66CF28B5"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34598E2F"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6AB06029"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0B6602DA"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38825A2"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791899C8"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3FD07701"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3B724A30"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A94F1B3" w14:textId="77777777" w:rsidR="006B36E2" w:rsidRPr="006B36E2" w:rsidRDefault="006B36E2" w:rsidP="006B36E2">
            <w:pPr>
              <w:pStyle w:val="Compactpreformattedtable"/>
              <w:rPr>
                <w:sz w:val="16"/>
                <w:szCs w:val="16"/>
              </w:rPr>
            </w:pPr>
            <w:r w:rsidRPr="006B36E2">
              <w:rPr>
                <w:sz w:val="16"/>
                <w:szCs w:val="16"/>
              </w:rPr>
              <w:t>603.4704</w:t>
            </w:r>
          </w:p>
        </w:tc>
        <w:tc>
          <w:tcPr>
            <w:tcW w:w="0" w:type="auto"/>
            <w:hideMark/>
          </w:tcPr>
          <w:p w14:paraId="2F0926D6"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177A1411" w14:textId="77777777" w:rsidTr="006B36E2">
        <w:tc>
          <w:tcPr>
            <w:tcW w:w="0" w:type="auto"/>
            <w:hideMark/>
          </w:tcPr>
          <w:p w14:paraId="2C90D1F4"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4AD3396F"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244F2F38" w14:textId="77777777" w:rsidR="006B36E2" w:rsidRPr="006B36E2" w:rsidRDefault="006B36E2" w:rsidP="006B36E2">
            <w:pPr>
              <w:pStyle w:val="Compactpreformattedtable"/>
              <w:rPr>
                <w:sz w:val="16"/>
                <w:szCs w:val="16"/>
              </w:rPr>
            </w:pPr>
            <w:r w:rsidRPr="006B36E2">
              <w:rPr>
                <w:sz w:val="16"/>
                <w:szCs w:val="16"/>
              </w:rPr>
              <w:t>landfilling</w:t>
            </w:r>
          </w:p>
        </w:tc>
        <w:tc>
          <w:tcPr>
            <w:tcW w:w="0" w:type="auto"/>
            <w:hideMark/>
          </w:tcPr>
          <w:p w14:paraId="0CD32D4C"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1C7D67B2"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11FFDC27"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1FAD7865"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5CF08552"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12377156"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74039BD9"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497EC918"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1FF581E6" w14:textId="77777777" w:rsidR="006B36E2" w:rsidRPr="006B36E2" w:rsidRDefault="006B36E2" w:rsidP="006B36E2">
            <w:pPr>
              <w:pStyle w:val="Compactpreformattedtable"/>
              <w:rPr>
                <w:sz w:val="16"/>
                <w:szCs w:val="16"/>
              </w:rPr>
            </w:pPr>
            <w:r w:rsidRPr="006B36E2">
              <w:rPr>
                <w:sz w:val="16"/>
                <w:szCs w:val="16"/>
              </w:rPr>
              <w:t>603.4704</w:t>
            </w:r>
          </w:p>
        </w:tc>
        <w:tc>
          <w:tcPr>
            <w:tcW w:w="0" w:type="auto"/>
            <w:hideMark/>
          </w:tcPr>
          <w:p w14:paraId="288528C7"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57E356D5" w14:textId="77777777" w:rsidTr="006B36E2">
        <w:tc>
          <w:tcPr>
            <w:tcW w:w="0" w:type="auto"/>
            <w:hideMark/>
          </w:tcPr>
          <w:p w14:paraId="41608560"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2EE98C5E"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50BAB97B"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266A7A87"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5DEB5486"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28167D76" w14:textId="77777777" w:rsidR="006B36E2" w:rsidRPr="006B36E2" w:rsidRDefault="006B36E2" w:rsidP="006B36E2">
            <w:pPr>
              <w:pStyle w:val="Compactpreformattedtable"/>
              <w:rPr>
                <w:sz w:val="16"/>
                <w:szCs w:val="16"/>
              </w:rPr>
            </w:pPr>
            <w:r w:rsidRPr="006B36E2">
              <w:rPr>
                <w:sz w:val="16"/>
                <w:szCs w:val="16"/>
              </w:rPr>
              <w:t>4.932163e+04</w:t>
            </w:r>
          </w:p>
        </w:tc>
        <w:tc>
          <w:tcPr>
            <w:tcW w:w="0" w:type="auto"/>
            <w:hideMark/>
          </w:tcPr>
          <w:p w14:paraId="01D7D71C"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50640C56"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293A1DCE"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35963B28"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5F6846C5"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E6FDA38" w14:textId="77777777" w:rsidR="006B36E2" w:rsidRPr="006B36E2" w:rsidRDefault="006B36E2" w:rsidP="006B36E2">
            <w:pPr>
              <w:pStyle w:val="Compactpreformattedtable"/>
              <w:rPr>
                <w:sz w:val="16"/>
                <w:szCs w:val="16"/>
              </w:rPr>
            </w:pPr>
            <w:r w:rsidRPr="006B36E2">
              <w:rPr>
                <w:sz w:val="16"/>
                <w:szCs w:val="16"/>
              </w:rPr>
              <w:t>39043.8618</w:t>
            </w:r>
          </w:p>
        </w:tc>
        <w:tc>
          <w:tcPr>
            <w:tcW w:w="0" w:type="auto"/>
            <w:hideMark/>
          </w:tcPr>
          <w:p w14:paraId="64136A56" w14:textId="77777777" w:rsidR="006B36E2" w:rsidRPr="006B36E2" w:rsidRDefault="006B36E2" w:rsidP="006B36E2">
            <w:pPr>
              <w:pStyle w:val="Compactpreformattedtable"/>
              <w:rPr>
                <w:sz w:val="16"/>
                <w:szCs w:val="16"/>
              </w:rPr>
            </w:pPr>
            <w:r w:rsidRPr="006B36E2">
              <w:rPr>
                <w:sz w:val="16"/>
                <w:szCs w:val="16"/>
              </w:rPr>
              <w:t>1.925707e+09</w:t>
            </w:r>
          </w:p>
        </w:tc>
      </w:tr>
      <w:tr w:rsidR="006B36E2" w:rsidRPr="006B36E2" w14:paraId="3F93AE18" w14:textId="77777777" w:rsidTr="006B36E2">
        <w:tc>
          <w:tcPr>
            <w:tcW w:w="0" w:type="auto"/>
            <w:hideMark/>
          </w:tcPr>
          <w:p w14:paraId="4787114E"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23AFB4B4"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26B42F4A"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6986F1D0"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78F7A0C9"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4EE03242"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09F4F5E8"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158A764A"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7BE8A06A"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265EF0CE"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2348D0B3"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B7B2FE8" w14:textId="77777777" w:rsidR="006B36E2" w:rsidRPr="006B36E2" w:rsidRDefault="006B36E2" w:rsidP="006B36E2">
            <w:pPr>
              <w:pStyle w:val="Compactpreformattedtable"/>
              <w:rPr>
                <w:sz w:val="16"/>
                <w:szCs w:val="16"/>
              </w:rPr>
            </w:pPr>
            <w:r w:rsidRPr="006B36E2">
              <w:rPr>
                <w:sz w:val="16"/>
                <w:szCs w:val="16"/>
              </w:rPr>
              <w:t>39043.8618</w:t>
            </w:r>
          </w:p>
        </w:tc>
        <w:tc>
          <w:tcPr>
            <w:tcW w:w="0" w:type="auto"/>
            <w:hideMark/>
          </w:tcPr>
          <w:p w14:paraId="7FE998B1"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565A3D38" w14:textId="77777777" w:rsidTr="006B36E2">
        <w:tc>
          <w:tcPr>
            <w:tcW w:w="0" w:type="auto"/>
            <w:hideMark/>
          </w:tcPr>
          <w:p w14:paraId="1F8AA8DC"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257CC71B"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3EEF1FB7"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76A07F33"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063CD1EC"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664E1117"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5BF28EB3"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03593FB9"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11EE55C1"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7F5C93C4"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1D9DD16C"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A77E297" w14:textId="77777777" w:rsidR="006B36E2" w:rsidRPr="006B36E2" w:rsidRDefault="006B36E2" w:rsidP="006B36E2">
            <w:pPr>
              <w:pStyle w:val="Compactpreformattedtable"/>
              <w:rPr>
                <w:sz w:val="16"/>
                <w:szCs w:val="16"/>
              </w:rPr>
            </w:pPr>
            <w:r w:rsidRPr="006B36E2">
              <w:rPr>
                <w:sz w:val="16"/>
                <w:szCs w:val="16"/>
              </w:rPr>
              <w:t>39043.8618</w:t>
            </w:r>
          </w:p>
        </w:tc>
        <w:tc>
          <w:tcPr>
            <w:tcW w:w="0" w:type="auto"/>
            <w:hideMark/>
          </w:tcPr>
          <w:p w14:paraId="743CAA32"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3E8869E0" w14:textId="77777777" w:rsidTr="006B36E2">
        <w:tc>
          <w:tcPr>
            <w:tcW w:w="0" w:type="auto"/>
            <w:hideMark/>
          </w:tcPr>
          <w:p w14:paraId="5EEB6D53"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08CDFD25"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61752ECF"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6791A825"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59EC7153"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5EC46DD8"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30B6D881"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719C88F4"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1D3EEC68"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12001DB0"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297F9C7D"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1FA3400D" w14:textId="77777777" w:rsidR="006B36E2" w:rsidRPr="006B36E2" w:rsidRDefault="006B36E2" w:rsidP="006B36E2">
            <w:pPr>
              <w:pStyle w:val="Compactpreformattedtable"/>
              <w:rPr>
                <w:sz w:val="16"/>
                <w:szCs w:val="16"/>
              </w:rPr>
            </w:pPr>
            <w:r w:rsidRPr="006B36E2">
              <w:rPr>
                <w:sz w:val="16"/>
                <w:szCs w:val="16"/>
              </w:rPr>
              <w:t>39043.8618</w:t>
            </w:r>
          </w:p>
        </w:tc>
        <w:tc>
          <w:tcPr>
            <w:tcW w:w="0" w:type="auto"/>
            <w:hideMark/>
          </w:tcPr>
          <w:p w14:paraId="54DD07FD"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1203FBD7" w14:textId="77777777" w:rsidTr="006B36E2">
        <w:tc>
          <w:tcPr>
            <w:tcW w:w="0" w:type="auto"/>
            <w:hideMark/>
          </w:tcPr>
          <w:p w14:paraId="12527E9C"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01CFDE0C"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1E862EC1"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1CBC6507"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027C8FE5"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7FA8E934"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0E0765C2"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CD7833D"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02D2AB1B" w14:textId="77777777" w:rsidR="006B36E2" w:rsidRPr="006B36E2" w:rsidRDefault="006B36E2" w:rsidP="006B36E2">
            <w:pPr>
              <w:pStyle w:val="Compactpreformattedtable"/>
              <w:rPr>
                <w:sz w:val="16"/>
                <w:szCs w:val="16"/>
              </w:rPr>
            </w:pPr>
            <w:r w:rsidRPr="006B36E2">
              <w:rPr>
                <w:sz w:val="16"/>
                <w:szCs w:val="16"/>
              </w:rPr>
              <w:t>Energy demand</w:t>
            </w:r>
          </w:p>
        </w:tc>
        <w:tc>
          <w:tcPr>
            <w:tcW w:w="0" w:type="auto"/>
            <w:hideMark/>
          </w:tcPr>
          <w:p w14:paraId="66FAEC85" w14:textId="77777777" w:rsidR="006B36E2" w:rsidRPr="006B36E2" w:rsidRDefault="006B36E2" w:rsidP="006B36E2">
            <w:pPr>
              <w:pStyle w:val="Compactpreformattedtable"/>
              <w:rPr>
                <w:sz w:val="16"/>
                <w:szCs w:val="16"/>
              </w:rPr>
            </w:pPr>
            <w:r w:rsidRPr="006B36E2">
              <w:rPr>
                <w:sz w:val="16"/>
                <w:szCs w:val="16"/>
              </w:rPr>
              <w:t>MJ</w:t>
            </w:r>
          </w:p>
        </w:tc>
        <w:tc>
          <w:tcPr>
            <w:tcW w:w="0" w:type="auto"/>
            <w:hideMark/>
          </w:tcPr>
          <w:p w14:paraId="43508F9F"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04A2A76C" w14:textId="77777777" w:rsidR="006B36E2" w:rsidRPr="006B36E2" w:rsidRDefault="006B36E2" w:rsidP="006B36E2">
            <w:pPr>
              <w:pStyle w:val="Compactpreformattedtable"/>
              <w:rPr>
                <w:sz w:val="16"/>
                <w:szCs w:val="16"/>
              </w:rPr>
            </w:pPr>
            <w:r w:rsidRPr="006B36E2">
              <w:rPr>
                <w:sz w:val="16"/>
                <w:szCs w:val="16"/>
              </w:rPr>
              <w:t>39043.8618</w:t>
            </w:r>
          </w:p>
        </w:tc>
        <w:tc>
          <w:tcPr>
            <w:tcW w:w="0" w:type="auto"/>
            <w:hideMark/>
          </w:tcPr>
          <w:p w14:paraId="6EFD99D9"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5B247BD9" w14:textId="77777777" w:rsidTr="006B36E2">
        <w:tc>
          <w:tcPr>
            <w:tcW w:w="0" w:type="auto"/>
            <w:hideMark/>
          </w:tcPr>
          <w:p w14:paraId="3DE1310F"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0323F102"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14E18410" w14:textId="77777777" w:rsidR="006B36E2" w:rsidRPr="006B36E2" w:rsidRDefault="006B36E2" w:rsidP="006B36E2">
            <w:pPr>
              <w:pStyle w:val="Compactpreformattedtable"/>
              <w:rPr>
                <w:sz w:val="16"/>
                <w:szCs w:val="16"/>
              </w:rPr>
            </w:pPr>
            <w:r w:rsidRPr="006B36E2">
              <w:rPr>
                <w:sz w:val="16"/>
                <w:szCs w:val="16"/>
              </w:rPr>
              <w:t>landfilling</w:t>
            </w:r>
          </w:p>
        </w:tc>
        <w:tc>
          <w:tcPr>
            <w:tcW w:w="0" w:type="auto"/>
            <w:hideMark/>
          </w:tcPr>
          <w:p w14:paraId="2A942558"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10696F0C"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37D5DD2D" w14:textId="77777777" w:rsidR="006B36E2" w:rsidRPr="006B36E2" w:rsidRDefault="006B36E2" w:rsidP="006B36E2">
            <w:pPr>
              <w:pStyle w:val="Compactpreformattedtable"/>
              <w:rPr>
                <w:sz w:val="16"/>
                <w:szCs w:val="16"/>
              </w:rPr>
            </w:pPr>
            <w:r w:rsidRPr="006B36E2">
              <w:rPr>
                <w:sz w:val="16"/>
                <w:szCs w:val="16"/>
              </w:rPr>
              <w:t>2.827717e+03</w:t>
            </w:r>
          </w:p>
        </w:tc>
        <w:tc>
          <w:tcPr>
            <w:tcW w:w="0" w:type="auto"/>
            <w:hideMark/>
          </w:tcPr>
          <w:p w14:paraId="2292DB92"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76FE29CE"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0F96C5C4"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262DA27B"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3FBF1DF4"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1ECE83E" w14:textId="77777777" w:rsidR="006B36E2" w:rsidRPr="006B36E2" w:rsidRDefault="006B36E2" w:rsidP="006B36E2">
            <w:pPr>
              <w:pStyle w:val="Compactpreformattedtable"/>
              <w:rPr>
                <w:sz w:val="16"/>
                <w:szCs w:val="16"/>
              </w:rPr>
            </w:pPr>
            <w:r w:rsidRPr="006B36E2">
              <w:rPr>
                <w:sz w:val="16"/>
                <w:szCs w:val="16"/>
              </w:rPr>
              <w:t>216.3978</w:t>
            </w:r>
          </w:p>
        </w:tc>
        <w:tc>
          <w:tcPr>
            <w:tcW w:w="0" w:type="auto"/>
            <w:hideMark/>
          </w:tcPr>
          <w:p w14:paraId="18965AC2" w14:textId="77777777" w:rsidR="006B36E2" w:rsidRPr="006B36E2" w:rsidRDefault="006B36E2" w:rsidP="006B36E2">
            <w:pPr>
              <w:pStyle w:val="Compactpreformattedtable"/>
              <w:rPr>
                <w:sz w:val="16"/>
                <w:szCs w:val="16"/>
              </w:rPr>
            </w:pPr>
            <w:r w:rsidRPr="006B36E2">
              <w:rPr>
                <w:sz w:val="16"/>
                <w:szCs w:val="16"/>
              </w:rPr>
              <w:t>6.119116e+05</w:t>
            </w:r>
          </w:p>
        </w:tc>
      </w:tr>
      <w:tr w:rsidR="006B36E2" w:rsidRPr="006B36E2" w14:paraId="40429E41" w14:textId="77777777" w:rsidTr="006B36E2">
        <w:tc>
          <w:tcPr>
            <w:tcW w:w="0" w:type="auto"/>
            <w:hideMark/>
          </w:tcPr>
          <w:p w14:paraId="21B01697"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7B5F61C3"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15367DEA" w14:textId="77777777" w:rsidR="006B36E2" w:rsidRPr="006B36E2" w:rsidRDefault="006B36E2" w:rsidP="006B36E2">
            <w:pPr>
              <w:pStyle w:val="Compactpreformattedtable"/>
              <w:rPr>
                <w:sz w:val="16"/>
                <w:szCs w:val="16"/>
              </w:rPr>
            </w:pPr>
            <w:r w:rsidRPr="006B36E2">
              <w:rPr>
                <w:sz w:val="16"/>
                <w:szCs w:val="16"/>
              </w:rPr>
              <w:t>recycling</w:t>
            </w:r>
          </w:p>
        </w:tc>
        <w:tc>
          <w:tcPr>
            <w:tcW w:w="0" w:type="auto"/>
            <w:hideMark/>
          </w:tcPr>
          <w:p w14:paraId="66892816"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36D3C908"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75D4071A" w14:textId="77777777" w:rsidR="006B36E2" w:rsidRPr="006B36E2" w:rsidRDefault="006B36E2" w:rsidP="006B36E2">
            <w:pPr>
              <w:pStyle w:val="Compactpreformattedtable"/>
              <w:rPr>
                <w:sz w:val="16"/>
                <w:szCs w:val="16"/>
              </w:rPr>
            </w:pPr>
            <w:r w:rsidRPr="006B36E2">
              <w:rPr>
                <w:sz w:val="16"/>
                <w:szCs w:val="16"/>
              </w:rPr>
              <w:t>2.367066e+03</w:t>
            </w:r>
          </w:p>
        </w:tc>
        <w:tc>
          <w:tcPr>
            <w:tcW w:w="0" w:type="auto"/>
            <w:hideMark/>
          </w:tcPr>
          <w:p w14:paraId="6221706C"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7E2C25E"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11474F8A"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77C32E3B"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15D18A1E"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2AC5DF8" w14:textId="77777777" w:rsidR="006B36E2" w:rsidRPr="006B36E2" w:rsidRDefault="006B36E2" w:rsidP="006B36E2">
            <w:pPr>
              <w:pStyle w:val="Compactpreformattedtable"/>
              <w:rPr>
                <w:sz w:val="16"/>
                <w:szCs w:val="16"/>
              </w:rPr>
            </w:pPr>
            <w:r w:rsidRPr="006B36E2">
              <w:rPr>
                <w:sz w:val="16"/>
                <w:szCs w:val="16"/>
              </w:rPr>
              <w:t>-8811.4635</w:t>
            </w:r>
          </w:p>
        </w:tc>
        <w:tc>
          <w:tcPr>
            <w:tcW w:w="0" w:type="auto"/>
            <w:hideMark/>
          </w:tcPr>
          <w:p w14:paraId="499DA7FE" w14:textId="77777777" w:rsidR="006B36E2" w:rsidRPr="006B36E2" w:rsidRDefault="006B36E2" w:rsidP="006B36E2">
            <w:pPr>
              <w:pStyle w:val="Compactpreformattedtable"/>
              <w:rPr>
                <w:sz w:val="16"/>
                <w:szCs w:val="16"/>
              </w:rPr>
            </w:pPr>
            <w:r w:rsidRPr="006B36E2">
              <w:rPr>
                <w:sz w:val="16"/>
                <w:szCs w:val="16"/>
              </w:rPr>
              <w:t>-2.085732e+07</w:t>
            </w:r>
          </w:p>
        </w:tc>
      </w:tr>
      <w:tr w:rsidR="006B36E2" w:rsidRPr="006B36E2" w14:paraId="796EAE55" w14:textId="77777777" w:rsidTr="006B36E2">
        <w:tc>
          <w:tcPr>
            <w:tcW w:w="0" w:type="auto"/>
            <w:hideMark/>
          </w:tcPr>
          <w:p w14:paraId="56BDFB6E"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5163804E"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713E05E7" w14:textId="77777777" w:rsidR="006B36E2" w:rsidRPr="006B36E2" w:rsidRDefault="006B36E2" w:rsidP="006B36E2">
            <w:pPr>
              <w:pStyle w:val="Compactpreformattedtable"/>
              <w:rPr>
                <w:sz w:val="16"/>
                <w:szCs w:val="16"/>
              </w:rPr>
            </w:pPr>
            <w:r w:rsidRPr="006B36E2">
              <w:rPr>
                <w:sz w:val="16"/>
                <w:szCs w:val="16"/>
              </w:rPr>
              <w:t>landfilling</w:t>
            </w:r>
          </w:p>
        </w:tc>
        <w:tc>
          <w:tcPr>
            <w:tcW w:w="0" w:type="auto"/>
            <w:hideMark/>
          </w:tcPr>
          <w:p w14:paraId="73755963"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77F32F83"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47729ADE" w14:textId="77777777" w:rsidR="006B36E2" w:rsidRPr="006B36E2" w:rsidRDefault="006B36E2" w:rsidP="006B36E2">
            <w:pPr>
              <w:pStyle w:val="Compactpreformattedtable"/>
              <w:rPr>
                <w:sz w:val="16"/>
                <w:szCs w:val="16"/>
              </w:rPr>
            </w:pPr>
            <w:r w:rsidRPr="006B36E2">
              <w:rPr>
                <w:sz w:val="16"/>
                <w:szCs w:val="16"/>
              </w:rPr>
              <w:t>2.827717e+03</w:t>
            </w:r>
          </w:p>
        </w:tc>
        <w:tc>
          <w:tcPr>
            <w:tcW w:w="0" w:type="auto"/>
            <w:hideMark/>
          </w:tcPr>
          <w:p w14:paraId="12AC0E3E"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DAB20F6"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591C5F4C"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3080D009"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58B9B28C"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703976C" w14:textId="77777777" w:rsidR="006B36E2" w:rsidRPr="006B36E2" w:rsidRDefault="006B36E2" w:rsidP="006B36E2">
            <w:pPr>
              <w:pStyle w:val="Compactpreformattedtable"/>
              <w:rPr>
                <w:sz w:val="16"/>
                <w:szCs w:val="16"/>
              </w:rPr>
            </w:pPr>
            <w:r w:rsidRPr="006B36E2">
              <w:rPr>
                <w:sz w:val="16"/>
                <w:szCs w:val="16"/>
              </w:rPr>
              <w:t>108.2953</w:t>
            </w:r>
          </w:p>
        </w:tc>
        <w:tc>
          <w:tcPr>
            <w:tcW w:w="0" w:type="auto"/>
            <w:hideMark/>
          </w:tcPr>
          <w:p w14:paraId="0FD50006" w14:textId="77777777" w:rsidR="006B36E2" w:rsidRPr="006B36E2" w:rsidRDefault="006B36E2" w:rsidP="006B36E2">
            <w:pPr>
              <w:pStyle w:val="Compactpreformattedtable"/>
              <w:rPr>
                <w:sz w:val="16"/>
                <w:szCs w:val="16"/>
              </w:rPr>
            </w:pPr>
            <w:r w:rsidRPr="006B36E2">
              <w:rPr>
                <w:sz w:val="16"/>
                <w:szCs w:val="16"/>
              </w:rPr>
              <w:t>3.062285e+05</w:t>
            </w:r>
          </w:p>
        </w:tc>
      </w:tr>
      <w:tr w:rsidR="006B36E2" w:rsidRPr="006B36E2" w14:paraId="292ADDBE" w14:textId="77777777" w:rsidTr="006B36E2">
        <w:tc>
          <w:tcPr>
            <w:tcW w:w="0" w:type="auto"/>
            <w:hideMark/>
          </w:tcPr>
          <w:p w14:paraId="2622F003"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255E63C1"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3125B396" w14:textId="77777777" w:rsidR="006B36E2" w:rsidRPr="006B36E2" w:rsidRDefault="006B36E2" w:rsidP="006B36E2">
            <w:pPr>
              <w:pStyle w:val="Compactpreformattedtable"/>
              <w:rPr>
                <w:sz w:val="16"/>
                <w:szCs w:val="16"/>
              </w:rPr>
            </w:pPr>
            <w:r w:rsidRPr="006B36E2">
              <w:rPr>
                <w:sz w:val="16"/>
                <w:szCs w:val="16"/>
              </w:rPr>
              <w:t>recycling</w:t>
            </w:r>
          </w:p>
        </w:tc>
        <w:tc>
          <w:tcPr>
            <w:tcW w:w="0" w:type="auto"/>
            <w:hideMark/>
          </w:tcPr>
          <w:p w14:paraId="0E675E7B"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2EA0581F"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58616305" w14:textId="77777777" w:rsidR="006B36E2" w:rsidRPr="006B36E2" w:rsidRDefault="006B36E2" w:rsidP="006B36E2">
            <w:pPr>
              <w:pStyle w:val="Compactpreformattedtable"/>
              <w:rPr>
                <w:sz w:val="16"/>
                <w:szCs w:val="16"/>
              </w:rPr>
            </w:pPr>
            <w:r w:rsidRPr="006B36E2">
              <w:rPr>
                <w:sz w:val="16"/>
                <w:szCs w:val="16"/>
              </w:rPr>
              <w:t>2.367066e+03</w:t>
            </w:r>
          </w:p>
        </w:tc>
        <w:tc>
          <w:tcPr>
            <w:tcW w:w="0" w:type="auto"/>
            <w:hideMark/>
          </w:tcPr>
          <w:p w14:paraId="2B2094C7"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1BF86798"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23AAE8C5"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6EB08A08"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05AC4527"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CE5A08A" w14:textId="77777777" w:rsidR="006B36E2" w:rsidRPr="006B36E2" w:rsidRDefault="006B36E2" w:rsidP="006B36E2">
            <w:pPr>
              <w:pStyle w:val="Compactpreformattedtable"/>
              <w:rPr>
                <w:sz w:val="16"/>
                <w:szCs w:val="16"/>
              </w:rPr>
            </w:pPr>
            <w:r w:rsidRPr="006B36E2">
              <w:rPr>
                <w:sz w:val="16"/>
                <w:szCs w:val="16"/>
              </w:rPr>
              <w:t>108.2953</w:t>
            </w:r>
          </w:p>
        </w:tc>
        <w:tc>
          <w:tcPr>
            <w:tcW w:w="0" w:type="auto"/>
            <w:hideMark/>
          </w:tcPr>
          <w:p w14:paraId="504CB0E3" w14:textId="77777777" w:rsidR="006B36E2" w:rsidRPr="006B36E2" w:rsidRDefault="006B36E2" w:rsidP="006B36E2">
            <w:pPr>
              <w:pStyle w:val="Compactpreformattedtable"/>
              <w:rPr>
                <w:sz w:val="16"/>
                <w:szCs w:val="16"/>
              </w:rPr>
            </w:pPr>
            <w:r w:rsidRPr="006B36E2">
              <w:rPr>
                <w:sz w:val="16"/>
                <w:szCs w:val="16"/>
              </w:rPr>
              <w:t>2.563422e+05</w:t>
            </w:r>
          </w:p>
        </w:tc>
      </w:tr>
      <w:tr w:rsidR="006B36E2" w:rsidRPr="006B36E2" w14:paraId="5DFF0D0B" w14:textId="77777777" w:rsidTr="006B36E2">
        <w:tc>
          <w:tcPr>
            <w:tcW w:w="0" w:type="auto"/>
            <w:hideMark/>
          </w:tcPr>
          <w:p w14:paraId="6C897D5D"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719B5397"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6EE2BCF7"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0B784C57"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21155BC8"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4B6EC7A5" w14:textId="77777777" w:rsidR="006B36E2" w:rsidRPr="006B36E2" w:rsidRDefault="006B36E2" w:rsidP="006B36E2">
            <w:pPr>
              <w:pStyle w:val="Compactpreformattedtable"/>
              <w:rPr>
                <w:sz w:val="16"/>
                <w:szCs w:val="16"/>
              </w:rPr>
            </w:pPr>
            <w:r w:rsidRPr="006B36E2">
              <w:rPr>
                <w:sz w:val="16"/>
                <w:szCs w:val="16"/>
              </w:rPr>
              <w:t>2.827717e+03</w:t>
            </w:r>
          </w:p>
        </w:tc>
        <w:tc>
          <w:tcPr>
            <w:tcW w:w="0" w:type="auto"/>
            <w:hideMark/>
          </w:tcPr>
          <w:p w14:paraId="73EDE36C"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083AA850"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4D57C520"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3B324214"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121DD0DC"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1CE2485D" w14:textId="77777777" w:rsidR="006B36E2" w:rsidRPr="006B36E2" w:rsidRDefault="006B36E2" w:rsidP="006B36E2">
            <w:pPr>
              <w:pStyle w:val="Compactpreformattedtable"/>
              <w:rPr>
                <w:sz w:val="16"/>
                <w:szCs w:val="16"/>
              </w:rPr>
            </w:pPr>
            <w:r w:rsidRPr="006B36E2">
              <w:rPr>
                <w:sz w:val="16"/>
                <w:szCs w:val="16"/>
              </w:rPr>
              <w:t>271442.1168</w:t>
            </w:r>
          </w:p>
        </w:tc>
        <w:tc>
          <w:tcPr>
            <w:tcW w:w="0" w:type="auto"/>
            <w:hideMark/>
          </w:tcPr>
          <w:p w14:paraId="2FFED35B" w14:textId="77777777" w:rsidR="006B36E2" w:rsidRPr="006B36E2" w:rsidRDefault="006B36E2" w:rsidP="006B36E2">
            <w:pPr>
              <w:pStyle w:val="Compactpreformattedtable"/>
              <w:rPr>
                <w:sz w:val="16"/>
                <w:szCs w:val="16"/>
              </w:rPr>
            </w:pPr>
            <w:r w:rsidRPr="006B36E2">
              <w:rPr>
                <w:sz w:val="16"/>
                <w:szCs w:val="16"/>
              </w:rPr>
              <w:t>7.675614e+08</w:t>
            </w:r>
          </w:p>
        </w:tc>
      </w:tr>
      <w:tr w:rsidR="006B36E2" w:rsidRPr="006B36E2" w14:paraId="6198B137" w14:textId="77777777" w:rsidTr="006B36E2">
        <w:tc>
          <w:tcPr>
            <w:tcW w:w="0" w:type="auto"/>
            <w:hideMark/>
          </w:tcPr>
          <w:p w14:paraId="1CA447AC"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655E61CE"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70DB113F"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1F318FEE"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4B6B629F"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71B33A56" w14:textId="77777777" w:rsidR="006B36E2" w:rsidRPr="006B36E2" w:rsidRDefault="006B36E2" w:rsidP="006B36E2">
            <w:pPr>
              <w:pStyle w:val="Compactpreformattedtable"/>
              <w:rPr>
                <w:sz w:val="16"/>
                <w:szCs w:val="16"/>
              </w:rPr>
            </w:pPr>
            <w:r w:rsidRPr="006B36E2">
              <w:rPr>
                <w:sz w:val="16"/>
                <w:szCs w:val="16"/>
              </w:rPr>
              <w:t>2.367066e+03</w:t>
            </w:r>
          </w:p>
        </w:tc>
        <w:tc>
          <w:tcPr>
            <w:tcW w:w="0" w:type="auto"/>
            <w:hideMark/>
          </w:tcPr>
          <w:p w14:paraId="03D1E783"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6AB4038"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12CB5D98"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1ED23B01"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022E6458"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8CC2251" w14:textId="77777777" w:rsidR="006B36E2" w:rsidRPr="006B36E2" w:rsidRDefault="006B36E2" w:rsidP="006B36E2">
            <w:pPr>
              <w:pStyle w:val="Compactpreformattedtable"/>
              <w:rPr>
                <w:sz w:val="16"/>
                <w:szCs w:val="16"/>
              </w:rPr>
            </w:pPr>
            <w:r w:rsidRPr="006B36E2">
              <w:rPr>
                <w:sz w:val="16"/>
                <w:szCs w:val="16"/>
              </w:rPr>
              <w:t>271442.1168</w:t>
            </w:r>
          </w:p>
        </w:tc>
        <w:tc>
          <w:tcPr>
            <w:tcW w:w="0" w:type="auto"/>
            <w:hideMark/>
          </w:tcPr>
          <w:p w14:paraId="5A4D468F" w14:textId="77777777" w:rsidR="006B36E2" w:rsidRPr="006B36E2" w:rsidRDefault="006B36E2" w:rsidP="006B36E2">
            <w:pPr>
              <w:pStyle w:val="Compactpreformattedtable"/>
              <w:rPr>
                <w:sz w:val="16"/>
                <w:szCs w:val="16"/>
              </w:rPr>
            </w:pPr>
            <w:r w:rsidRPr="006B36E2">
              <w:rPr>
                <w:sz w:val="16"/>
                <w:szCs w:val="16"/>
              </w:rPr>
              <w:t>6.425214e+08</w:t>
            </w:r>
          </w:p>
        </w:tc>
      </w:tr>
      <w:tr w:rsidR="006B36E2" w:rsidRPr="006B36E2" w14:paraId="5EAA9CB3" w14:textId="77777777" w:rsidTr="006B36E2">
        <w:tc>
          <w:tcPr>
            <w:tcW w:w="0" w:type="auto"/>
            <w:hideMark/>
          </w:tcPr>
          <w:p w14:paraId="39D37FF2"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01E02F26"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107D7C2E" w14:textId="77777777" w:rsidR="006B36E2" w:rsidRPr="006B36E2" w:rsidRDefault="006B36E2" w:rsidP="006B36E2">
            <w:pPr>
              <w:pStyle w:val="Compactpreformattedtable"/>
              <w:rPr>
                <w:sz w:val="16"/>
                <w:szCs w:val="16"/>
              </w:rPr>
            </w:pPr>
            <w:proofErr w:type="spellStart"/>
            <w:r w:rsidRPr="006B36E2">
              <w:rPr>
                <w:sz w:val="16"/>
                <w:szCs w:val="16"/>
              </w:rPr>
              <w:t>anaerobicDigestion</w:t>
            </w:r>
            <w:proofErr w:type="spellEnd"/>
          </w:p>
        </w:tc>
        <w:tc>
          <w:tcPr>
            <w:tcW w:w="0" w:type="auto"/>
            <w:hideMark/>
          </w:tcPr>
          <w:p w14:paraId="3911AD1B"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762ABEB8"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60E397D8"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1645352E"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7815D4EA"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7895FF7A"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2D76EFDF"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46DCFDED"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706449E" w14:textId="77777777" w:rsidR="006B36E2" w:rsidRPr="006B36E2" w:rsidRDefault="006B36E2" w:rsidP="006B36E2">
            <w:pPr>
              <w:pStyle w:val="Compactpreformattedtable"/>
              <w:rPr>
                <w:sz w:val="16"/>
                <w:szCs w:val="16"/>
              </w:rPr>
            </w:pPr>
            <w:r w:rsidRPr="006B36E2">
              <w:rPr>
                <w:sz w:val="16"/>
                <w:szCs w:val="16"/>
              </w:rPr>
              <w:t>1230.1352</w:t>
            </w:r>
          </w:p>
        </w:tc>
        <w:tc>
          <w:tcPr>
            <w:tcW w:w="0" w:type="auto"/>
            <w:hideMark/>
          </w:tcPr>
          <w:p w14:paraId="36831ADF"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33093ECF" w14:textId="77777777" w:rsidTr="006B36E2">
        <w:tc>
          <w:tcPr>
            <w:tcW w:w="0" w:type="auto"/>
            <w:hideMark/>
          </w:tcPr>
          <w:p w14:paraId="524A6800"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0B84B433"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7D01C717" w14:textId="77777777" w:rsidR="006B36E2" w:rsidRPr="006B36E2" w:rsidRDefault="006B36E2" w:rsidP="006B36E2">
            <w:pPr>
              <w:pStyle w:val="Compactpreformattedtable"/>
              <w:rPr>
                <w:sz w:val="16"/>
                <w:szCs w:val="16"/>
              </w:rPr>
            </w:pPr>
            <w:r w:rsidRPr="006B36E2">
              <w:rPr>
                <w:sz w:val="16"/>
                <w:szCs w:val="16"/>
              </w:rPr>
              <w:t>combustion</w:t>
            </w:r>
          </w:p>
        </w:tc>
        <w:tc>
          <w:tcPr>
            <w:tcW w:w="0" w:type="auto"/>
            <w:hideMark/>
          </w:tcPr>
          <w:p w14:paraId="483FB0E5"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4E721EA0"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0B0DCD60" w14:textId="77777777" w:rsidR="006B36E2" w:rsidRPr="006B36E2" w:rsidRDefault="006B36E2" w:rsidP="006B36E2">
            <w:pPr>
              <w:pStyle w:val="Compactpreformattedtable"/>
              <w:rPr>
                <w:sz w:val="16"/>
                <w:szCs w:val="16"/>
              </w:rPr>
            </w:pPr>
            <w:r w:rsidRPr="006B36E2">
              <w:rPr>
                <w:sz w:val="16"/>
                <w:szCs w:val="16"/>
              </w:rPr>
              <w:t>1.861940e-02</w:t>
            </w:r>
          </w:p>
        </w:tc>
        <w:tc>
          <w:tcPr>
            <w:tcW w:w="0" w:type="auto"/>
            <w:hideMark/>
          </w:tcPr>
          <w:p w14:paraId="2B8C88E9"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96D0C7D"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7784F9F0"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437566EC"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09FA3398"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5E9A091C" w14:textId="77777777" w:rsidR="006B36E2" w:rsidRPr="006B36E2" w:rsidRDefault="006B36E2" w:rsidP="006B36E2">
            <w:pPr>
              <w:pStyle w:val="Compactpreformattedtable"/>
              <w:rPr>
                <w:sz w:val="16"/>
                <w:szCs w:val="16"/>
              </w:rPr>
            </w:pPr>
            <w:r w:rsidRPr="006B36E2">
              <w:rPr>
                <w:sz w:val="16"/>
                <w:szCs w:val="16"/>
              </w:rPr>
              <w:t>-175.0662</w:t>
            </w:r>
          </w:p>
        </w:tc>
        <w:tc>
          <w:tcPr>
            <w:tcW w:w="0" w:type="auto"/>
            <w:hideMark/>
          </w:tcPr>
          <w:p w14:paraId="565C6E88" w14:textId="77777777" w:rsidR="006B36E2" w:rsidRPr="006B36E2" w:rsidRDefault="006B36E2" w:rsidP="006B36E2">
            <w:pPr>
              <w:pStyle w:val="Compactpreformattedtable"/>
              <w:rPr>
                <w:sz w:val="16"/>
                <w:szCs w:val="16"/>
              </w:rPr>
            </w:pPr>
            <w:r w:rsidRPr="006B36E2">
              <w:rPr>
                <w:sz w:val="16"/>
                <w:szCs w:val="16"/>
              </w:rPr>
              <w:t>-3.259627e+00</w:t>
            </w:r>
          </w:p>
        </w:tc>
      </w:tr>
      <w:tr w:rsidR="006B36E2" w:rsidRPr="006B36E2" w14:paraId="740E35D9" w14:textId="77777777" w:rsidTr="006B36E2">
        <w:tc>
          <w:tcPr>
            <w:tcW w:w="0" w:type="auto"/>
            <w:hideMark/>
          </w:tcPr>
          <w:p w14:paraId="04BB5828"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2231988D"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63B61E88" w14:textId="77777777" w:rsidR="006B36E2" w:rsidRPr="006B36E2" w:rsidRDefault="006B36E2" w:rsidP="006B36E2">
            <w:pPr>
              <w:pStyle w:val="Compactpreformattedtable"/>
              <w:rPr>
                <w:sz w:val="16"/>
                <w:szCs w:val="16"/>
              </w:rPr>
            </w:pPr>
            <w:r w:rsidRPr="006B36E2">
              <w:rPr>
                <w:sz w:val="16"/>
                <w:szCs w:val="16"/>
              </w:rPr>
              <w:t>combustion</w:t>
            </w:r>
          </w:p>
        </w:tc>
        <w:tc>
          <w:tcPr>
            <w:tcW w:w="0" w:type="auto"/>
            <w:hideMark/>
          </w:tcPr>
          <w:p w14:paraId="5CBE21EB"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05281E66"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6F22E35A" w14:textId="77777777" w:rsidR="006B36E2" w:rsidRPr="006B36E2" w:rsidRDefault="006B36E2" w:rsidP="006B36E2">
            <w:pPr>
              <w:pStyle w:val="Compactpreformattedtable"/>
              <w:rPr>
                <w:sz w:val="16"/>
                <w:szCs w:val="16"/>
              </w:rPr>
            </w:pPr>
            <w:r w:rsidRPr="006B36E2">
              <w:rPr>
                <w:sz w:val="16"/>
                <w:szCs w:val="16"/>
              </w:rPr>
              <w:t>1.451891e+03</w:t>
            </w:r>
          </w:p>
        </w:tc>
        <w:tc>
          <w:tcPr>
            <w:tcW w:w="0" w:type="auto"/>
            <w:hideMark/>
          </w:tcPr>
          <w:p w14:paraId="2878EBA8"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1F55E87"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7D383A5B"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7123A2AD"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7F24BD28"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F79A08A" w14:textId="77777777" w:rsidR="006B36E2" w:rsidRPr="006B36E2" w:rsidRDefault="006B36E2" w:rsidP="006B36E2">
            <w:pPr>
              <w:pStyle w:val="Compactpreformattedtable"/>
              <w:rPr>
                <w:sz w:val="16"/>
                <w:szCs w:val="16"/>
              </w:rPr>
            </w:pPr>
            <w:r w:rsidRPr="006B36E2">
              <w:rPr>
                <w:sz w:val="16"/>
                <w:szCs w:val="16"/>
              </w:rPr>
              <w:t>-175.0662</w:t>
            </w:r>
          </w:p>
        </w:tc>
        <w:tc>
          <w:tcPr>
            <w:tcW w:w="0" w:type="auto"/>
            <w:hideMark/>
          </w:tcPr>
          <w:p w14:paraId="3810B576" w14:textId="77777777" w:rsidR="006B36E2" w:rsidRPr="006B36E2" w:rsidRDefault="006B36E2" w:rsidP="006B36E2">
            <w:pPr>
              <w:pStyle w:val="Compactpreformattedtable"/>
              <w:rPr>
                <w:sz w:val="16"/>
                <w:szCs w:val="16"/>
              </w:rPr>
            </w:pPr>
            <w:r w:rsidRPr="006B36E2">
              <w:rPr>
                <w:sz w:val="16"/>
                <w:szCs w:val="16"/>
              </w:rPr>
              <w:t>-2.541771e+05</w:t>
            </w:r>
          </w:p>
        </w:tc>
      </w:tr>
      <w:tr w:rsidR="006B36E2" w:rsidRPr="006B36E2" w14:paraId="566E3B98" w14:textId="77777777" w:rsidTr="006B36E2">
        <w:tc>
          <w:tcPr>
            <w:tcW w:w="0" w:type="auto"/>
            <w:hideMark/>
          </w:tcPr>
          <w:p w14:paraId="6034B8B2"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619E7009"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163CEE47" w14:textId="77777777" w:rsidR="006B36E2" w:rsidRPr="006B36E2" w:rsidRDefault="006B36E2" w:rsidP="006B36E2">
            <w:pPr>
              <w:pStyle w:val="Compactpreformattedtable"/>
              <w:rPr>
                <w:sz w:val="16"/>
                <w:szCs w:val="16"/>
              </w:rPr>
            </w:pPr>
            <w:r w:rsidRPr="006B36E2">
              <w:rPr>
                <w:sz w:val="16"/>
                <w:szCs w:val="16"/>
              </w:rPr>
              <w:t>composting</w:t>
            </w:r>
          </w:p>
        </w:tc>
        <w:tc>
          <w:tcPr>
            <w:tcW w:w="0" w:type="auto"/>
            <w:hideMark/>
          </w:tcPr>
          <w:p w14:paraId="3A8DC793"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6C2E2B91"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424A395C" w14:textId="77777777" w:rsidR="006B36E2" w:rsidRPr="006B36E2" w:rsidRDefault="006B36E2" w:rsidP="006B36E2">
            <w:pPr>
              <w:pStyle w:val="Compactpreformattedtable"/>
              <w:rPr>
                <w:sz w:val="16"/>
                <w:szCs w:val="16"/>
              </w:rPr>
            </w:pPr>
            <w:r w:rsidRPr="006B36E2">
              <w:rPr>
                <w:sz w:val="16"/>
                <w:szCs w:val="16"/>
              </w:rPr>
              <w:t>1.567926e+03</w:t>
            </w:r>
          </w:p>
        </w:tc>
        <w:tc>
          <w:tcPr>
            <w:tcW w:w="0" w:type="auto"/>
            <w:hideMark/>
          </w:tcPr>
          <w:p w14:paraId="3487569D"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71296DB"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2F3236E3"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34706873"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5763D047"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B3A1F18" w14:textId="77777777" w:rsidR="006B36E2" w:rsidRPr="006B36E2" w:rsidRDefault="006B36E2" w:rsidP="006B36E2">
            <w:pPr>
              <w:pStyle w:val="Compactpreformattedtable"/>
              <w:rPr>
                <w:sz w:val="16"/>
                <w:szCs w:val="16"/>
              </w:rPr>
            </w:pPr>
            <w:r w:rsidRPr="006B36E2">
              <w:rPr>
                <w:sz w:val="16"/>
                <w:szCs w:val="16"/>
              </w:rPr>
              <w:t>158.5119</w:t>
            </w:r>
          </w:p>
        </w:tc>
        <w:tc>
          <w:tcPr>
            <w:tcW w:w="0" w:type="auto"/>
            <w:hideMark/>
          </w:tcPr>
          <w:p w14:paraId="6FC79363" w14:textId="77777777" w:rsidR="006B36E2" w:rsidRPr="006B36E2" w:rsidRDefault="006B36E2" w:rsidP="006B36E2">
            <w:pPr>
              <w:pStyle w:val="Compactpreformattedtable"/>
              <w:rPr>
                <w:sz w:val="16"/>
                <w:szCs w:val="16"/>
              </w:rPr>
            </w:pPr>
            <w:r w:rsidRPr="006B36E2">
              <w:rPr>
                <w:sz w:val="16"/>
                <w:szCs w:val="16"/>
              </w:rPr>
              <w:t>2.485349e+05</w:t>
            </w:r>
          </w:p>
        </w:tc>
      </w:tr>
      <w:tr w:rsidR="006B36E2" w:rsidRPr="006B36E2" w14:paraId="1A4B2F3F" w14:textId="77777777" w:rsidTr="006B36E2">
        <w:tc>
          <w:tcPr>
            <w:tcW w:w="0" w:type="auto"/>
            <w:hideMark/>
          </w:tcPr>
          <w:p w14:paraId="5DF10F28"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03DF62AD"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2BD944F7" w14:textId="77777777" w:rsidR="006B36E2" w:rsidRPr="006B36E2" w:rsidRDefault="006B36E2" w:rsidP="006B36E2">
            <w:pPr>
              <w:pStyle w:val="Compactpreformattedtable"/>
              <w:rPr>
                <w:sz w:val="16"/>
                <w:szCs w:val="16"/>
              </w:rPr>
            </w:pPr>
            <w:r w:rsidRPr="006B36E2">
              <w:rPr>
                <w:sz w:val="16"/>
                <w:szCs w:val="16"/>
              </w:rPr>
              <w:t>landfilling</w:t>
            </w:r>
          </w:p>
        </w:tc>
        <w:tc>
          <w:tcPr>
            <w:tcW w:w="0" w:type="auto"/>
            <w:hideMark/>
          </w:tcPr>
          <w:p w14:paraId="49378176"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716E5B83"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31B9B404" w14:textId="77777777" w:rsidR="006B36E2" w:rsidRPr="006B36E2" w:rsidRDefault="006B36E2" w:rsidP="006B36E2">
            <w:pPr>
              <w:pStyle w:val="Compactpreformattedtable"/>
              <w:rPr>
                <w:sz w:val="16"/>
                <w:szCs w:val="16"/>
              </w:rPr>
            </w:pPr>
            <w:r w:rsidRPr="006B36E2">
              <w:rPr>
                <w:sz w:val="16"/>
                <w:szCs w:val="16"/>
              </w:rPr>
              <w:t>4.630180e+04</w:t>
            </w:r>
          </w:p>
        </w:tc>
        <w:tc>
          <w:tcPr>
            <w:tcW w:w="0" w:type="auto"/>
            <w:hideMark/>
          </w:tcPr>
          <w:p w14:paraId="3C3BC802"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5C74C44D"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069B9412"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198C1EB4"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2F82A0A8"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15A0886" w14:textId="77777777" w:rsidR="006B36E2" w:rsidRPr="006B36E2" w:rsidRDefault="006B36E2" w:rsidP="006B36E2">
            <w:pPr>
              <w:pStyle w:val="Compactpreformattedtable"/>
              <w:rPr>
                <w:sz w:val="16"/>
                <w:szCs w:val="16"/>
              </w:rPr>
            </w:pPr>
            <w:r w:rsidRPr="006B36E2">
              <w:rPr>
                <w:sz w:val="16"/>
                <w:szCs w:val="16"/>
              </w:rPr>
              <w:t>-250.7538</w:t>
            </w:r>
          </w:p>
        </w:tc>
        <w:tc>
          <w:tcPr>
            <w:tcW w:w="0" w:type="auto"/>
            <w:hideMark/>
          </w:tcPr>
          <w:p w14:paraId="3605DF10" w14:textId="77777777" w:rsidR="006B36E2" w:rsidRPr="006B36E2" w:rsidRDefault="006B36E2" w:rsidP="006B36E2">
            <w:pPr>
              <w:pStyle w:val="Compactpreformattedtable"/>
              <w:rPr>
                <w:sz w:val="16"/>
                <w:szCs w:val="16"/>
              </w:rPr>
            </w:pPr>
            <w:r w:rsidRPr="006B36E2">
              <w:rPr>
                <w:sz w:val="16"/>
                <w:szCs w:val="16"/>
              </w:rPr>
              <w:t>-1.161035e+07</w:t>
            </w:r>
          </w:p>
        </w:tc>
      </w:tr>
      <w:tr w:rsidR="006B36E2" w:rsidRPr="006B36E2" w14:paraId="71C077FC" w14:textId="77777777" w:rsidTr="006B36E2">
        <w:tc>
          <w:tcPr>
            <w:tcW w:w="0" w:type="auto"/>
            <w:hideMark/>
          </w:tcPr>
          <w:p w14:paraId="516053D6"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777D0B4F"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1327DC59" w14:textId="77777777" w:rsidR="006B36E2" w:rsidRPr="006B36E2" w:rsidRDefault="006B36E2" w:rsidP="006B36E2">
            <w:pPr>
              <w:pStyle w:val="Compactpreformattedtable"/>
              <w:rPr>
                <w:sz w:val="16"/>
                <w:szCs w:val="16"/>
              </w:rPr>
            </w:pPr>
            <w:proofErr w:type="spellStart"/>
            <w:r w:rsidRPr="006B36E2">
              <w:rPr>
                <w:sz w:val="16"/>
                <w:szCs w:val="16"/>
              </w:rPr>
              <w:t>anaerobicDigestion</w:t>
            </w:r>
            <w:proofErr w:type="spellEnd"/>
          </w:p>
        </w:tc>
        <w:tc>
          <w:tcPr>
            <w:tcW w:w="0" w:type="auto"/>
            <w:hideMark/>
          </w:tcPr>
          <w:p w14:paraId="7B3D058A"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6F0A7CB6"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005F3C72"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609E8B4C"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D52D10E"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2D2AE446"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61841144"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2297549E"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295EEFE" w14:textId="77777777" w:rsidR="006B36E2" w:rsidRPr="006B36E2" w:rsidRDefault="006B36E2" w:rsidP="006B36E2">
            <w:pPr>
              <w:pStyle w:val="Compactpreformattedtable"/>
              <w:rPr>
                <w:sz w:val="16"/>
                <w:szCs w:val="16"/>
              </w:rPr>
            </w:pPr>
            <w:r w:rsidRPr="006B36E2">
              <w:rPr>
                <w:sz w:val="16"/>
                <w:szCs w:val="16"/>
              </w:rPr>
              <w:t>108.3185</w:t>
            </w:r>
          </w:p>
        </w:tc>
        <w:tc>
          <w:tcPr>
            <w:tcW w:w="0" w:type="auto"/>
            <w:hideMark/>
          </w:tcPr>
          <w:p w14:paraId="6CFE4596"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70D7A345" w14:textId="77777777" w:rsidTr="006B36E2">
        <w:tc>
          <w:tcPr>
            <w:tcW w:w="0" w:type="auto"/>
            <w:hideMark/>
          </w:tcPr>
          <w:p w14:paraId="7FC7FF58"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369BDC77"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146580B3" w14:textId="77777777" w:rsidR="006B36E2" w:rsidRPr="006B36E2" w:rsidRDefault="006B36E2" w:rsidP="006B36E2">
            <w:pPr>
              <w:pStyle w:val="Compactpreformattedtable"/>
              <w:rPr>
                <w:sz w:val="16"/>
                <w:szCs w:val="16"/>
              </w:rPr>
            </w:pPr>
            <w:r w:rsidRPr="006B36E2">
              <w:rPr>
                <w:sz w:val="16"/>
                <w:szCs w:val="16"/>
              </w:rPr>
              <w:t>combustion</w:t>
            </w:r>
          </w:p>
        </w:tc>
        <w:tc>
          <w:tcPr>
            <w:tcW w:w="0" w:type="auto"/>
            <w:hideMark/>
          </w:tcPr>
          <w:p w14:paraId="150700BD"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48B3FE7E"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3C370B94" w14:textId="77777777" w:rsidR="006B36E2" w:rsidRPr="006B36E2" w:rsidRDefault="006B36E2" w:rsidP="006B36E2">
            <w:pPr>
              <w:pStyle w:val="Compactpreformattedtable"/>
              <w:rPr>
                <w:sz w:val="16"/>
                <w:szCs w:val="16"/>
              </w:rPr>
            </w:pPr>
            <w:r w:rsidRPr="006B36E2">
              <w:rPr>
                <w:sz w:val="16"/>
                <w:szCs w:val="16"/>
              </w:rPr>
              <w:t>1.861940e-02</w:t>
            </w:r>
          </w:p>
        </w:tc>
        <w:tc>
          <w:tcPr>
            <w:tcW w:w="0" w:type="auto"/>
            <w:hideMark/>
          </w:tcPr>
          <w:p w14:paraId="26C40482"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8EDBD9A"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638F96A2"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1692AEF4"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144E81E9"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2DA951F" w14:textId="77777777" w:rsidR="006B36E2" w:rsidRPr="006B36E2" w:rsidRDefault="006B36E2" w:rsidP="006B36E2">
            <w:pPr>
              <w:pStyle w:val="Compactpreformattedtable"/>
              <w:rPr>
                <w:sz w:val="16"/>
                <w:szCs w:val="16"/>
              </w:rPr>
            </w:pPr>
            <w:r w:rsidRPr="006B36E2">
              <w:rPr>
                <w:sz w:val="16"/>
                <w:szCs w:val="16"/>
              </w:rPr>
              <w:t>108.3185</w:t>
            </w:r>
          </w:p>
        </w:tc>
        <w:tc>
          <w:tcPr>
            <w:tcW w:w="0" w:type="auto"/>
            <w:hideMark/>
          </w:tcPr>
          <w:p w14:paraId="3697990F" w14:textId="77777777" w:rsidR="006B36E2" w:rsidRPr="006B36E2" w:rsidRDefault="006B36E2" w:rsidP="006B36E2">
            <w:pPr>
              <w:pStyle w:val="Compactpreformattedtable"/>
              <w:rPr>
                <w:sz w:val="16"/>
                <w:szCs w:val="16"/>
              </w:rPr>
            </w:pPr>
            <w:r w:rsidRPr="006B36E2">
              <w:rPr>
                <w:sz w:val="16"/>
                <w:szCs w:val="16"/>
              </w:rPr>
              <w:t>2.016824e+00</w:t>
            </w:r>
          </w:p>
        </w:tc>
      </w:tr>
      <w:tr w:rsidR="006B36E2" w:rsidRPr="006B36E2" w14:paraId="11D68422" w14:textId="77777777" w:rsidTr="006B36E2">
        <w:tc>
          <w:tcPr>
            <w:tcW w:w="0" w:type="auto"/>
            <w:hideMark/>
          </w:tcPr>
          <w:p w14:paraId="1B9F9191"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53A0391F"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44BC451C" w14:textId="77777777" w:rsidR="006B36E2" w:rsidRPr="006B36E2" w:rsidRDefault="006B36E2" w:rsidP="006B36E2">
            <w:pPr>
              <w:pStyle w:val="Compactpreformattedtable"/>
              <w:rPr>
                <w:sz w:val="16"/>
                <w:szCs w:val="16"/>
              </w:rPr>
            </w:pPr>
            <w:r w:rsidRPr="006B36E2">
              <w:rPr>
                <w:sz w:val="16"/>
                <w:szCs w:val="16"/>
              </w:rPr>
              <w:t>combustion</w:t>
            </w:r>
          </w:p>
        </w:tc>
        <w:tc>
          <w:tcPr>
            <w:tcW w:w="0" w:type="auto"/>
            <w:hideMark/>
          </w:tcPr>
          <w:p w14:paraId="05B41DC4"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69E68C77"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4CA7AE23" w14:textId="77777777" w:rsidR="006B36E2" w:rsidRPr="006B36E2" w:rsidRDefault="006B36E2" w:rsidP="006B36E2">
            <w:pPr>
              <w:pStyle w:val="Compactpreformattedtable"/>
              <w:rPr>
                <w:sz w:val="16"/>
                <w:szCs w:val="16"/>
              </w:rPr>
            </w:pPr>
            <w:r w:rsidRPr="006B36E2">
              <w:rPr>
                <w:sz w:val="16"/>
                <w:szCs w:val="16"/>
              </w:rPr>
              <w:t>1.451891e+03</w:t>
            </w:r>
          </w:p>
        </w:tc>
        <w:tc>
          <w:tcPr>
            <w:tcW w:w="0" w:type="auto"/>
            <w:hideMark/>
          </w:tcPr>
          <w:p w14:paraId="57D046AF"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C349CD6"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3971A1D9"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575ACF15"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51C73CE2"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377854A" w14:textId="77777777" w:rsidR="006B36E2" w:rsidRPr="006B36E2" w:rsidRDefault="006B36E2" w:rsidP="006B36E2">
            <w:pPr>
              <w:pStyle w:val="Compactpreformattedtable"/>
              <w:rPr>
                <w:sz w:val="16"/>
                <w:szCs w:val="16"/>
              </w:rPr>
            </w:pPr>
            <w:r w:rsidRPr="006B36E2">
              <w:rPr>
                <w:sz w:val="16"/>
                <w:szCs w:val="16"/>
              </w:rPr>
              <w:t>108.3185</w:t>
            </w:r>
          </w:p>
        </w:tc>
        <w:tc>
          <w:tcPr>
            <w:tcW w:w="0" w:type="auto"/>
            <w:hideMark/>
          </w:tcPr>
          <w:p w14:paraId="7B4143E4" w14:textId="77777777" w:rsidR="006B36E2" w:rsidRPr="006B36E2" w:rsidRDefault="006B36E2" w:rsidP="006B36E2">
            <w:pPr>
              <w:pStyle w:val="Compactpreformattedtable"/>
              <w:rPr>
                <w:sz w:val="16"/>
                <w:szCs w:val="16"/>
              </w:rPr>
            </w:pPr>
            <w:r w:rsidRPr="006B36E2">
              <w:rPr>
                <w:sz w:val="16"/>
                <w:szCs w:val="16"/>
              </w:rPr>
              <w:t>1.572666e+05</w:t>
            </w:r>
          </w:p>
        </w:tc>
      </w:tr>
      <w:tr w:rsidR="006B36E2" w:rsidRPr="006B36E2" w14:paraId="75499FC0" w14:textId="77777777" w:rsidTr="006B36E2">
        <w:tc>
          <w:tcPr>
            <w:tcW w:w="0" w:type="auto"/>
            <w:hideMark/>
          </w:tcPr>
          <w:p w14:paraId="6D97BB08"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70EF01F6"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1C2B357A" w14:textId="77777777" w:rsidR="006B36E2" w:rsidRPr="006B36E2" w:rsidRDefault="006B36E2" w:rsidP="006B36E2">
            <w:pPr>
              <w:pStyle w:val="Compactpreformattedtable"/>
              <w:rPr>
                <w:sz w:val="16"/>
                <w:szCs w:val="16"/>
              </w:rPr>
            </w:pPr>
            <w:r w:rsidRPr="006B36E2">
              <w:rPr>
                <w:sz w:val="16"/>
                <w:szCs w:val="16"/>
              </w:rPr>
              <w:t>composting</w:t>
            </w:r>
          </w:p>
        </w:tc>
        <w:tc>
          <w:tcPr>
            <w:tcW w:w="0" w:type="auto"/>
            <w:hideMark/>
          </w:tcPr>
          <w:p w14:paraId="40AF4D95"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204012D1"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551E8C8E" w14:textId="77777777" w:rsidR="006B36E2" w:rsidRPr="006B36E2" w:rsidRDefault="006B36E2" w:rsidP="006B36E2">
            <w:pPr>
              <w:pStyle w:val="Compactpreformattedtable"/>
              <w:rPr>
                <w:sz w:val="16"/>
                <w:szCs w:val="16"/>
              </w:rPr>
            </w:pPr>
            <w:r w:rsidRPr="006B36E2">
              <w:rPr>
                <w:sz w:val="16"/>
                <w:szCs w:val="16"/>
              </w:rPr>
              <w:t>1.567926e+03</w:t>
            </w:r>
          </w:p>
        </w:tc>
        <w:tc>
          <w:tcPr>
            <w:tcW w:w="0" w:type="auto"/>
            <w:hideMark/>
          </w:tcPr>
          <w:p w14:paraId="1002F902"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5D1777E6"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685F98E8"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3679DAC4"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7BCA6CE9"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1FC13370" w14:textId="77777777" w:rsidR="006B36E2" w:rsidRPr="006B36E2" w:rsidRDefault="006B36E2" w:rsidP="006B36E2">
            <w:pPr>
              <w:pStyle w:val="Compactpreformattedtable"/>
              <w:rPr>
                <w:sz w:val="16"/>
                <w:szCs w:val="16"/>
              </w:rPr>
            </w:pPr>
            <w:r w:rsidRPr="006B36E2">
              <w:rPr>
                <w:sz w:val="16"/>
                <w:szCs w:val="16"/>
              </w:rPr>
              <w:t>108.3185</w:t>
            </w:r>
          </w:p>
        </w:tc>
        <w:tc>
          <w:tcPr>
            <w:tcW w:w="0" w:type="auto"/>
            <w:hideMark/>
          </w:tcPr>
          <w:p w14:paraId="51DF0EDA" w14:textId="77777777" w:rsidR="006B36E2" w:rsidRPr="006B36E2" w:rsidRDefault="006B36E2" w:rsidP="006B36E2">
            <w:pPr>
              <w:pStyle w:val="Compactpreformattedtable"/>
              <w:rPr>
                <w:sz w:val="16"/>
                <w:szCs w:val="16"/>
              </w:rPr>
            </w:pPr>
            <w:r w:rsidRPr="006B36E2">
              <w:rPr>
                <w:sz w:val="16"/>
                <w:szCs w:val="16"/>
              </w:rPr>
              <w:t>1.698354e+05</w:t>
            </w:r>
          </w:p>
        </w:tc>
      </w:tr>
      <w:tr w:rsidR="006B36E2" w:rsidRPr="006B36E2" w14:paraId="06397032" w14:textId="77777777" w:rsidTr="006B36E2">
        <w:tc>
          <w:tcPr>
            <w:tcW w:w="0" w:type="auto"/>
            <w:hideMark/>
          </w:tcPr>
          <w:p w14:paraId="248291CC"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401FFB21"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25F1E76C" w14:textId="77777777" w:rsidR="006B36E2" w:rsidRPr="006B36E2" w:rsidRDefault="006B36E2" w:rsidP="006B36E2">
            <w:pPr>
              <w:pStyle w:val="Compactpreformattedtable"/>
              <w:rPr>
                <w:sz w:val="16"/>
                <w:szCs w:val="16"/>
              </w:rPr>
            </w:pPr>
            <w:r w:rsidRPr="006B36E2">
              <w:rPr>
                <w:sz w:val="16"/>
                <w:szCs w:val="16"/>
              </w:rPr>
              <w:t>landfilling</w:t>
            </w:r>
          </w:p>
        </w:tc>
        <w:tc>
          <w:tcPr>
            <w:tcW w:w="0" w:type="auto"/>
            <w:hideMark/>
          </w:tcPr>
          <w:p w14:paraId="4C47EA2F"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7DEFDFA4"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76639D39" w14:textId="77777777" w:rsidR="006B36E2" w:rsidRPr="006B36E2" w:rsidRDefault="006B36E2" w:rsidP="006B36E2">
            <w:pPr>
              <w:pStyle w:val="Compactpreformattedtable"/>
              <w:rPr>
                <w:sz w:val="16"/>
                <w:szCs w:val="16"/>
              </w:rPr>
            </w:pPr>
            <w:r w:rsidRPr="006B36E2">
              <w:rPr>
                <w:sz w:val="16"/>
                <w:szCs w:val="16"/>
              </w:rPr>
              <w:t>4.630180e+04</w:t>
            </w:r>
          </w:p>
        </w:tc>
        <w:tc>
          <w:tcPr>
            <w:tcW w:w="0" w:type="auto"/>
            <w:hideMark/>
          </w:tcPr>
          <w:p w14:paraId="66937D47"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33A0A73"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24AFA8B5"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01E7F3CF"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3A810DB0"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03F6E958" w14:textId="77777777" w:rsidR="006B36E2" w:rsidRPr="006B36E2" w:rsidRDefault="006B36E2" w:rsidP="006B36E2">
            <w:pPr>
              <w:pStyle w:val="Compactpreformattedtable"/>
              <w:rPr>
                <w:sz w:val="16"/>
                <w:szCs w:val="16"/>
              </w:rPr>
            </w:pPr>
            <w:r w:rsidRPr="006B36E2">
              <w:rPr>
                <w:sz w:val="16"/>
                <w:szCs w:val="16"/>
              </w:rPr>
              <w:t>108.3185</w:t>
            </w:r>
          </w:p>
        </w:tc>
        <w:tc>
          <w:tcPr>
            <w:tcW w:w="0" w:type="auto"/>
            <w:hideMark/>
          </w:tcPr>
          <w:p w14:paraId="32627544" w14:textId="77777777" w:rsidR="006B36E2" w:rsidRPr="006B36E2" w:rsidRDefault="006B36E2" w:rsidP="006B36E2">
            <w:pPr>
              <w:pStyle w:val="Compactpreformattedtable"/>
              <w:rPr>
                <w:sz w:val="16"/>
                <w:szCs w:val="16"/>
              </w:rPr>
            </w:pPr>
            <w:r w:rsidRPr="006B36E2">
              <w:rPr>
                <w:sz w:val="16"/>
                <w:szCs w:val="16"/>
              </w:rPr>
              <w:t>5.015341e+06</w:t>
            </w:r>
          </w:p>
        </w:tc>
      </w:tr>
      <w:tr w:rsidR="006B36E2" w:rsidRPr="006B36E2" w14:paraId="79DAEAFA" w14:textId="77777777" w:rsidTr="006B36E2">
        <w:tc>
          <w:tcPr>
            <w:tcW w:w="0" w:type="auto"/>
            <w:hideMark/>
          </w:tcPr>
          <w:p w14:paraId="6491F45F"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4E58C1EB"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3E14334E"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2801167F"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4CC8D3D6"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4F73A071"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21DEF7E1"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01D82AA4"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5CE87605"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5D04909C"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132C85A5"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E0FBDAB" w14:textId="77777777" w:rsidR="006B36E2" w:rsidRPr="006B36E2" w:rsidRDefault="006B36E2" w:rsidP="006B36E2">
            <w:pPr>
              <w:pStyle w:val="Compactpreformattedtable"/>
              <w:rPr>
                <w:sz w:val="16"/>
                <w:szCs w:val="16"/>
              </w:rPr>
            </w:pPr>
            <w:r w:rsidRPr="006B36E2">
              <w:rPr>
                <w:sz w:val="16"/>
                <w:szCs w:val="16"/>
              </w:rPr>
              <w:t>132157.0933</w:t>
            </w:r>
          </w:p>
        </w:tc>
        <w:tc>
          <w:tcPr>
            <w:tcW w:w="0" w:type="auto"/>
            <w:hideMark/>
          </w:tcPr>
          <w:p w14:paraId="2CEC21D6"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47B48F51" w14:textId="77777777" w:rsidTr="006B36E2">
        <w:tc>
          <w:tcPr>
            <w:tcW w:w="0" w:type="auto"/>
            <w:hideMark/>
          </w:tcPr>
          <w:p w14:paraId="5E7569A9"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59636783"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5586F4BD"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3567E2EF"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6D79B05B"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706F8279" w14:textId="77777777" w:rsidR="006B36E2" w:rsidRPr="006B36E2" w:rsidRDefault="006B36E2" w:rsidP="006B36E2">
            <w:pPr>
              <w:pStyle w:val="Compactpreformattedtable"/>
              <w:rPr>
                <w:sz w:val="16"/>
                <w:szCs w:val="16"/>
              </w:rPr>
            </w:pPr>
            <w:r w:rsidRPr="006B36E2">
              <w:rPr>
                <w:sz w:val="16"/>
                <w:szCs w:val="16"/>
              </w:rPr>
              <w:t>1.861940e-02</w:t>
            </w:r>
          </w:p>
        </w:tc>
        <w:tc>
          <w:tcPr>
            <w:tcW w:w="0" w:type="auto"/>
            <w:hideMark/>
          </w:tcPr>
          <w:p w14:paraId="00ED600F"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D8ADBEB"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43239040"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4661D056"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318256C0"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7046BF9D" w14:textId="77777777" w:rsidR="006B36E2" w:rsidRPr="006B36E2" w:rsidRDefault="006B36E2" w:rsidP="006B36E2">
            <w:pPr>
              <w:pStyle w:val="Compactpreformattedtable"/>
              <w:rPr>
                <w:sz w:val="16"/>
                <w:szCs w:val="16"/>
              </w:rPr>
            </w:pPr>
            <w:r w:rsidRPr="006B36E2">
              <w:rPr>
                <w:sz w:val="16"/>
                <w:szCs w:val="16"/>
              </w:rPr>
              <w:t>132157.0933</w:t>
            </w:r>
          </w:p>
        </w:tc>
        <w:tc>
          <w:tcPr>
            <w:tcW w:w="0" w:type="auto"/>
            <w:hideMark/>
          </w:tcPr>
          <w:p w14:paraId="6531EF41" w14:textId="77777777" w:rsidR="006B36E2" w:rsidRPr="006B36E2" w:rsidRDefault="006B36E2" w:rsidP="006B36E2">
            <w:pPr>
              <w:pStyle w:val="Compactpreformattedtable"/>
              <w:rPr>
                <w:sz w:val="16"/>
                <w:szCs w:val="16"/>
              </w:rPr>
            </w:pPr>
            <w:r w:rsidRPr="006B36E2">
              <w:rPr>
                <w:sz w:val="16"/>
                <w:szCs w:val="16"/>
              </w:rPr>
              <w:t>2.460685e+03</w:t>
            </w:r>
          </w:p>
        </w:tc>
      </w:tr>
      <w:tr w:rsidR="006B36E2" w:rsidRPr="006B36E2" w14:paraId="3EEA690D" w14:textId="77777777" w:rsidTr="006B36E2">
        <w:tc>
          <w:tcPr>
            <w:tcW w:w="0" w:type="auto"/>
            <w:hideMark/>
          </w:tcPr>
          <w:p w14:paraId="74EAF62E"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74F34828"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342413B4"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6714ACE4"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1F399221"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7EA7B3A8" w14:textId="77777777" w:rsidR="006B36E2" w:rsidRPr="006B36E2" w:rsidRDefault="006B36E2" w:rsidP="006B36E2">
            <w:pPr>
              <w:pStyle w:val="Compactpreformattedtable"/>
              <w:rPr>
                <w:sz w:val="16"/>
                <w:szCs w:val="16"/>
              </w:rPr>
            </w:pPr>
            <w:r w:rsidRPr="006B36E2">
              <w:rPr>
                <w:sz w:val="16"/>
                <w:szCs w:val="16"/>
              </w:rPr>
              <w:t>1.451891e+03</w:t>
            </w:r>
          </w:p>
        </w:tc>
        <w:tc>
          <w:tcPr>
            <w:tcW w:w="0" w:type="auto"/>
            <w:hideMark/>
          </w:tcPr>
          <w:p w14:paraId="02A432AA"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70385655"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3C54EC06"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20EF7760"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1DC36582"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C19F893" w14:textId="77777777" w:rsidR="006B36E2" w:rsidRPr="006B36E2" w:rsidRDefault="006B36E2" w:rsidP="006B36E2">
            <w:pPr>
              <w:pStyle w:val="Compactpreformattedtable"/>
              <w:rPr>
                <w:sz w:val="16"/>
                <w:szCs w:val="16"/>
              </w:rPr>
            </w:pPr>
            <w:r w:rsidRPr="006B36E2">
              <w:rPr>
                <w:sz w:val="16"/>
                <w:szCs w:val="16"/>
              </w:rPr>
              <w:t>132157.0933</w:t>
            </w:r>
          </w:p>
        </w:tc>
        <w:tc>
          <w:tcPr>
            <w:tcW w:w="0" w:type="auto"/>
            <w:hideMark/>
          </w:tcPr>
          <w:p w14:paraId="3B622320" w14:textId="77777777" w:rsidR="006B36E2" w:rsidRPr="006B36E2" w:rsidRDefault="006B36E2" w:rsidP="006B36E2">
            <w:pPr>
              <w:pStyle w:val="Compactpreformattedtable"/>
              <w:rPr>
                <w:sz w:val="16"/>
                <w:szCs w:val="16"/>
              </w:rPr>
            </w:pPr>
            <w:r w:rsidRPr="006B36E2">
              <w:rPr>
                <w:sz w:val="16"/>
                <w:szCs w:val="16"/>
              </w:rPr>
              <w:t>1.918777e+08</w:t>
            </w:r>
          </w:p>
        </w:tc>
      </w:tr>
      <w:tr w:rsidR="006B36E2" w:rsidRPr="006B36E2" w14:paraId="3B94D032" w14:textId="77777777" w:rsidTr="006B36E2">
        <w:tc>
          <w:tcPr>
            <w:tcW w:w="0" w:type="auto"/>
            <w:hideMark/>
          </w:tcPr>
          <w:p w14:paraId="41CCFD2D"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70197EF0"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1D27A3FE"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14CB02D8"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4B38DB74"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5F47D9D0" w14:textId="77777777" w:rsidR="006B36E2" w:rsidRPr="006B36E2" w:rsidRDefault="006B36E2" w:rsidP="006B36E2">
            <w:pPr>
              <w:pStyle w:val="Compactpreformattedtable"/>
              <w:rPr>
                <w:sz w:val="16"/>
                <w:szCs w:val="16"/>
              </w:rPr>
            </w:pPr>
            <w:r w:rsidRPr="006B36E2">
              <w:rPr>
                <w:sz w:val="16"/>
                <w:szCs w:val="16"/>
              </w:rPr>
              <w:t>1.567926e+03</w:t>
            </w:r>
          </w:p>
        </w:tc>
        <w:tc>
          <w:tcPr>
            <w:tcW w:w="0" w:type="auto"/>
            <w:hideMark/>
          </w:tcPr>
          <w:p w14:paraId="627BF73F"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8C9214D"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670F52A6"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51E295AD"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7C94F2D9"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79356956" w14:textId="77777777" w:rsidR="006B36E2" w:rsidRPr="006B36E2" w:rsidRDefault="006B36E2" w:rsidP="006B36E2">
            <w:pPr>
              <w:pStyle w:val="Compactpreformattedtable"/>
              <w:rPr>
                <w:sz w:val="16"/>
                <w:szCs w:val="16"/>
              </w:rPr>
            </w:pPr>
            <w:r w:rsidRPr="006B36E2">
              <w:rPr>
                <w:sz w:val="16"/>
                <w:szCs w:val="16"/>
              </w:rPr>
              <w:t>132157.0933</w:t>
            </w:r>
          </w:p>
        </w:tc>
        <w:tc>
          <w:tcPr>
            <w:tcW w:w="0" w:type="auto"/>
            <w:hideMark/>
          </w:tcPr>
          <w:p w14:paraId="111707D9" w14:textId="77777777" w:rsidR="006B36E2" w:rsidRPr="006B36E2" w:rsidRDefault="006B36E2" w:rsidP="006B36E2">
            <w:pPr>
              <w:pStyle w:val="Compactpreformattedtable"/>
              <w:rPr>
                <w:sz w:val="16"/>
                <w:szCs w:val="16"/>
              </w:rPr>
            </w:pPr>
            <w:r w:rsidRPr="006B36E2">
              <w:rPr>
                <w:sz w:val="16"/>
                <w:szCs w:val="16"/>
              </w:rPr>
              <w:t>2.072125e+08</w:t>
            </w:r>
          </w:p>
        </w:tc>
      </w:tr>
      <w:tr w:rsidR="006B36E2" w:rsidRPr="006B36E2" w14:paraId="10B41B41" w14:textId="77777777" w:rsidTr="006B36E2">
        <w:tc>
          <w:tcPr>
            <w:tcW w:w="0" w:type="auto"/>
            <w:hideMark/>
          </w:tcPr>
          <w:p w14:paraId="5703E920"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4C135E18"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1E0DA705"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0CCD3EAA"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38E9BD0D" w14:textId="77777777" w:rsidR="006B36E2" w:rsidRPr="006B36E2" w:rsidRDefault="006B36E2" w:rsidP="006B36E2">
            <w:pPr>
              <w:pStyle w:val="Compactpreformattedtable"/>
              <w:rPr>
                <w:sz w:val="16"/>
                <w:szCs w:val="16"/>
              </w:rPr>
            </w:pPr>
            <w:r w:rsidRPr="006B36E2">
              <w:rPr>
                <w:sz w:val="16"/>
                <w:szCs w:val="16"/>
              </w:rPr>
              <w:t>baseline</w:t>
            </w:r>
          </w:p>
        </w:tc>
        <w:tc>
          <w:tcPr>
            <w:tcW w:w="0" w:type="auto"/>
            <w:hideMark/>
          </w:tcPr>
          <w:p w14:paraId="7A066586" w14:textId="77777777" w:rsidR="006B36E2" w:rsidRPr="006B36E2" w:rsidRDefault="006B36E2" w:rsidP="006B36E2">
            <w:pPr>
              <w:pStyle w:val="Compactpreformattedtable"/>
              <w:rPr>
                <w:sz w:val="16"/>
                <w:szCs w:val="16"/>
              </w:rPr>
            </w:pPr>
            <w:r w:rsidRPr="006B36E2">
              <w:rPr>
                <w:sz w:val="16"/>
                <w:szCs w:val="16"/>
              </w:rPr>
              <w:t>4.630180e+04</w:t>
            </w:r>
          </w:p>
        </w:tc>
        <w:tc>
          <w:tcPr>
            <w:tcW w:w="0" w:type="auto"/>
            <w:hideMark/>
          </w:tcPr>
          <w:p w14:paraId="6271C2A9"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145A656"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280AFC06"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4873304C"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06109D58"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670E241" w14:textId="77777777" w:rsidR="006B36E2" w:rsidRPr="006B36E2" w:rsidRDefault="006B36E2" w:rsidP="006B36E2">
            <w:pPr>
              <w:pStyle w:val="Compactpreformattedtable"/>
              <w:rPr>
                <w:sz w:val="16"/>
                <w:szCs w:val="16"/>
              </w:rPr>
            </w:pPr>
            <w:r w:rsidRPr="006B36E2">
              <w:rPr>
                <w:sz w:val="16"/>
                <w:szCs w:val="16"/>
              </w:rPr>
              <w:t>132157.0933</w:t>
            </w:r>
          </w:p>
        </w:tc>
        <w:tc>
          <w:tcPr>
            <w:tcW w:w="0" w:type="auto"/>
            <w:hideMark/>
          </w:tcPr>
          <w:p w14:paraId="73A4B4AC" w14:textId="77777777" w:rsidR="006B36E2" w:rsidRPr="006B36E2" w:rsidRDefault="006B36E2" w:rsidP="006B36E2">
            <w:pPr>
              <w:pStyle w:val="Compactpreformattedtable"/>
              <w:rPr>
                <w:sz w:val="16"/>
                <w:szCs w:val="16"/>
              </w:rPr>
            </w:pPr>
            <w:r w:rsidRPr="006B36E2">
              <w:rPr>
                <w:sz w:val="16"/>
                <w:szCs w:val="16"/>
              </w:rPr>
              <w:t>6.119111e+09</w:t>
            </w:r>
          </w:p>
        </w:tc>
      </w:tr>
      <w:tr w:rsidR="006B36E2" w:rsidRPr="006B36E2" w14:paraId="535EE03E" w14:textId="77777777" w:rsidTr="006B36E2">
        <w:tc>
          <w:tcPr>
            <w:tcW w:w="0" w:type="auto"/>
            <w:hideMark/>
          </w:tcPr>
          <w:p w14:paraId="68864E53"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0377AB76"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20F97129" w14:textId="77777777" w:rsidR="006B36E2" w:rsidRPr="006B36E2" w:rsidRDefault="006B36E2" w:rsidP="006B36E2">
            <w:pPr>
              <w:pStyle w:val="Compactpreformattedtable"/>
              <w:rPr>
                <w:sz w:val="16"/>
                <w:szCs w:val="16"/>
              </w:rPr>
            </w:pPr>
            <w:r w:rsidRPr="006B36E2">
              <w:rPr>
                <w:sz w:val="16"/>
                <w:szCs w:val="16"/>
              </w:rPr>
              <w:t>landfilling</w:t>
            </w:r>
          </w:p>
        </w:tc>
        <w:tc>
          <w:tcPr>
            <w:tcW w:w="0" w:type="auto"/>
            <w:hideMark/>
          </w:tcPr>
          <w:p w14:paraId="1C76FA94"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1B77BA96"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5B3DD685" w14:textId="77777777" w:rsidR="006B36E2" w:rsidRPr="006B36E2" w:rsidRDefault="006B36E2" w:rsidP="006B36E2">
            <w:pPr>
              <w:pStyle w:val="Compactpreformattedtable"/>
              <w:rPr>
                <w:sz w:val="16"/>
                <w:szCs w:val="16"/>
              </w:rPr>
            </w:pPr>
            <w:r w:rsidRPr="006B36E2">
              <w:rPr>
                <w:sz w:val="16"/>
                <w:szCs w:val="16"/>
              </w:rPr>
              <w:t>2.827717e+03</w:t>
            </w:r>
          </w:p>
        </w:tc>
        <w:tc>
          <w:tcPr>
            <w:tcW w:w="0" w:type="auto"/>
            <w:hideMark/>
          </w:tcPr>
          <w:p w14:paraId="6E5B97D6"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ADCDFAF"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167E08A1"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7C1DC9F9"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1DDA4C39"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5AAAD66F" w14:textId="77777777" w:rsidR="006B36E2" w:rsidRPr="006B36E2" w:rsidRDefault="006B36E2" w:rsidP="006B36E2">
            <w:pPr>
              <w:pStyle w:val="Compactpreformattedtable"/>
              <w:rPr>
                <w:sz w:val="16"/>
                <w:szCs w:val="16"/>
              </w:rPr>
            </w:pPr>
            <w:r w:rsidRPr="006B36E2">
              <w:rPr>
                <w:sz w:val="16"/>
                <w:szCs w:val="16"/>
              </w:rPr>
              <w:t>216.3978</w:t>
            </w:r>
          </w:p>
        </w:tc>
        <w:tc>
          <w:tcPr>
            <w:tcW w:w="0" w:type="auto"/>
            <w:hideMark/>
          </w:tcPr>
          <w:p w14:paraId="66F15536" w14:textId="77777777" w:rsidR="006B36E2" w:rsidRPr="006B36E2" w:rsidRDefault="006B36E2" w:rsidP="006B36E2">
            <w:pPr>
              <w:pStyle w:val="Compactpreformattedtable"/>
              <w:rPr>
                <w:sz w:val="16"/>
                <w:szCs w:val="16"/>
              </w:rPr>
            </w:pPr>
            <w:r w:rsidRPr="006B36E2">
              <w:rPr>
                <w:sz w:val="16"/>
                <w:szCs w:val="16"/>
              </w:rPr>
              <w:t>6.119116e+05</w:t>
            </w:r>
          </w:p>
        </w:tc>
      </w:tr>
      <w:tr w:rsidR="006B36E2" w:rsidRPr="006B36E2" w14:paraId="3F685311" w14:textId="77777777" w:rsidTr="006B36E2">
        <w:tc>
          <w:tcPr>
            <w:tcW w:w="0" w:type="auto"/>
            <w:hideMark/>
          </w:tcPr>
          <w:p w14:paraId="79CD8C60"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5D8F479E"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5CBB6545" w14:textId="77777777" w:rsidR="006B36E2" w:rsidRPr="006B36E2" w:rsidRDefault="006B36E2" w:rsidP="006B36E2">
            <w:pPr>
              <w:pStyle w:val="Compactpreformattedtable"/>
              <w:rPr>
                <w:sz w:val="16"/>
                <w:szCs w:val="16"/>
              </w:rPr>
            </w:pPr>
            <w:r w:rsidRPr="006B36E2">
              <w:rPr>
                <w:sz w:val="16"/>
                <w:szCs w:val="16"/>
              </w:rPr>
              <w:t>recycling</w:t>
            </w:r>
          </w:p>
        </w:tc>
        <w:tc>
          <w:tcPr>
            <w:tcW w:w="0" w:type="auto"/>
            <w:hideMark/>
          </w:tcPr>
          <w:p w14:paraId="1C28DEFC"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66FF37FF"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6814124B" w14:textId="77777777" w:rsidR="006B36E2" w:rsidRPr="006B36E2" w:rsidRDefault="006B36E2" w:rsidP="006B36E2">
            <w:pPr>
              <w:pStyle w:val="Compactpreformattedtable"/>
              <w:rPr>
                <w:sz w:val="16"/>
                <w:szCs w:val="16"/>
              </w:rPr>
            </w:pPr>
            <w:r w:rsidRPr="006B36E2">
              <w:rPr>
                <w:sz w:val="16"/>
                <w:szCs w:val="16"/>
              </w:rPr>
              <w:t>2.367066e+03</w:t>
            </w:r>
          </w:p>
        </w:tc>
        <w:tc>
          <w:tcPr>
            <w:tcW w:w="0" w:type="auto"/>
            <w:hideMark/>
          </w:tcPr>
          <w:p w14:paraId="650EAD39"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7F1845B6"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6137476F"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20BC51F5"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73A0D54E"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7C23FF1A" w14:textId="77777777" w:rsidR="006B36E2" w:rsidRPr="006B36E2" w:rsidRDefault="006B36E2" w:rsidP="006B36E2">
            <w:pPr>
              <w:pStyle w:val="Compactpreformattedtable"/>
              <w:rPr>
                <w:sz w:val="16"/>
                <w:szCs w:val="16"/>
              </w:rPr>
            </w:pPr>
            <w:r w:rsidRPr="006B36E2">
              <w:rPr>
                <w:sz w:val="16"/>
                <w:szCs w:val="16"/>
              </w:rPr>
              <w:t>-8811.4635</w:t>
            </w:r>
          </w:p>
        </w:tc>
        <w:tc>
          <w:tcPr>
            <w:tcW w:w="0" w:type="auto"/>
            <w:hideMark/>
          </w:tcPr>
          <w:p w14:paraId="0BFE8CB2" w14:textId="77777777" w:rsidR="006B36E2" w:rsidRPr="006B36E2" w:rsidRDefault="006B36E2" w:rsidP="006B36E2">
            <w:pPr>
              <w:pStyle w:val="Compactpreformattedtable"/>
              <w:rPr>
                <w:sz w:val="16"/>
                <w:szCs w:val="16"/>
              </w:rPr>
            </w:pPr>
            <w:r w:rsidRPr="006B36E2">
              <w:rPr>
                <w:sz w:val="16"/>
                <w:szCs w:val="16"/>
              </w:rPr>
              <w:t>-2.085732e+07</w:t>
            </w:r>
          </w:p>
        </w:tc>
      </w:tr>
      <w:tr w:rsidR="006B36E2" w:rsidRPr="006B36E2" w14:paraId="1FD2E89B" w14:textId="77777777" w:rsidTr="006B36E2">
        <w:tc>
          <w:tcPr>
            <w:tcW w:w="0" w:type="auto"/>
            <w:hideMark/>
          </w:tcPr>
          <w:p w14:paraId="20479B2E"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7618EBAE"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3516665A" w14:textId="77777777" w:rsidR="006B36E2" w:rsidRPr="006B36E2" w:rsidRDefault="006B36E2" w:rsidP="006B36E2">
            <w:pPr>
              <w:pStyle w:val="Compactpreformattedtable"/>
              <w:rPr>
                <w:sz w:val="16"/>
                <w:szCs w:val="16"/>
              </w:rPr>
            </w:pPr>
            <w:r w:rsidRPr="006B36E2">
              <w:rPr>
                <w:sz w:val="16"/>
                <w:szCs w:val="16"/>
              </w:rPr>
              <w:t>landfilling</w:t>
            </w:r>
          </w:p>
        </w:tc>
        <w:tc>
          <w:tcPr>
            <w:tcW w:w="0" w:type="auto"/>
            <w:hideMark/>
          </w:tcPr>
          <w:p w14:paraId="37615327"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2BBFCB72"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77ECAACE" w14:textId="77777777" w:rsidR="006B36E2" w:rsidRPr="006B36E2" w:rsidRDefault="006B36E2" w:rsidP="006B36E2">
            <w:pPr>
              <w:pStyle w:val="Compactpreformattedtable"/>
              <w:rPr>
                <w:sz w:val="16"/>
                <w:szCs w:val="16"/>
              </w:rPr>
            </w:pPr>
            <w:r w:rsidRPr="006B36E2">
              <w:rPr>
                <w:sz w:val="16"/>
                <w:szCs w:val="16"/>
              </w:rPr>
              <w:t>2.827717e+03</w:t>
            </w:r>
          </w:p>
        </w:tc>
        <w:tc>
          <w:tcPr>
            <w:tcW w:w="0" w:type="auto"/>
            <w:hideMark/>
          </w:tcPr>
          <w:p w14:paraId="4D618B3C"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22753F1"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29CC018B"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126405CB"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223EFD7C"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58F557C" w14:textId="77777777" w:rsidR="006B36E2" w:rsidRPr="006B36E2" w:rsidRDefault="006B36E2" w:rsidP="006B36E2">
            <w:pPr>
              <w:pStyle w:val="Compactpreformattedtable"/>
              <w:rPr>
                <w:sz w:val="16"/>
                <w:szCs w:val="16"/>
              </w:rPr>
            </w:pPr>
            <w:r w:rsidRPr="006B36E2">
              <w:rPr>
                <w:sz w:val="16"/>
                <w:szCs w:val="16"/>
              </w:rPr>
              <w:t>108.2953</w:t>
            </w:r>
          </w:p>
        </w:tc>
        <w:tc>
          <w:tcPr>
            <w:tcW w:w="0" w:type="auto"/>
            <w:hideMark/>
          </w:tcPr>
          <w:p w14:paraId="46CF7546" w14:textId="77777777" w:rsidR="006B36E2" w:rsidRPr="006B36E2" w:rsidRDefault="006B36E2" w:rsidP="006B36E2">
            <w:pPr>
              <w:pStyle w:val="Compactpreformattedtable"/>
              <w:rPr>
                <w:sz w:val="16"/>
                <w:szCs w:val="16"/>
              </w:rPr>
            </w:pPr>
            <w:r w:rsidRPr="006B36E2">
              <w:rPr>
                <w:sz w:val="16"/>
                <w:szCs w:val="16"/>
              </w:rPr>
              <w:t>3.062285e+05</w:t>
            </w:r>
          </w:p>
        </w:tc>
      </w:tr>
      <w:tr w:rsidR="006B36E2" w:rsidRPr="006B36E2" w14:paraId="49E22F1A" w14:textId="77777777" w:rsidTr="006B36E2">
        <w:tc>
          <w:tcPr>
            <w:tcW w:w="0" w:type="auto"/>
            <w:hideMark/>
          </w:tcPr>
          <w:p w14:paraId="7932448B"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187C7838"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7A1CA939" w14:textId="77777777" w:rsidR="006B36E2" w:rsidRPr="006B36E2" w:rsidRDefault="006B36E2" w:rsidP="006B36E2">
            <w:pPr>
              <w:pStyle w:val="Compactpreformattedtable"/>
              <w:rPr>
                <w:sz w:val="16"/>
                <w:szCs w:val="16"/>
              </w:rPr>
            </w:pPr>
            <w:r w:rsidRPr="006B36E2">
              <w:rPr>
                <w:sz w:val="16"/>
                <w:szCs w:val="16"/>
              </w:rPr>
              <w:t>recycling</w:t>
            </w:r>
          </w:p>
        </w:tc>
        <w:tc>
          <w:tcPr>
            <w:tcW w:w="0" w:type="auto"/>
            <w:hideMark/>
          </w:tcPr>
          <w:p w14:paraId="3894E858"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43A23C87"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41F8E89A" w14:textId="77777777" w:rsidR="006B36E2" w:rsidRPr="006B36E2" w:rsidRDefault="006B36E2" w:rsidP="006B36E2">
            <w:pPr>
              <w:pStyle w:val="Compactpreformattedtable"/>
              <w:rPr>
                <w:sz w:val="16"/>
                <w:szCs w:val="16"/>
              </w:rPr>
            </w:pPr>
            <w:r w:rsidRPr="006B36E2">
              <w:rPr>
                <w:sz w:val="16"/>
                <w:szCs w:val="16"/>
              </w:rPr>
              <w:t>2.367066e+03</w:t>
            </w:r>
          </w:p>
        </w:tc>
        <w:tc>
          <w:tcPr>
            <w:tcW w:w="0" w:type="auto"/>
            <w:hideMark/>
          </w:tcPr>
          <w:p w14:paraId="05002275"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7136930E"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55B474E6"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06F57C4A"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12ADE978"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4E2581E" w14:textId="77777777" w:rsidR="006B36E2" w:rsidRPr="006B36E2" w:rsidRDefault="006B36E2" w:rsidP="006B36E2">
            <w:pPr>
              <w:pStyle w:val="Compactpreformattedtable"/>
              <w:rPr>
                <w:sz w:val="16"/>
                <w:szCs w:val="16"/>
              </w:rPr>
            </w:pPr>
            <w:r w:rsidRPr="006B36E2">
              <w:rPr>
                <w:sz w:val="16"/>
                <w:szCs w:val="16"/>
              </w:rPr>
              <w:t>108.2953</w:t>
            </w:r>
          </w:p>
        </w:tc>
        <w:tc>
          <w:tcPr>
            <w:tcW w:w="0" w:type="auto"/>
            <w:hideMark/>
          </w:tcPr>
          <w:p w14:paraId="6A5B413A" w14:textId="77777777" w:rsidR="006B36E2" w:rsidRPr="006B36E2" w:rsidRDefault="006B36E2" w:rsidP="006B36E2">
            <w:pPr>
              <w:pStyle w:val="Compactpreformattedtable"/>
              <w:rPr>
                <w:sz w:val="16"/>
                <w:szCs w:val="16"/>
              </w:rPr>
            </w:pPr>
            <w:r w:rsidRPr="006B36E2">
              <w:rPr>
                <w:sz w:val="16"/>
                <w:szCs w:val="16"/>
              </w:rPr>
              <w:t>2.563422e+05</w:t>
            </w:r>
          </w:p>
        </w:tc>
      </w:tr>
      <w:tr w:rsidR="006B36E2" w:rsidRPr="006B36E2" w14:paraId="14DDAE77" w14:textId="77777777" w:rsidTr="006B36E2">
        <w:tc>
          <w:tcPr>
            <w:tcW w:w="0" w:type="auto"/>
            <w:hideMark/>
          </w:tcPr>
          <w:p w14:paraId="0535DAE8"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7E1B9D51"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046F1E9F"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35F66658"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48C11ABB"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332B4CD4" w14:textId="77777777" w:rsidR="006B36E2" w:rsidRPr="006B36E2" w:rsidRDefault="006B36E2" w:rsidP="006B36E2">
            <w:pPr>
              <w:pStyle w:val="Compactpreformattedtable"/>
              <w:rPr>
                <w:sz w:val="16"/>
                <w:szCs w:val="16"/>
              </w:rPr>
            </w:pPr>
            <w:r w:rsidRPr="006B36E2">
              <w:rPr>
                <w:sz w:val="16"/>
                <w:szCs w:val="16"/>
              </w:rPr>
              <w:t>2.827717e+03</w:t>
            </w:r>
          </w:p>
        </w:tc>
        <w:tc>
          <w:tcPr>
            <w:tcW w:w="0" w:type="auto"/>
            <w:hideMark/>
          </w:tcPr>
          <w:p w14:paraId="1F2F3324"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70C9A28C"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026DD717"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4AE13524"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3CC0913A"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290452C" w14:textId="77777777" w:rsidR="006B36E2" w:rsidRPr="006B36E2" w:rsidRDefault="006B36E2" w:rsidP="006B36E2">
            <w:pPr>
              <w:pStyle w:val="Compactpreformattedtable"/>
              <w:rPr>
                <w:sz w:val="16"/>
                <w:szCs w:val="16"/>
              </w:rPr>
            </w:pPr>
            <w:r w:rsidRPr="006B36E2">
              <w:rPr>
                <w:sz w:val="16"/>
                <w:szCs w:val="16"/>
              </w:rPr>
              <w:t>271442.1168</w:t>
            </w:r>
          </w:p>
        </w:tc>
        <w:tc>
          <w:tcPr>
            <w:tcW w:w="0" w:type="auto"/>
            <w:hideMark/>
          </w:tcPr>
          <w:p w14:paraId="33BA806D" w14:textId="77777777" w:rsidR="006B36E2" w:rsidRPr="006B36E2" w:rsidRDefault="006B36E2" w:rsidP="006B36E2">
            <w:pPr>
              <w:pStyle w:val="Compactpreformattedtable"/>
              <w:rPr>
                <w:sz w:val="16"/>
                <w:szCs w:val="16"/>
              </w:rPr>
            </w:pPr>
            <w:r w:rsidRPr="006B36E2">
              <w:rPr>
                <w:sz w:val="16"/>
                <w:szCs w:val="16"/>
              </w:rPr>
              <w:t>7.675614e+08</w:t>
            </w:r>
          </w:p>
        </w:tc>
      </w:tr>
      <w:tr w:rsidR="006B36E2" w:rsidRPr="006B36E2" w14:paraId="551B3044" w14:textId="77777777" w:rsidTr="006B36E2">
        <w:tc>
          <w:tcPr>
            <w:tcW w:w="0" w:type="auto"/>
            <w:hideMark/>
          </w:tcPr>
          <w:p w14:paraId="177ACF0B"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5D659B3B"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1E011627"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2ABBA957"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7C5C39E8"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7926682C" w14:textId="77777777" w:rsidR="006B36E2" w:rsidRPr="006B36E2" w:rsidRDefault="006B36E2" w:rsidP="006B36E2">
            <w:pPr>
              <w:pStyle w:val="Compactpreformattedtable"/>
              <w:rPr>
                <w:sz w:val="16"/>
                <w:szCs w:val="16"/>
              </w:rPr>
            </w:pPr>
            <w:r w:rsidRPr="006B36E2">
              <w:rPr>
                <w:sz w:val="16"/>
                <w:szCs w:val="16"/>
              </w:rPr>
              <w:t>2.367066e+03</w:t>
            </w:r>
          </w:p>
        </w:tc>
        <w:tc>
          <w:tcPr>
            <w:tcW w:w="0" w:type="auto"/>
            <w:hideMark/>
          </w:tcPr>
          <w:p w14:paraId="51775998"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AB4EE90"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3A30FC0E"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04427497"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047F6D9F"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79D190C" w14:textId="77777777" w:rsidR="006B36E2" w:rsidRPr="006B36E2" w:rsidRDefault="006B36E2" w:rsidP="006B36E2">
            <w:pPr>
              <w:pStyle w:val="Compactpreformattedtable"/>
              <w:rPr>
                <w:sz w:val="16"/>
                <w:szCs w:val="16"/>
              </w:rPr>
            </w:pPr>
            <w:r w:rsidRPr="006B36E2">
              <w:rPr>
                <w:sz w:val="16"/>
                <w:szCs w:val="16"/>
              </w:rPr>
              <w:t>271442.1168</w:t>
            </w:r>
          </w:p>
        </w:tc>
        <w:tc>
          <w:tcPr>
            <w:tcW w:w="0" w:type="auto"/>
            <w:hideMark/>
          </w:tcPr>
          <w:p w14:paraId="50D6A23F" w14:textId="77777777" w:rsidR="006B36E2" w:rsidRPr="006B36E2" w:rsidRDefault="006B36E2" w:rsidP="006B36E2">
            <w:pPr>
              <w:pStyle w:val="Compactpreformattedtable"/>
              <w:rPr>
                <w:sz w:val="16"/>
                <w:szCs w:val="16"/>
              </w:rPr>
            </w:pPr>
            <w:r w:rsidRPr="006B36E2">
              <w:rPr>
                <w:sz w:val="16"/>
                <w:szCs w:val="16"/>
              </w:rPr>
              <w:t>6.425214e+08</w:t>
            </w:r>
          </w:p>
        </w:tc>
      </w:tr>
      <w:tr w:rsidR="006B36E2" w:rsidRPr="006B36E2" w14:paraId="591692C4" w14:textId="77777777" w:rsidTr="006B36E2">
        <w:tc>
          <w:tcPr>
            <w:tcW w:w="0" w:type="auto"/>
            <w:hideMark/>
          </w:tcPr>
          <w:p w14:paraId="0F177154"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11636814"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2D9C8276" w14:textId="77777777" w:rsidR="006B36E2" w:rsidRPr="006B36E2" w:rsidRDefault="006B36E2" w:rsidP="006B36E2">
            <w:pPr>
              <w:pStyle w:val="Compactpreformattedtable"/>
              <w:rPr>
                <w:sz w:val="16"/>
                <w:szCs w:val="16"/>
              </w:rPr>
            </w:pPr>
            <w:proofErr w:type="spellStart"/>
            <w:r w:rsidRPr="006B36E2">
              <w:rPr>
                <w:sz w:val="16"/>
                <w:szCs w:val="16"/>
              </w:rPr>
              <w:t>anaerobicDigestion</w:t>
            </w:r>
            <w:proofErr w:type="spellEnd"/>
          </w:p>
        </w:tc>
        <w:tc>
          <w:tcPr>
            <w:tcW w:w="0" w:type="auto"/>
            <w:hideMark/>
          </w:tcPr>
          <w:p w14:paraId="6845AF5F"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5465CCCA"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606E5632"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03ED9CD3"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DA60A44"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75E4B4B5"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61F57412"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2072BB2C"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C833849" w14:textId="77777777" w:rsidR="006B36E2" w:rsidRPr="006B36E2" w:rsidRDefault="006B36E2" w:rsidP="006B36E2">
            <w:pPr>
              <w:pStyle w:val="Compactpreformattedtable"/>
              <w:rPr>
                <w:sz w:val="16"/>
                <w:szCs w:val="16"/>
              </w:rPr>
            </w:pPr>
            <w:r w:rsidRPr="006B36E2">
              <w:rPr>
                <w:sz w:val="16"/>
                <w:szCs w:val="16"/>
              </w:rPr>
              <w:t>1230.1352</w:t>
            </w:r>
          </w:p>
        </w:tc>
        <w:tc>
          <w:tcPr>
            <w:tcW w:w="0" w:type="auto"/>
            <w:hideMark/>
          </w:tcPr>
          <w:p w14:paraId="0113364B"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47EC7EA7" w14:textId="77777777" w:rsidTr="006B36E2">
        <w:tc>
          <w:tcPr>
            <w:tcW w:w="0" w:type="auto"/>
            <w:hideMark/>
          </w:tcPr>
          <w:p w14:paraId="520959E5"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4BCA92B0"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356A4460" w14:textId="77777777" w:rsidR="006B36E2" w:rsidRPr="006B36E2" w:rsidRDefault="006B36E2" w:rsidP="006B36E2">
            <w:pPr>
              <w:pStyle w:val="Compactpreformattedtable"/>
              <w:rPr>
                <w:sz w:val="16"/>
                <w:szCs w:val="16"/>
              </w:rPr>
            </w:pPr>
            <w:r w:rsidRPr="006B36E2">
              <w:rPr>
                <w:sz w:val="16"/>
                <w:szCs w:val="16"/>
              </w:rPr>
              <w:t>combustion</w:t>
            </w:r>
          </w:p>
        </w:tc>
        <w:tc>
          <w:tcPr>
            <w:tcW w:w="0" w:type="auto"/>
            <w:hideMark/>
          </w:tcPr>
          <w:p w14:paraId="48CDF9EE"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20F9FE3F"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319B881C"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36C1701E"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5F6EF7D"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5D4E57EA"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218F8D1E"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1B257AF6"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07EAF8A7" w14:textId="77777777" w:rsidR="006B36E2" w:rsidRPr="006B36E2" w:rsidRDefault="006B36E2" w:rsidP="006B36E2">
            <w:pPr>
              <w:pStyle w:val="Compactpreformattedtable"/>
              <w:rPr>
                <w:sz w:val="16"/>
                <w:szCs w:val="16"/>
              </w:rPr>
            </w:pPr>
            <w:r w:rsidRPr="006B36E2">
              <w:rPr>
                <w:sz w:val="16"/>
                <w:szCs w:val="16"/>
              </w:rPr>
              <w:t>-175.0662</w:t>
            </w:r>
          </w:p>
        </w:tc>
        <w:tc>
          <w:tcPr>
            <w:tcW w:w="0" w:type="auto"/>
            <w:hideMark/>
          </w:tcPr>
          <w:p w14:paraId="5C51C481"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7C40A7DB" w14:textId="77777777" w:rsidTr="006B36E2">
        <w:tc>
          <w:tcPr>
            <w:tcW w:w="0" w:type="auto"/>
            <w:hideMark/>
          </w:tcPr>
          <w:p w14:paraId="56C394D3"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2831396C"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0374A4C0" w14:textId="77777777" w:rsidR="006B36E2" w:rsidRPr="006B36E2" w:rsidRDefault="006B36E2" w:rsidP="006B36E2">
            <w:pPr>
              <w:pStyle w:val="Compactpreformattedtable"/>
              <w:rPr>
                <w:sz w:val="16"/>
                <w:szCs w:val="16"/>
              </w:rPr>
            </w:pPr>
            <w:r w:rsidRPr="006B36E2">
              <w:rPr>
                <w:sz w:val="16"/>
                <w:szCs w:val="16"/>
              </w:rPr>
              <w:t>combustion</w:t>
            </w:r>
          </w:p>
        </w:tc>
        <w:tc>
          <w:tcPr>
            <w:tcW w:w="0" w:type="auto"/>
            <w:hideMark/>
          </w:tcPr>
          <w:p w14:paraId="2CE11C4A"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530701BF"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4EDAE570"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3EA0C67D"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8EB8A38"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3F2253E5"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22F951F5"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51C9EEB5"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AD77344" w14:textId="77777777" w:rsidR="006B36E2" w:rsidRPr="006B36E2" w:rsidRDefault="006B36E2" w:rsidP="006B36E2">
            <w:pPr>
              <w:pStyle w:val="Compactpreformattedtable"/>
              <w:rPr>
                <w:sz w:val="16"/>
                <w:szCs w:val="16"/>
              </w:rPr>
            </w:pPr>
            <w:r w:rsidRPr="006B36E2">
              <w:rPr>
                <w:sz w:val="16"/>
                <w:szCs w:val="16"/>
              </w:rPr>
              <w:t>-175.0662</w:t>
            </w:r>
          </w:p>
        </w:tc>
        <w:tc>
          <w:tcPr>
            <w:tcW w:w="0" w:type="auto"/>
            <w:hideMark/>
          </w:tcPr>
          <w:p w14:paraId="466DC58E"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44CD445A" w14:textId="77777777" w:rsidTr="006B36E2">
        <w:tc>
          <w:tcPr>
            <w:tcW w:w="0" w:type="auto"/>
            <w:hideMark/>
          </w:tcPr>
          <w:p w14:paraId="57748381"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2BE5CAF3"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29A79303" w14:textId="77777777" w:rsidR="006B36E2" w:rsidRPr="006B36E2" w:rsidRDefault="006B36E2" w:rsidP="006B36E2">
            <w:pPr>
              <w:pStyle w:val="Compactpreformattedtable"/>
              <w:rPr>
                <w:sz w:val="16"/>
                <w:szCs w:val="16"/>
              </w:rPr>
            </w:pPr>
            <w:r w:rsidRPr="006B36E2">
              <w:rPr>
                <w:sz w:val="16"/>
                <w:szCs w:val="16"/>
              </w:rPr>
              <w:t>composting</w:t>
            </w:r>
          </w:p>
        </w:tc>
        <w:tc>
          <w:tcPr>
            <w:tcW w:w="0" w:type="auto"/>
            <w:hideMark/>
          </w:tcPr>
          <w:p w14:paraId="1CBF9F8D"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7E58A64E"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29F1067B"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1E92782C"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74190181"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7E5BA3AD"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1CA320C1"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392C5E29"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762520C2" w14:textId="77777777" w:rsidR="006B36E2" w:rsidRPr="006B36E2" w:rsidRDefault="006B36E2" w:rsidP="006B36E2">
            <w:pPr>
              <w:pStyle w:val="Compactpreformattedtable"/>
              <w:rPr>
                <w:sz w:val="16"/>
                <w:szCs w:val="16"/>
              </w:rPr>
            </w:pPr>
            <w:r w:rsidRPr="006B36E2">
              <w:rPr>
                <w:sz w:val="16"/>
                <w:szCs w:val="16"/>
              </w:rPr>
              <w:t>158.5119</w:t>
            </w:r>
          </w:p>
        </w:tc>
        <w:tc>
          <w:tcPr>
            <w:tcW w:w="0" w:type="auto"/>
            <w:hideMark/>
          </w:tcPr>
          <w:p w14:paraId="0966B8D4"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37722769" w14:textId="77777777" w:rsidTr="006B36E2">
        <w:tc>
          <w:tcPr>
            <w:tcW w:w="0" w:type="auto"/>
            <w:hideMark/>
          </w:tcPr>
          <w:p w14:paraId="11C41866"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2AE8C385"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3EA17D37" w14:textId="77777777" w:rsidR="006B36E2" w:rsidRPr="006B36E2" w:rsidRDefault="006B36E2" w:rsidP="006B36E2">
            <w:pPr>
              <w:pStyle w:val="Compactpreformattedtable"/>
              <w:rPr>
                <w:sz w:val="16"/>
                <w:szCs w:val="16"/>
              </w:rPr>
            </w:pPr>
            <w:r w:rsidRPr="006B36E2">
              <w:rPr>
                <w:sz w:val="16"/>
                <w:szCs w:val="16"/>
              </w:rPr>
              <w:t>landfilling</w:t>
            </w:r>
          </w:p>
        </w:tc>
        <w:tc>
          <w:tcPr>
            <w:tcW w:w="0" w:type="auto"/>
            <w:hideMark/>
          </w:tcPr>
          <w:p w14:paraId="544D6DC9"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3979AACF"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0B9AAB88"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47B33C33"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219486B"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5EFC0D2E"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06929586"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407EFA2A"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24FF7D8" w14:textId="77777777" w:rsidR="006B36E2" w:rsidRPr="006B36E2" w:rsidRDefault="006B36E2" w:rsidP="006B36E2">
            <w:pPr>
              <w:pStyle w:val="Compactpreformattedtable"/>
              <w:rPr>
                <w:sz w:val="16"/>
                <w:szCs w:val="16"/>
              </w:rPr>
            </w:pPr>
            <w:r w:rsidRPr="006B36E2">
              <w:rPr>
                <w:sz w:val="16"/>
                <w:szCs w:val="16"/>
              </w:rPr>
              <w:t>-250.7538</w:t>
            </w:r>
          </w:p>
        </w:tc>
        <w:tc>
          <w:tcPr>
            <w:tcW w:w="0" w:type="auto"/>
            <w:hideMark/>
          </w:tcPr>
          <w:p w14:paraId="30E40A76"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6BFB6CEF" w14:textId="77777777" w:rsidTr="006B36E2">
        <w:tc>
          <w:tcPr>
            <w:tcW w:w="0" w:type="auto"/>
            <w:hideMark/>
          </w:tcPr>
          <w:p w14:paraId="315EB91E"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19F082CD"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3AD6B037" w14:textId="77777777" w:rsidR="006B36E2" w:rsidRPr="006B36E2" w:rsidRDefault="006B36E2" w:rsidP="006B36E2">
            <w:pPr>
              <w:pStyle w:val="Compactpreformattedtable"/>
              <w:rPr>
                <w:sz w:val="16"/>
                <w:szCs w:val="16"/>
              </w:rPr>
            </w:pPr>
            <w:proofErr w:type="spellStart"/>
            <w:r w:rsidRPr="006B36E2">
              <w:rPr>
                <w:sz w:val="16"/>
                <w:szCs w:val="16"/>
              </w:rPr>
              <w:t>anaerobicDigestion</w:t>
            </w:r>
            <w:proofErr w:type="spellEnd"/>
          </w:p>
        </w:tc>
        <w:tc>
          <w:tcPr>
            <w:tcW w:w="0" w:type="auto"/>
            <w:hideMark/>
          </w:tcPr>
          <w:p w14:paraId="5932FB3B"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13DCEAB1"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1D243D21"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1249D0A4"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4D5D927"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0AF88224"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7AA551CD"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3340248D"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EC71176" w14:textId="77777777" w:rsidR="006B36E2" w:rsidRPr="006B36E2" w:rsidRDefault="006B36E2" w:rsidP="006B36E2">
            <w:pPr>
              <w:pStyle w:val="Compactpreformattedtable"/>
              <w:rPr>
                <w:sz w:val="16"/>
                <w:szCs w:val="16"/>
              </w:rPr>
            </w:pPr>
            <w:r w:rsidRPr="006B36E2">
              <w:rPr>
                <w:sz w:val="16"/>
                <w:szCs w:val="16"/>
              </w:rPr>
              <w:t>108.3185</w:t>
            </w:r>
          </w:p>
        </w:tc>
        <w:tc>
          <w:tcPr>
            <w:tcW w:w="0" w:type="auto"/>
            <w:hideMark/>
          </w:tcPr>
          <w:p w14:paraId="75F5A658"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62C93B88" w14:textId="77777777" w:rsidTr="006B36E2">
        <w:tc>
          <w:tcPr>
            <w:tcW w:w="0" w:type="auto"/>
            <w:hideMark/>
          </w:tcPr>
          <w:p w14:paraId="278F0D7A"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3604D684"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72A64D95" w14:textId="77777777" w:rsidR="006B36E2" w:rsidRPr="006B36E2" w:rsidRDefault="006B36E2" w:rsidP="006B36E2">
            <w:pPr>
              <w:pStyle w:val="Compactpreformattedtable"/>
              <w:rPr>
                <w:sz w:val="16"/>
                <w:szCs w:val="16"/>
              </w:rPr>
            </w:pPr>
            <w:r w:rsidRPr="006B36E2">
              <w:rPr>
                <w:sz w:val="16"/>
                <w:szCs w:val="16"/>
              </w:rPr>
              <w:t>combustion</w:t>
            </w:r>
          </w:p>
        </w:tc>
        <w:tc>
          <w:tcPr>
            <w:tcW w:w="0" w:type="auto"/>
            <w:hideMark/>
          </w:tcPr>
          <w:p w14:paraId="70FB3FD7"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71CD1EE7"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6527713D"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35300B99"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0F39CFA4"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37DF7F00"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1417F43A"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760104A6"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01C3B42" w14:textId="77777777" w:rsidR="006B36E2" w:rsidRPr="006B36E2" w:rsidRDefault="006B36E2" w:rsidP="006B36E2">
            <w:pPr>
              <w:pStyle w:val="Compactpreformattedtable"/>
              <w:rPr>
                <w:sz w:val="16"/>
                <w:szCs w:val="16"/>
              </w:rPr>
            </w:pPr>
            <w:r w:rsidRPr="006B36E2">
              <w:rPr>
                <w:sz w:val="16"/>
                <w:szCs w:val="16"/>
              </w:rPr>
              <w:t>108.3185</w:t>
            </w:r>
          </w:p>
        </w:tc>
        <w:tc>
          <w:tcPr>
            <w:tcW w:w="0" w:type="auto"/>
            <w:hideMark/>
          </w:tcPr>
          <w:p w14:paraId="761A1CA1"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52163FA8" w14:textId="77777777" w:rsidTr="006B36E2">
        <w:tc>
          <w:tcPr>
            <w:tcW w:w="0" w:type="auto"/>
            <w:hideMark/>
          </w:tcPr>
          <w:p w14:paraId="5CFDB1BD"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0B9877A1"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73321867" w14:textId="77777777" w:rsidR="006B36E2" w:rsidRPr="006B36E2" w:rsidRDefault="006B36E2" w:rsidP="006B36E2">
            <w:pPr>
              <w:pStyle w:val="Compactpreformattedtable"/>
              <w:rPr>
                <w:sz w:val="16"/>
                <w:szCs w:val="16"/>
              </w:rPr>
            </w:pPr>
            <w:r w:rsidRPr="006B36E2">
              <w:rPr>
                <w:sz w:val="16"/>
                <w:szCs w:val="16"/>
              </w:rPr>
              <w:t>combustion</w:t>
            </w:r>
          </w:p>
        </w:tc>
        <w:tc>
          <w:tcPr>
            <w:tcW w:w="0" w:type="auto"/>
            <w:hideMark/>
          </w:tcPr>
          <w:p w14:paraId="63DF1B1B"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011FC609"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3AFCF7F9"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15C1E7D9"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AE82D59"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48208E0B"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23F60641"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305A9F51"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1F9EA6A4" w14:textId="77777777" w:rsidR="006B36E2" w:rsidRPr="006B36E2" w:rsidRDefault="006B36E2" w:rsidP="006B36E2">
            <w:pPr>
              <w:pStyle w:val="Compactpreformattedtable"/>
              <w:rPr>
                <w:sz w:val="16"/>
                <w:szCs w:val="16"/>
              </w:rPr>
            </w:pPr>
            <w:r w:rsidRPr="006B36E2">
              <w:rPr>
                <w:sz w:val="16"/>
                <w:szCs w:val="16"/>
              </w:rPr>
              <w:t>108.3185</w:t>
            </w:r>
          </w:p>
        </w:tc>
        <w:tc>
          <w:tcPr>
            <w:tcW w:w="0" w:type="auto"/>
            <w:hideMark/>
          </w:tcPr>
          <w:p w14:paraId="246BAE9B"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4534C97B" w14:textId="77777777" w:rsidTr="006B36E2">
        <w:tc>
          <w:tcPr>
            <w:tcW w:w="0" w:type="auto"/>
            <w:hideMark/>
          </w:tcPr>
          <w:p w14:paraId="3A94F795"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7FEAEA03"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722081F4" w14:textId="77777777" w:rsidR="006B36E2" w:rsidRPr="006B36E2" w:rsidRDefault="006B36E2" w:rsidP="006B36E2">
            <w:pPr>
              <w:pStyle w:val="Compactpreformattedtable"/>
              <w:rPr>
                <w:sz w:val="16"/>
                <w:szCs w:val="16"/>
              </w:rPr>
            </w:pPr>
            <w:r w:rsidRPr="006B36E2">
              <w:rPr>
                <w:sz w:val="16"/>
                <w:szCs w:val="16"/>
              </w:rPr>
              <w:t>composting</w:t>
            </w:r>
          </w:p>
        </w:tc>
        <w:tc>
          <w:tcPr>
            <w:tcW w:w="0" w:type="auto"/>
            <w:hideMark/>
          </w:tcPr>
          <w:p w14:paraId="64265A0F"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2E59EB5C"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4AA6F034"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0159D52F"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E541AD4"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2B961E0B"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390B6815"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05A4D08A"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1EE0E89F" w14:textId="77777777" w:rsidR="006B36E2" w:rsidRPr="006B36E2" w:rsidRDefault="006B36E2" w:rsidP="006B36E2">
            <w:pPr>
              <w:pStyle w:val="Compactpreformattedtable"/>
              <w:rPr>
                <w:sz w:val="16"/>
                <w:szCs w:val="16"/>
              </w:rPr>
            </w:pPr>
            <w:r w:rsidRPr="006B36E2">
              <w:rPr>
                <w:sz w:val="16"/>
                <w:szCs w:val="16"/>
              </w:rPr>
              <w:t>108.3185</w:t>
            </w:r>
          </w:p>
        </w:tc>
        <w:tc>
          <w:tcPr>
            <w:tcW w:w="0" w:type="auto"/>
            <w:hideMark/>
          </w:tcPr>
          <w:p w14:paraId="3548CEDD"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6E4B462D" w14:textId="77777777" w:rsidTr="006B36E2">
        <w:tc>
          <w:tcPr>
            <w:tcW w:w="0" w:type="auto"/>
            <w:hideMark/>
          </w:tcPr>
          <w:p w14:paraId="15223B51"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5D4A5EC7"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0922D5A8" w14:textId="77777777" w:rsidR="006B36E2" w:rsidRPr="006B36E2" w:rsidRDefault="006B36E2" w:rsidP="006B36E2">
            <w:pPr>
              <w:pStyle w:val="Compactpreformattedtable"/>
              <w:rPr>
                <w:sz w:val="16"/>
                <w:szCs w:val="16"/>
              </w:rPr>
            </w:pPr>
            <w:r w:rsidRPr="006B36E2">
              <w:rPr>
                <w:sz w:val="16"/>
                <w:szCs w:val="16"/>
              </w:rPr>
              <w:t>landfilling</w:t>
            </w:r>
          </w:p>
        </w:tc>
        <w:tc>
          <w:tcPr>
            <w:tcW w:w="0" w:type="auto"/>
            <w:hideMark/>
          </w:tcPr>
          <w:p w14:paraId="186B4DF3"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679A146E"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1D0E9FCC"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551514CC"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4CBBF16"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376E74D4"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2384A795"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331DCC4E"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1933A9A0" w14:textId="77777777" w:rsidR="006B36E2" w:rsidRPr="006B36E2" w:rsidRDefault="006B36E2" w:rsidP="006B36E2">
            <w:pPr>
              <w:pStyle w:val="Compactpreformattedtable"/>
              <w:rPr>
                <w:sz w:val="16"/>
                <w:szCs w:val="16"/>
              </w:rPr>
            </w:pPr>
            <w:r w:rsidRPr="006B36E2">
              <w:rPr>
                <w:sz w:val="16"/>
                <w:szCs w:val="16"/>
              </w:rPr>
              <w:t>108.3185</w:t>
            </w:r>
          </w:p>
        </w:tc>
        <w:tc>
          <w:tcPr>
            <w:tcW w:w="0" w:type="auto"/>
            <w:hideMark/>
          </w:tcPr>
          <w:p w14:paraId="6DFF1811"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3C4789C3" w14:textId="77777777" w:rsidTr="006B36E2">
        <w:tc>
          <w:tcPr>
            <w:tcW w:w="0" w:type="auto"/>
            <w:hideMark/>
          </w:tcPr>
          <w:p w14:paraId="58D00BE1"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4064A75B"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7075281F"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599113D6"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2DB2EC35"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441C8392"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14F05B79"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3F1E5DB"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520BE58A"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2D71B6F3"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7E845D9E"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7087255" w14:textId="77777777" w:rsidR="006B36E2" w:rsidRPr="006B36E2" w:rsidRDefault="006B36E2" w:rsidP="006B36E2">
            <w:pPr>
              <w:pStyle w:val="Compactpreformattedtable"/>
              <w:rPr>
                <w:sz w:val="16"/>
                <w:szCs w:val="16"/>
              </w:rPr>
            </w:pPr>
            <w:r w:rsidRPr="006B36E2">
              <w:rPr>
                <w:sz w:val="16"/>
                <w:szCs w:val="16"/>
              </w:rPr>
              <w:t>132157.0933</w:t>
            </w:r>
          </w:p>
        </w:tc>
        <w:tc>
          <w:tcPr>
            <w:tcW w:w="0" w:type="auto"/>
            <w:hideMark/>
          </w:tcPr>
          <w:p w14:paraId="5A16EB23"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04CDCE6F" w14:textId="77777777" w:rsidTr="006B36E2">
        <w:tc>
          <w:tcPr>
            <w:tcW w:w="0" w:type="auto"/>
            <w:hideMark/>
          </w:tcPr>
          <w:p w14:paraId="1F7CD4D5"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12FDC4CD"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2C73A2A6"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6B337A4B"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30E76DBB"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39697AB9"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1E95D23E"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74AF4F7D"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04896CBE"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271D7218"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2FAEB79F"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5CC70B61" w14:textId="77777777" w:rsidR="006B36E2" w:rsidRPr="006B36E2" w:rsidRDefault="006B36E2" w:rsidP="006B36E2">
            <w:pPr>
              <w:pStyle w:val="Compactpreformattedtable"/>
              <w:rPr>
                <w:sz w:val="16"/>
                <w:szCs w:val="16"/>
              </w:rPr>
            </w:pPr>
            <w:r w:rsidRPr="006B36E2">
              <w:rPr>
                <w:sz w:val="16"/>
                <w:szCs w:val="16"/>
              </w:rPr>
              <w:t>132157.0933</w:t>
            </w:r>
          </w:p>
        </w:tc>
        <w:tc>
          <w:tcPr>
            <w:tcW w:w="0" w:type="auto"/>
            <w:hideMark/>
          </w:tcPr>
          <w:p w14:paraId="5B0C600E"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6C74D075" w14:textId="77777777" w:rsidTr="006B36E2">
        <w:tc>
          <w:tcPr>
            <w:tcW w:w="0" w:type="auto"/>
            <w:hideMark/>
          </w:tcPr>
          <w:p w14:paraId="66752787"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377A5084"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6A6FB610"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5AA8630C"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08EC9808"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7791281F"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16BD1677"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F13879A"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5B461DDF"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2BF4E8D4"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6D94C74F"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7FAF07AC" w14:textId="77777777" w:rsidR="006B36E2" w:rsidRPr="006B36E2" w:rsidRDefault="006B36E2" w:rsidP="006B36E2">
            <w:pPr>
              <w:pStyle w:val="Compactpreformattedtable"/>
              <w:rPr>
                <w:sz w:val="16"/>
                <w:szCs w:val="16"/>
              </w:rPr>
            </w:pPr>
            <w:r w:rsidRPr="006B36E2">
              <w:rPr>
                <w:sz w:val="16"/>
                <w:szCs w:val="16"/>
              </w:rPr>
              <w:t>132157.0933</w:t>
            </w:r>
          </w:p>
        </w:tc>
        <w:tc>
          <w:tcPr>
            <w:tcW w:w="0" w:type="auto"/>
            <w:hideMark/>
          </w:tcPr>
          <w:p w14:paraId="78C659ED"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792FA0FF" w14:textId="77777777" w:rsidTr="006B36E2">
        <w:tc>
          <w:tcPr>
            <w:tcW w:w="0" w:type="auto"/>
            <w:hideMark/>
          </w:tcPr>
          <w:p w14:paraId="586DFFFB"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0F02142E"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5DCCF3F0"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1AB7261E"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7F3DFDE6"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084258D1"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745611EE"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4FAC6A8"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43A3E3C9"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01667E2D"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540323E4"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1784CDBB" w14:textId="77777777" w:rsidR="006B36E2" w:rsidRPr="006B36E2" w:rsidRDefault="006B36E2" w:rsidP="006B36E2">
            <w:pPr>
              <w:pStyle w:val="Compactpreformattedtable"/>
              <w:rPr>
                <w:sz w:val="16"/>
                <w:szCs w:val="16"/>
              </w:rPr>
            </w:pPr>
            <w:r w:rsidRPr="006B36E2">
              <w:rPr>
                <w:sz w:val="16"/>
                <w:szCs w:val="16"/>
              </w:rPr>
              <w:t>132157.0933</w:t>
            </w:r>
          </w:p>
        </w:tc>
        <w:tc>
          <w:tcPr>
            <w:tcW w:w="0" w:type="auto"/>
            <w:hideMark/>
          </w:tcPr>
          <w:p w14:paraId="5CD52D17"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477EE7C4" w14:textId="77777777" w:rsidTr="006B36E2">
        <w:tc>
          <w:tcPr>
            <w:tcW w:w="0" w:type="auto"/>
            <w:hideMark/>
          </w:tcPr>
          <w:p w14:paraId="33404814"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441A0168"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34B4B9F7"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144F01A4"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35FE99F1" w14:textId="77777777" w:rsidR="006B36E2" w:rsidRPr="006B36E2" w:rsidRDefault="006B36E2" w:rsidP="006B36E2">
            <w:pPr>
              <w:pStyle w:val="Compactpreformattedtable"/>
              <w:rPr>
                <w:sz w:val="16"/>
                <w:szCs w:val="16"/>
              </w:rPr>
            </w:pPr>
            <w:proofErr w:type="spellStart"/>
            <w:r w:rsidRPr="006B36E2">
              <w:rPr>
                <w:sz w:val="16"/>
                <w:szCs w:val="16"/>
              </w:rPr>
              <w:t>eliminate_food_waste</w:t>
            </w:r>
            <w:proofErr w:type="spellEnd"/>
          </w:p>
        </w:tc>
        <w:tc>
          <w:tcPr>
            <w:tcW w:w="0" w:type="auto"/>
            <w:hideMark/>
          </w:tcPr>
          <w:p w14:paraId="03647039"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3F31DAA0"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769D147F"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03284D51"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3C2AD599"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525118C3"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0C2FDAF1" w14:textId="77777777" w:rsidR="006B36E2" w:rsidRPr="006B36E2" w:rsidRDefault="006B36E2" w:rsidP="006B36E2">
            <w:pPr>
              <w:pStyle w:val="Compactpreformattedtable"/>
              <w:rPr>
                <w:sz w:val="16"/>
                <w:szCs w:val="16"/>
              </w:rPr>
            </w:pPr>
            <w:r w:rsidRPr="006B36E2">
              <w:rPr>
                <w:sz w:val="16"/>
                <w:szCs w:val="16"/>
              </w:rPr>
              <w:t>132157.0933</w:t>
            </w:r>
          </w:p>
        </w:tc>
        <w:tc>
          <w:tcPr>
            <w:tcW w:w="0" w:type="auto"/>
            <w:hideMark/>
          </w:tcPr>
          <w:p w14:paraId="22EF0AD2"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3CE1238A" w14:textId="77777777" w:rsidTr="006B36E2">
        <w:tc>
          <w:tcPr>
            <w:tcW w:w="0" w:type="auto"/>
            <w:hideMark/>
          </w:tcPr>
          <w:p w14:paraId="6A8E1CFF"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68FB57D3"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0D6516CB" w14:textId="77777777" w:rsidR="006B36E2" w:rsidRPr="006B36E2" w:rsidRDefault="006B36E2" w:rsidP="006B36E2">
            <w:pPr>
              <w:pStyle w:val="Compactpreformattedtable"/>
              <w:rPr>
                <w:sz w:val="16"/>
                <w:szCs w:val="16"/>
              </w:rPr>
            </w:pPr>
            <w:r w:rsidRPr="006B36E2">
              <w:rPr>
                <w:sz w:val="16"/>
                <w:szCs w:val="16"/>
              </w:rPr>
              <w:t>landfilling</w:t>
            </w:r>
          </w:p>
        </w:tc>
        <w:tc>
          <w:tcPr>
            <w:tcW w:w="0" w:type="auto"/>
            <w:hideMark/>
          </w:tcPr>
          <w:p w14:paraId="7A2814C0"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6EB113FD"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1A58D60F"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5D18CEBF"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1BC0524D"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3C221071"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01DD88EF"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2ADAF00C"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C37D12F" w14:textId="77777777" w:rsidR="006B36E2" w:rsidRPr="006B36E2" w:rsidRDefault="006B36E2" w:rsidP="006B36E2">
            <w:pPr>
              <w:pStyle w:val="Compactpreformattedtable"/>
              <w:rPr>
                <w:sz w:val="16"/>
                <w:szCs w:val="16"/>
              </w:rPr>
            </w:pPr>
            <w:r w:rsidRPr="006B36E2">
              <w:rPr>
                <w:sz w:val="16"/>
                <w:szCs w:val="16"/>
              </w:rPr>
              <w:t>216.3978</w:t>
            </w:r>
          </w:p>
        </w:tc>
        <w:tc>
          <w:tcPr>
            <w:tcW w:w="0" w:type="auto"/>
            <w:hideMark/>
          </w:tcPr>
          <w:p w14:paraId="7460B3DD"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19A1585B" w14:textId="77777777" w:rsidTr="006B36E2">
        <w:tc>
          <w:tcPr>
            <w:tcW w:w="0" w:type="auto"/>
            <w:hideMark/>
          </w:tcPr>
          <w:p w14:paraId="241D4185"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116763BC"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4669E3A9" w14:textId="77777777" w:rsidR="006B36E2" w:rsidRPr="006B36E2" w:rsidRDefault="006B36E2" w:rsidP="006B36E2">
            <w:pPr>
              <w:pStyle w:val="Compactpreformattedtable"/>
              <w:rPr>
                <w:sz w:val="16"/>
                <w:szCs w:val="16"/>
              </w:rPr>
            </w:pPr>
            <w:r w:rsidRPr="006B36E2">
              <w:rPr>
                <w:sz w:val="16"/>
                <w:szCs w:val="16"/>
              </w:rPr>
              <w:t>recycling</w:t>
            </w:r>
          </w:p>
        </w:tc>
        <w:tc>
          <w:tcPr>
            <w:tcW w:w="0" w:type="auto"/>
            <w:hideMark/>
          </w:tcPr>
          <w:p w14:paraId="674FA55B"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75878187"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6A810057" w14:textId="77777777" w:rsidR="006B36E2" w:rsidRPr="006B36E2" w:rsidRDefault="006B36E2" w:rsidP="006B36E2">
            <w:pPr>
              <w:pStyle w:val="Compactpreformattedtable"/>
              <w:rPr>
                <w:sz w:val="16"/>
                <w:szCs w:val="16"/>
              </w:rPr>
            </w:pPr>
            <w:r w:rsidRPr="006B36E2">
              <w:rPr>
                <w:sz w:val="16"/>
                <w:szCs w:val="16"/>
              </w:rPr>
              <w:t>5.194783e+03</w:t>
            </w:r>
          </w:p>
        </w:tc>
        <w:tc>
          <w:tcPr>
            <w:tcW w:w="0" w:type="auto"/>
            <w:hideMark/>
          </w:tcPr>
          <w:p w14:paraId="71F703D0"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C5A2638"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1978FC4D"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5173D42A"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639F1FF4"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A99C588" w14:textId="77777777" w:rsidR="006B36E2" w:rsidRPr="006B36E2" w:rsidRDefault="006B36E2" w:rsidP="006B36E2">
            <w:pPr>
              <w:pStyle w:val="Compactpreformattedtable"/>
              <w:rPr>
                <w:sz w:val="16"/>
                <w:szCs w:val="16"/>
              </w:rPr>
            </w:pPr>
            <w:r w:rsidRPr="006B36E2">
              <w:rPr>
                <w:sz w:val="16"/>
                <w:szCs w:val="16"/>
              </w:rPr>
              <w:t>-8811.4635</w:t>
            </w:r>
          </w:p>
        </w:tc>
        <w:tc>
          <w:tcPr>
            <w:tcW w:w="0" w:type="auto"/>
            <w:hideMark/>
          </w:tcPr>
          <w:p w14:paraId="283BCFD8" w14:textId="77777777" w:rsidR="006B36E2" w:rsidRPr="006B36E2" w:rsidRDefault="006B36E2" w:rsidP="006B36E2">
            <w:pPr>
              <w:pStyle w:val="Compactpreformattedtable"/>
              <w:rPr>
                <w:sz w:val="16"/>
                <w:szCs w:val="16"/>
              </w:rPr>
            </w:pPr>
            <w:r w:rsidRPr="006B36E2">
              <w:rPr>
                <w:sz w:val="16"/>
                <w:szCs w:val="16"/>
              </w:rPr>
              <w:t>-4.577364e+07</w:t>
            </w:r>
          </w:p>
        </w:tc>
      </w:tr>
      <w:tr w:rsidR="006B36E2" w:rsidRPr="006B36E2" w14:paraId="5AA07B53" w14:textId="77777777" w:rsidTr="006B36E2">
        <w:tc>
          <w:tcPr>
            <w:tcW w:w="0" w:type="auto"/>
            <w:hideMark/>
          </w:tcPr>
          <w:p w14:paraId="5DC74817"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41257A90"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55DBC8D8" w14:textId="77777777" w:rsidR="006B36E2" w:rsidRPr="006B36E2" w:rsidRDefault="006B36E2" w:rsidP="006B36E2">
            <w:pPr>
              <w:pStyle w:val="Compactpreformattedtable"/>
              <w:rPr>
                <w:sz w:val="16"/>
                <w:szCs w:val="16"/>
              </w:rPr>
            </w:pPr>
            <w:r w:rsidRPr="006B36E2">
              <w:rPr>
                <w:sz w:val="16"/>
                <w:szCs w:val="16"/>
              </w:rPr>
              <w:t>landfilling</w:t>
            </w:r>
          </w:p>
        </w:tc>
        <w:tc>
          <w:tcPr>
            <w:tcW w:w="0" w:type="auto"/>
            <w:hideMark/>
          </w:tcPr>
          <w:p w14:paraId="6BB4DAD6"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143C31D1"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644FCBF5"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64505636"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79083825"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4B5EDE2C"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117E2C35"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3072A826"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9A98ACE" w14:textId="77777777" w:rsidR="006B36E2" w:rsidRPr="006B36E2" w:rsidRDefault="006B36E2" w:rsidP="006B36E2">
            <w:pPr>
              <w:pStyle w:val="Compactpreformattedtable"/>
              <w:rPr>
                <w:sz w:val="16"/>
                <w:szCs w:val="16"/>
              </w:rPr>
            </w:pPr>
            <w:r w:rsidRPr="006B36E2">
              <w:rPr>
                <w:sz w:val="16"/>
                <w:szCs w:val="16"/>
              </w:rPr>
              <w:t>108.2953</w:t>
            </w:r>
          </w:p>
        </w:tc>
        <w:tc>
          <w:tcPr>
            <w:tcW w:w="0" w:type="auto"/>
            <w:hideMark/>
          </w:tcPr>
          <w:p w14:paraId="383EC1E0"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59A150FB" w14:textId="77777777" w:rsidTr="006B36E2">
        <w:tc>
          <w:tcPr>
            <w:tcW w:w="0" w:type="auto"/>
            <w:hideMark/>
          </w:tcPr>
          <w:p w14:paraId="59A80DE5" w14:textId="77777777" w:rsidR="006B36E2" w:rsidRPr="006B36E2" w:rsidRDefault="006B36E2" w:rsidP="006B36E2">
            <w:pPr>
              <w:pStyle w:val="Compactpreformattedtable"/>
              <w:rPr>
                <w:sz w:val="16"/>
                <w:szCs w:val="16"/>
              </w:rPr>
            </w:pPr>
            <w:r w:rsidRPr="006B36E2">
              <w:rPr>
                <w:sz w:val="16"/>
                <w:szCs w:val="16"/>
              </w:rPr>
              <w:lastRenderedPageBreak/>
              <w:t>City A</w:t>
            </w:r>
          </w:p>
        </w:tc>
        <w:tc>
          <w:tcPr>
            <w:tcW w:w="0" w:type="auto"/>
            <w:hideMark/>
          </w:tcPr>
          <w:p w14:paraId="1F29F5DE"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27C9F9CD" w14:textId="77777777" w:rsidR="006B36E2" w:rsidRPr="006B36E2" w:rsidRDefault="006B36E2" w:rsidP="006B36E2">
            <w:pPr>
              <w:pStyle w:val="Compactpreformattedtable"/>
              <w:rPr>
                <w:sz w:val="16"/>
                <w:szCs w:val="16"/>
              </w:rPr>
            </w:pPr>
            <w:r w:rsidRPr="006B36E2">
              <w:rPr>
                <w:sz w:val="16"/>
                <w:szCs w:val="16"/>
              </w:rPr>
              <w:t>recycling</w:t>
            </w:r>
          </w:p>
        </w:tc>
        <w:tc>
          <w:tcPr>
            <w:tcW w:w="0" w:type="auto"/>
            <w:hideMark/>
          </w:tcPr>
          <w:p w14:paraId="0A80F123"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0FAF8005"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5ACEEB0C" w14:textId="77777777" w:rsidR="006B36E2" w:rsidRPr="006B36E2" w:rsidRDefault="006B36E2" w:rsidP="006B36E2">
            <w:pPr>
              <w:pStyle w:val="Compactpreformattedtable"/>
              <w:rPr>
                <w:sz w:val="16"/>
                <w:szCs w:val="16"/>
              </w:rPr>
            </w:pPr>
            <w:r w:rsidRPr="006B36E2">
              <w:rPr>
                <w:sz w:val="16"/>
                <w:szCs w:val="16"/>
              </w:rPr>
              <w:t>5.194783e+03</w:t>
            </w:r>
          </w:p>
        </w:tc>
        <w:tc>
          <w:tcPr>
            <w:tcW w:w="0" w:type="auto"/>
            <w:hideMark/>
          </w:tcPr>
          <w:p w14:paraId="4F1C2425"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05A371CB"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6A511DC2"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44EF9157"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35A785BB"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76C22994" w14:textId="77777777" w:rsidR="006B36E2" w:rsidRPr="006B36E2" w:rsidRDefault="006B36E2" w:rsidP="006B36E2">
            <w:pPr>
              <w:pStyle w:val="Compactpreformattedtable"/>
              <w:rPr>
                <w:sz w:val="16"/>
                <w:szCs w:val="16"/>
              </w:rPr>
            </w:pPr>
            <w:r w:rsidRPr="006B36E2">
              <w:rPr>
                <w:sz w:val="16"/>
                <w:szCs w:val="16"/>
              </w:rPr>
              <w:t>108.2953</w:t>
            </w:r>
          </w:p>
        </w:tc>
        <w:tc>
          <w:tcPr>
            <w:tcW w:w="0" w:type="auto"/>
            <w:hideMark/>
          </w:tcPr>
          <w:p w14:paraId="11C1FA05" w14:textId="77777777" w:rsidR="006B36E2" w:rsidRPr="006B36E2" w:rsidRDefault="006B36E2" w:rsidP="006B36E2">
            <w:pPr>
              <w:pStyle w:val="Compactpreformattedtable"/>
              <w:rPr>
                <w:sz w:val="16"/>
                <w:szCs w:val="16"/>
              </w:rPr>
            </w:pPr>
            <w:r w:rsidRPr="006B36E2">
              <w:rPr>
                <w:sz w:val="16"/>
                <w:szCs w:val="16"/>
              </w:rPr>
              <w:t>5.625707e+05</w:t>
            </w:r>
          </w:p>
        </w:tc>
      </w:tr>
      <w:tr w:rsidR="006B36E2" w:rsidRPr="006B36E2" w14:paraId="0A494A9B" w14:textId="77777777" w:rsidTr="006B36E2">
        <w:tc>
          <w:tcPr>
            <w:tcW w:w="0" w:type="auto"/>
            <w:hideMark/>
          </w:tcPr>
          <w:p w14:paraId="1CAC8BBF"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2279DAB5"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37C80DB3"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10C24B7F"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08D6F4D9"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397BD4AA"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5E9A6190"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39DA90D"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326B4C76"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5961248E"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7EC445AE"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AB22C35" w14:textId="77777777" w:rsidR="006B36E2" w:rsidRPr="006B36E2" w:rsidRDefault="006B36E2" w:rsidP="006B36E2">
            <w:pPr>
              <w:pStyle w:val="Compactpreformattedtable"/>
              <w:rPr>
                <w:sz w:val="16"/>
                <w:szCs w:val="16"/>
              </w:rPr>
            </w:pPr>
            <w:r w:rsidRPr="006B36E2">
              <w:rPr>
                <w:sz w:val="16"/>
                <w:szCs w:val="16"/>
              </w:rPr>
              <w:t>271442.1168</w:t>
            </w:r>
          </w:p>
        </w:tc>
        <w:tc>
          <w:tcPr>
            <w:tcW w:w="0" w:type="auto"/>
            <w:hideMark/>
          </w:tcPr>
          <w:p w14:paraId="3056BACE"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5BA465DE" w14:textId="77777777" w:rsidTr="006B36E2">
        <w:tc>
          <w:tcPr>
            <w:tcW w:w="0" w:type="auto"/>
            <w:hideMark/>
          </w:tcPr>
          <w:p w14:paraId="38BFC0A6"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2F4E7DD1" w14:textId="77777777" w:rsidR="006B36E2" w:rsidRPr="006B36E2" w:rsidRDefault="006B36E2" w:rsidP="006B36E2">
            <w:pPr>
              <w:pStyle w:val="Compactpreformattedtable"/>
              <w:rPr>
                <w:sz w:val="16"/>
                <w:szCs w:val="16"/>
              </w:rPr>
            </w:pPr>
            <w:r w:rsidRPr="006B36E2">
              <w:rPr>
                <w:sz w:val="16"/>
                <w:szCs w:val="16"/>
              </w:rPr>
              <w:t>Electronics</w:t>
            </w:r>
          </w:p>
        </w:tc>
        <w:tc>
          <w:tcPr>
            <w:tcW w:w="0" w:type="auto"/>
            <w:hideMark/>
          </w:tcPr>
          <w:p w14:paraId="713D88C6"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60B50991"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1C3CE069"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6679E2BA" w14:textId="77777777" w:rsidR="006B36E2" w:rsidRPr="006B36E2" w:rsidRDefault="006B36E2" w:rsidP="006B36E2">
            <w:pPr>
              <w:pStyle w:val="Compactpreformattedtable"/>
              <w:rPr>
                <w:sz w:val="16"/>
                <w:szCs w:val="16"/>
              </w:rPr>
            </w:pPr>
            <w:r w:rsidRPr="006B36E2">
              <w:rPr>
                <w:sz w:val="16"/>
                <w:szCs w:val="16"/>
              </w:rPr>
              <w:t>5.194783e+03</w:t>
            </w:r>
          </w:p>
        </w:tc>
        <w:tc>
          <w:tcPr>
            <w:tcW w:w="0" w:type="auto"/>
            <w:hideMark/>
          </w:tcPr>
          <w:p w14:paraId="6CFBD774"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14856DD6"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5DD36569"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11E64F9A"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4B889459"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51AFE629" w14:textId="77777777" w:rsidR="006B36E2" w:rsidRPr="006B36E2" w:rsidRDefault="006B36E2" w:rsidP="006B36E2">
            <w:pPr>
              <w:pStyle w:val="Compactpreformattedtable"/>
              <w:rPr>
                <w:sz w:val="16"/>
                <w:szCs w:val="16"/>
              </w:rPr>
            </w:pPr>
            <w:r w:rsidRPr="006B36E2">
              <w:rPr>
                <w:sz w:val="16"/>
                <w:szCs w:val="16"/>
              </w:rPr>
              <w:t>271442.1168</w:t>
            </w:r>
          </w:p>
        </w:tc>
        <w:tc>
          <w:tcPr>
            <w:tcW w:w="0" w:type="auto"/>
            <w:hideMark/>
          </w:tcPr>
          <w:p w14:paraId="641D85D7" w14:textId="77777777" w:rsidR="006B36E2" w:rsidRPr="006B36E2" w:rsidRDefault="006B36E2" w:rsidP="006B36E2">
            <w:pPr>
              <w:pStyle w:val="Compactpreformattedtable"/>
              <w:rPr>
                <w:sz w:val="16"/>
                <w:szCs w:val="16"/>
              </w:rPr>
            </w:pPr>
            <w:r w:rsidRPr="006B36E2">
              <w:rPr>
                <w:sz w:val="16"/>
                <w:szCs w:val="16"/>
              </w:rPr>
              <w:t>1.410083e+09</w:t>
            </w:r>
          </w:p>
        </w:tc>
      </w:tr>
      <w:tr w:rsidR="006B36E2" w:rsidRPr="006B36E2" w14:paraId="2F4D1B1F" w14:textId="77777777" w:rsidTr="006B36E2">
        <w:tc>
          <w:tcPr>
            <w:tcW w:w="0" w:type="auto"/>
            <w:hideMark/>
          </w:tcPr>
          <w:p w14:paraId="4CE4CA8B"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003B089F"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73C6723B" w14:textId="77777777" w:rsidR="006B36E2" w:rsidRPr="006B36E2" w:rsidRDefault="006B36E2" w:rsidP="006B36E2">
            <w:pPr>
              <w:pStyle w:val="Compactpreformattedtable"/>
              <w:rPr>
                <w:sz w:val="16"/>
                <w:szCs w:val="16"/>
              </w:rPr>
            </w:pPr>
            <w:proofErr w:type="spellStart"/>
            <w:r w:rsidRPr="006B36E2">
              <w:rPr>
                <w:sz w:val="16"/>
                <w:szCs w:val="16"/>
              </w:rPr>
              <w:t>anaerobicDigestion</w:t>
            </w:r>
            <w:proofErr w:type="spellEnd"/>
          </w:p>
        </w:tc>
        <w:tc>
          <w:tcPr>
            <w:tcW w:w="0" w:type="auto"/>
            <w:hideMark/>
          </w:tcPr>
          <w:p w14:paraId="1F1943AA"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274586C8"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31507F13" w14:textId="77777777" w:rsidR="006B36E2" w:rsidRPr="006B36E2" w:rsidRDefault="006B36E2" w:rsidP="006B36E2">
            <w:pPr>
              <w:pStyle w:val="Compactpreformattedtable"/>
              <w:rPr>
                <w:sz w:val="16"/>
                <w:szCs w:val="16"/>
              </w:rPr>
            </w:pPr>
            <w:r w:rsidRPr="006B36E2">
              <w:rPr>
                <w:sz w:val="16"/>
                <w:szCs w:val="16"/>
              </w:rPr>
              <w:t>4.932163e+04</w:t>
            </w:r>
          </w:p>
        </w:tc>
        <w:tc>
          <w:tcPr>
            <w:tcW w:w="0" w:type="auto"/>
            <w:hideMark/>
          </w:tcPr>
          <w:p w14:paraId="7827BC43"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76E57AB"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4F260261"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0036131E"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35880B24"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F20221F" w14:textId="77777777" w:rsidR="006B36E2" w:rsidRPr="006B36E2" w:rsidRDefault="006B36E2" w:rsidP="006B36E2">
            <w:pPr>
              <w:pStyle w:val="Compactpreformattedtable"/>
              <w:rPr>
                <w:sz w:val="16"/>
                <w:szCs w:val="16"/>
              </w:rPr>
            </w:pPr>
            <w:r w:rsidRPr="006B36E2">
              <w:rPr>
                <w:sz w:val="16"/>
                <w:szCs w:val="16"/>
              </w:rPr>
              <w:t>1230.1352</w:t>
            </w:r>
          </w:p>
        </w:tc>
        <w:tc>
          <w:tcPr>
            <w:tcW w:w="0" w:type="auto"/>
            <w:hideMark/>
          </w:tcPr>
          <w:p w14:paraId="4EC9D069" w14:textId="77777777" w:rsidR="006B36E2" w:rsidRPr="006B36E2" w:rsidRDefault="006B36E2" w:rsidP="006B36E2">
            <w:pPr>
              <w:pStyle w:val="Compactpreformattedtable"/>
              <w:rPr>
                <w:sz w:val="16"/>
                <w:szCs w:val="16"/>
              </w:rPr>
            </w:pPr>
            <w:r w:rsidRPr="006B36E2">
              <w:rPr>
                <w:sz w:val="16"/>
                <w:szCs w:val="16"/>
              </w:rPr>
              <w:t>6.067228e+07</w:t>
            </w:r>
          </w:p>
        </w:tc>
      </w:tr>
      <w:tr w:rsidR="006B36E2" w:rsidRPr="006B36E2" w14:paraId="15FB9E40" w14:textId="77777777" w:rsidTr="006B36E2">
        <w:tc>
          <w:tcPr>
            <w:tcW w:w="0" w:type="auto"/>
            <w:hideMark/>
          </w:tcPr>
          <w:p w14:paraId="3C1638F9"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3B947196"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48D66C1F" w14:textId="77777777" w:rsidR="006B36E2" w:rsidRPr="006B36E2" w:rsidRDefault="006B36E2" w:rsidP="006B36E2">
            <w:pPr>
              <w:pStyle w:val="Compactpreformattedtable"/>
              <w:rPr>
                <w:sz w:val="16"/>
                <w:szCs w:val="16"/>
              </w:rPr>
            </w:pPr>
            <w:r w:rsidRPr="006B36E2">
              <w:rPr>
                <w:sz w:val="16"/>
                <w:szCs w:val="16"/>
              </w:rPr>
              <w:t>combustion</w:t>
            </w:r>
          </w:p>
        </w:tc>
        <w:tc>
          <w:tcPr>
            <w:tcW w:w="0" w:type="auto"/>
            <w:hideMark/>
          </w:tcPr>
          <w:p w14:paraId="64FEB8ED"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1B0949DF"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4E63A775"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601C1D3A"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19A1F3A"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00ACAFCB"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7BE0A94D"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74CBF5C4"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FA06341" w14:textId="77777777" w:rsidR="006B36E2" w:rsidRPr="006B36E2" w:rsidRDefault="006B36E2" w:rsidP="006B36E2">
            <w:pPr>
              <w:pStyle w:val="Compactpreformattedtable"/>
              <w:rPr>
                <w:sz w:val="16"/>
                <w:szCs w:val="16"/>
              </w:rPr>
            </w:pPr>
            <w:r w:rsidRPr="006B36E2">
              <w:rPr>
                <w:sz w:val="16"/>
                <w:szCs w:val="16"/>
              </w:rPr>
              <w:t>-175.0662</w:t>
            </w:r>
          </w:p>
        </w:tc>
        <w:tc>
          <w:tcPr>
            <w:tcW w:w="0" w:type="auto"/>
            <w:hideMark/>
          </w:tcPr>
          <w:p w14:paraId="570C829D"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47BFABD9" w14:textId="77777777" w:rsidTr="006B36E2">
        <w:tc>
          <w:tcPr>
            <w:tcW w:w="0" w:type="auto"/>
            <w:hideMark/>
          </w:tcPr>
          <w:p w14:paraId="70F2AF39"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293923D5"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10205B41" w14:textId="77777777" w:rsidR="006B36E2" w:rsidRPr="006B36E2" w:rsidRDefault="006B36E2" w:rsidP="006B36E2">
            <w:pPr>
              <w:pStyle w:val="Compactpreformattedtable"/>
              <w:rPr>
                <w:sz w:val="16"/>
                <w:szCs w:val="16"/>
              </w:rPr>
            </w:pPr>
            <w:r w:rsidRPr="006B36E2">
              <w:rPr>
                <w:sz w:val="16"/>
                <w:szCs w:val="16"/>
              </w:rPr>
              <w:t>combustion</w:t>
            </w:r>
          </w:p>
        </w:tc>
        <w:tc>
          <w:tcPr>
            <w:tcW w:w="0" w:type="auto"/>
            <w:hideMark/>
          </w:tcPr>
          <w:p w14:paraId="44597AEB"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37CD6CF4"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5ED98F7A"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5B62160F"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5CF51603"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415A65C1"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43FE6FD6"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13152C9A"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E5CCAD7" w14:textId="77777777" w:rsidR="006B36E2" w:rsidRPr="006B36E2" w:rsidRDefault="006B36E2" w:rsidP="006B36E2">
            <w:pPr>
              <w:pStyle w:val="Compactpreformattedtable"/>
              <w:rPr>
                <w:sz w:val="16"/>
                <w:szCs w:val="16"/>
              </w:rPr>
            </w:pPr>
            <w:r w:rsidRPr="006B36E2">
              <w:rPr>
                <w:sz w:val="16"/>
                <w:szCs w:val="16"/>
              </w:rPr>
              <w:t>-175.0662</w:t>
            </w:r>
          </w:p>
        </w:tc>
        <w:tc>
          <w:tcPr>
            <w:tcW w:w="0" w:type="auto"/>
            <w:hideMark/>
          </w:tcPr>
          <w:p w14:paraId="38DE6B1B"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75AF4DF5" w14:textId="77777777" w:rsidTr="006B36E2">
        <w:tc>
          <w:tcPr>
            <w:tcW w:w="0" w:type="auto"/>
            <w:hideMark/>
          </w:tcPr>
          <w:p w14:paraId="1F3070C9"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20639767"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27B40FBA" w14:textId="77777777" w:rsidR="006B36E2" w:rsidRPr="006B36E2" w:rsidRDefault="006B36E2" w:rsidP="006B36E2">
            <w:pPr>
              <w:pStyle w:val="Compactpreformattedtable"/>
              <w:rPr>
                <w:sz w:val="16"/>
                <w:szCs w:val="16"/>
              </w:rPr>
            </w:pPr>
            <w:r w:rsidRPr="006B36E2">
              <w:rPr>
                <w:sz w:val="16"/>
                <w:szCs w:val="16"/>
              </w:rPr>
              <w:t>composting</w:t>
            </w:r>
          </w:p>
        </w:tc>
        <w:tc>
          <w:tcPr>
            <w:tcW w:w="0" w:type="auto"/>
            <w:hideMark/>
          </w:tcPr>
          <w:p w14:paraId="41CC2D15"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50EA68A7"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4BBDA955"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4615F37A"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532A61BE"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1BF4885F"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0F206FE5"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6A714D53"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17B05EA5" w14:textId="77777777" w:rsidR="006B36E2" w:rsidRPr="006B36E2" w:rsidRDefault="006B36E2" w:rsidP="006B36E2">
            <w:pPr>
              <w:pStyle w:val="Compactpreformattedtable"/>
              <w:rPr>
                <w:sz w:val="16"/>
                <w:szCs w:val="16"/>
              </w:rPr>
            </w:pPr>
            <w:r w:rsidRPr="006B36E2">
              <w:rPr>
                <w:sz w:val="16"/>
                <w:szCs w:val="16"/>
              </w:rPr>
              <w:t>158.5119</w:t>
            </w:r>
          </w:p>
        </w:tc>
        <w:tc>
          <w:tcPr>
            <w:tcW w:w="0" w:type="auto"/>
            <w:hideMark/>
          </w:tcPr>
          <w:p w14:paraId="642B8C39"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3AE7A605" w14:textId="77777777" w:rsidTr="006B36E2">
        <w:tc>
          <w:tcPr>
            <w:tcW w:w="0" w:type="auto"/>
            <w:hideMark/>
          </w:tcPr>
          <w:p w14:paraId="614E9561"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1EC5A14D"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1EC9D281" w14:textId="77777777" w:rsidR="006B36E2" w:rsidRPr="006B36E2" w:rsidRDefault="006B36E2" w:rsidP="006B36E2">
            <w:pPr>
              <w:pStyle w:val="Compactpreformattedtable"/>
              <w:rPr>
                <w:sz w:val="16"/>
                <w:szCs w:val="16"/>
              </w:rPr>
            </w:pPr>
            <w:r w:rsidRPr="006B36E2">
              <w:rPr>
                <w:sz w:val="16"/>
                <w:szCs w:val="16"/>
              </w:rPr>
              <w:t>landfilling</w:t>
            </w:r>
          </w:p>
        </w:tc>
        <w:tc>
          <w:tcPr>
            <w:tcW w:w="0" w:type="auto"/>
            <w:hideMark/>
          </w:tcPr>
          <w:p w14:paraId="3F9D55F0"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11F69F13"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3D4148EF"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0C97D909"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86DEA70" w14:textId="77777777" w:rsidR="006B36E2" w:rsidRPr="006B36E2" w:rsidRDefault="006B36E2" w:rsidP="006B36E2">
            <w:pPr>
              <w:pStyle w:val="Compactpreformattedtable"/>
              <w:rPr>
                <w:sz w:val="16"/>
                <w:szCs w:val="16"/>
              </w:rPr>
            </w:pPr>
            <w:proofErr w:type="spellStart"/>
            <w:r w:rsidRPr="006B36E2">
              <w:rPr>
                <w:sz w:val="16"/>
                <w:szCs w:val="16"/>
              </w:rPr>
              <w:t>endOfLife</w:t>
            </w:r>
            <w:proofErr w:type="spellEnd"/>
          </w:p>
        </w:tc>
        <w:tc>
          <w:tcPr>
            <w:tcW w:w="0" w:type="auto"/>
            <w:hideMark/>
          </w:tcPr>
          <w:p w14:paraId="6BC79F0E"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642DCA27"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4BB133ED"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821EB4E" w14:textId="77777777" w:rsidR="006B36E2" w:rsidRPr="006B36E2" w:rsidRDefault="006B36E2" w:rsidP="006B36E2">
            <w:pPr>
              <w:pStyle w:val="Compactpreformattedtable"/>
              <w:rPr>
                <w:sz w:val="16"/>
                <w:szCs w:val="16"/>
              </w:rPr>
            </w:pPr>
            <w:r w:rsidRPr="006B36E2">
              <w:rPr>
                <w:sz w:val="16"/>
                <w:szCs w:val="16"/>
              </w:rPr>
              <w:t>-250.7538</w:t>
            </w:r>
          </w:p>
        </w:tc>
        <w:tc>
          <w:tcPr>
            <w:tcW w:w="0" w:type="auto"/>
            <w:hideMark/>
          </w:tcPr>
          <w:p w14:paraId="784CF1DD"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5CB6198F" w14:textId="77777777" w:rsidTr="006B36E2">
        <w:tc>
          <w:tcPr>
            <w:tcW w:w="0" w:type="auto"/>
            <w:hideMark/>
          </w:tcPr>
          <w:p w14:paraId="63D8D5AC"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108A08BF"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1A7E3206" w14:textId="77777777" w:rsidR="006B36E2" w:rsidRPr="006B36E2" w:rsidRDefault="006B36E2" w:rsidP="006B36E2">
            <w:pPr>
              <w:pStyle w:val="Compactpreformattedtable"/>
              <w:rPr>
                <w:sz w:val="16"/>
                <w:szCs w:val="16"/>
              </w:rPr>
            </w:pPr>
            <w:proofErr w:type="spellStart"/>
            <w:r w:rsidRPr="006B36E2">
              <w:rPr>
                <w:sz w:val="16"/>
                <w:szCs w:val="16"/>
              </w:rPr>
              <w:t>anaerobicDigestion</w:t>
            </w:r>
            <w:proofErr w:type="spellEnd"/>
          </w:p>
        </w:tc>
        <w:tc>
          <w:tcPr>
            <w:tcW w:w="0" w:type="auto"/>
            <w:hideMark/>
          </w:tcPr>
          <w:p w14:paraId="7651D137"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3BD41E4C"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539B1210" w14:textId="77777777" w:rsidR="006B36E2" w:rsidRPr="006B36E2" w:rsidRDefault="006B36E2" w:rsidP="006B36E2">
            <w:pPr>
              <w:pStyle w:val="Compactpreformattedtable"/>
              <w:rPr>
                <w:sz w:val="16"/>
                <w:szCs w:val="16"/>
              </w:rPr>
            </w:pPr>
            <w:r w:rsidRPr="006B36E2">
              <w:rPr>
                <w:sz w:val="16"/>
                <w:szCs w:val="16"/>
              </w:rPr>
              <w:t>4.932163e+04</w:t>
            </w:r>
          </w:p>
        </w:tc>
        <w:tc>
          <w:tcPr>
            <w:tcW w:w="0" w:type="auto"/>
            <w:hideMark/>
          </w:tcPr>
          <w:p w14:paraId="7F10E273"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5CC5288"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4A8715E1"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3B5F36D9"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4EC80211"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A041AD8" w14:textId="77777777" w:rsidR="006B36E2" w:rsidRPr="006B36E2" w:rsidRDefault="006B36E2" w:rsidP="006B36E2">
            <w:pPr>
              <w:pStyle w:val="Compactpreformattedtable"/>
              <w:rPr>
                <w:sz w:val="16"/>
                <w:szCs w:val="16"/>
              </w:rPr>
            </w:pPr>
            <w:r w:rsidRPr="006B36E2">
              <w:rPr>
                <w:sz w:val="16"/>
                <w:szCs w:val="16"/>
              </w:rPr>
              <w:t>108.3185</w:t>
            </w:r>
          </w:p>
        </w:tc>
        <w:tc>
          <w:tcPr>
            <w:tcW w:w="0" w:type="auto"/>
            <w:hideMark/>
          </w:tcPr>
          <w:p w14:paraId="3A86B40D" w14:textId="77777777" w:rsidR="006B36E2" w:rsidRPr="006B36E2" w:rsidRDefault="006B36E2" w:rsidP="006B36E2">
            <w:pPr>
              <w:pStyle w:val="Compactpreformattedtable"/>
              <w:rPr>
                <w:sz w:val="16"/>
                <w:szCs w:val="16"/>
              </w:rPr>
            </w:pPr>
            <w:r w:rsidRPr="006B36E2">
              <w:rPr>
                <w:sz w:val="16"/>
                <w:szCs w:val="16"/>
              </w:rPr>
              <w:t>5.342445e+06</w:t>
            </w:r>
          </w:p>
        </w:tc>
      </w:tr>
      <w:tr w:rsidR="006B36E2" w:rsidRPr="006B36E2" w14:paraId="71C85EB7" w14:textId="77777777" w:rsidTr="006B36E2">
        <w:tc>
          <w:tcPr>
            <w:tcW w:w="0" w:type="auto"/>
            <w:hideMark/>
          </w:tcPr>
          <w:p w14:paraId="50FF5DB0"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6FBA0180"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4DD8802A" w14:textId="77777777" w:rsidR="006B36E2" w:rsidRPr="006B36E2" w:rsidRDefault="006B36E2" w:rsidP="006B36E2">
            <w:pPr>
              <w:pStyle w:val="Compactpreformattedtable"/>
              <w:rPr>
                <w:sz w:val="16"/>
                <w:szCs w:val="16"/>
              </w:rPr>
            </w:pPr>
            <w:r w:rsidRPr="006B36E2">
              <w:rPr>
                <w:sz w:val="16"/>
                <w:szCs w:val="16"/>
              </w:rPr>
              <w:t>combustion</w:t>
            </w:r>
          </w:p>
        </w:tc>
        <w:tc>
          <w:tcPr>
            <w:tcW w:w="0" w:type="auto"/>
            <w:hideMark/>
          </w:tcPr>
          <w:p w14:paraId="05B99E0F"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3CF14DE9"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1046C0C9"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055E8A08"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16E2126D"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79E997F1"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1176E92C"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19DBF0C3"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5B03006" w14:textId="77777777" w:rsidR="006B36E2" w:rsidRPr="006B36E2" w:rsidRDefault="006B36E2" w:rsidP="006B36E2">
            <w:pPr>
              <w:pStyle w:val="Compactpreformattedtable"/>
              <w:rPr>
                <w:sz w:val="16"/>
                <w:szCs w:val="16"/>
              </w:rPr>
            </w:pPr>
            <w:r w:rsidRPr="006B36E2">
              <w:rPr>
                <w:sz w:val="16"/>
                <w:szCs w:val="16"/>
              </w:rPr>
              <w:t>108.3185</w:t>
            </w:r>
          </w:p>
        </w:tc>
        <w:tc>
          <w:tcPr>
            <w:tcW w:w="0" w:type="auto"/>
            <w:hideMark/>
          </w:tcPr>
          <w:p w14:paraId="732F1F15"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49C5F159" w14:textId="77777777" w:rsidTr="006B36E2">
        <w:tc>
          <w:tcPr>
            <w:tcW w:w="0" w:type="auto"/>
            <w:hideMark/>
          </w:tcPr>
          <w:p w14:paraId="2EE67683"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5A5D45F2"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47514442" w14:textId="77777777" w:rsidR="006B36E2" w:rsidRPr="006B36E2" w:rsidRDefault="006B36E2" w:rsidP="006B36E2">
            <w:pPr>
              <w:pStyle w:val="Compactpreformattedtable"/>
              <w:rPr>
                <w:sz w:val="16"/>
                <w:szCs w:val="16"/>
              </w:rPr>
            </w:pPr>
            <w:r w:rsidRPr="006B36E2">
              <w:rPr>
                <w:sz w:val="16"/>
                <w:szCs w:val="16"/>
              </w:rPr>
              <w:t>combustion</w:t>
            </w:r>
          </w:p>
        </w:tc>
        <w:tc>
          <w:tcPr>
            <w:tcW w:w="0" w:type="auto"/>
            <w:hideMark/>
          </w:tcPr>
          <w:p w14:paraId="13B46EAC"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0C067608"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6EEAD790"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425C942B"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74ACFBFA"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2B4B952A"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0DA6431A"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3E6903ED"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5DC87FE0" w14:textId="77777777" w:rsidR="006B36E2" w:rsidRPr="006B36E2" w:rsidRDefault="006B36E2" w:rsidP="006B36E2">
            <w:pPr>
              <w:pStyle w:val="Compactpreformattedtable"/>
              <w:rPr>
                <w:sz w:val="16"/>
                <w:szCs w:val="16"/>
              </w:rPr>
            </w:pPr>
            <w:r w:rsidRPr="006B36E2">
              <w:rPr>
                <w:sz w:val="16"/>
                <w:szCs w:val="16"/>
              </w:rPr>
              <w:t>108.3185</w:t>
            </w:r>
          </w:p>
        </w:tc>
        <w:tc>
          <w:tcPr>
            <w:tcW w:w="0" w:type="auto"/>
            <w:hideMark/>
          </w:tcPr>
          <w:p w14:paraId="6FDE99FA"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008777CD" w14:textId="77777777" w:rsidTr="006B36E2">
        <w:tc>
          <w:tcPr>
            <w:tcW w:w="0" w:type="auto"/>
            <w:hideMark/>
          </w:tcPr>
          <w:p w14:paraId="49C8C1F7"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35C60A61"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0989096D" w14:textId="77777777" w:rsidR="006B36E2" w:rsidRPr="006B36E2" w:rsidRDefault="006B36E2" w:rsidP="006B36E2">
            <w:pPr>
              <w:pStyle w:val="Compactpreformattedtable"/>
              <w:rPr>
                <w:sz w:val="16"/>
                <w:szCs w:val="16"/>
              </w:rPr>
            </w:pPr>
            <w:r w:rsidRPr="006B36E2">
              <w:rPr>
                <w:sz w:val="16"/>
                <w:szCs w:val="16"/>
              </w:rPr>
              <w:t>composting</w:t>
            </w:r>
          </w:p>
        </w:tc>
        <w:tc>
          <w:tcPr>
            <w:tcW w:w="0" w:type="auto"/>
            <w:hideMark/>
          </w:tcPr>
          <w:p w14:paraId="693B5A6F" w14:textId="77777777" w:rsidR="006B36E2" w:rsidRPr="006B36E2" w:rsidRDefault="006B36E2" w:rsidP="006B36E2">
            <w:pPr>
              <w:pStyle w:val="Compactpreformattedtable"/>
              <w:rPr>
                <w:sz w:val="16"/>
                <w:szCs w:val="16"/>
              </w:rPr>
            </w:pPr>
            <w:r w:rsidRPr="006B36E2">
              <w:rPr>
                <w:sz w:val="16"/>
                <w:szCs w:val="16"/>
              </w:rPr>
              <w:t>recovery</w:t>
            </w:r>
          </w:p>
        </w:tc>
        <w:tc>
          <w:tcPr>
            <w:tcW w:w="0" w:type="auto"/>
            <w:hideMark/>
          </w:tcPr>
          <w:p w14:paraId="25094B3D"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709820C0"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172D4B6E"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3FB3812B"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646F3007"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18925B7B"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41CC367B"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5252DA62" w14:textId="77777777" w:rsidR="006B36E2" w:rsidRPr="006B36E2" w:rsidRDefault="006B36E2" w:rsidP="006B36E2">
            <w:pPr>
              <w:pStyle w:val="Compactpreformattedtable"/>
              <w:rPr>
                <w:sz w:val="16"/>
                <w:szCs w:val="16"/>
              </w:rPr>
            </w:pPr>
            <w:r w:rsidRPr="006B36E2">
              <w:rPr>
                <w:sz w:val="16"/>
                <w:szCs w:val="16"/>
              </w:rPr>
              <w:t>108.3185</w:t>
            </w:r>
          </w:p>
        </w:tc>
        <w:tc>
          <w:tcPr>
            <w:tcW w:w="0" w:type="auto"/>
            <w:hideMark/>
          </w:tcPr>
          <w:p w14:paraId="4F90C94D"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58088290" w14:textId="77777777" w:rsidTr="006B36E2">
        <w:tc>
          <w:tcPr>
            <w:tcW w:w="0" w:type="auto"/>
            <w:hideMark/>
          </w:tcPr>
          <w:p w14:paraId="680BAB5E"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22BA2252"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59C37BAE" w14:textId="77777777" w:rsidR="006B36E2" w:rsidRPr="006B36E2" w:rsidRDefault="006B36E2" w:rsidP="006B36E2">
            <w:pPr>
              <w:pStyle w:val="Compactpreformattedtable"/>
              <w:rPr>
                <w:sz w:val="16"/>
                <w:szCs w:val="16"/>
              </w:rPr>
            </w:pPr>
            <w:r w:rsidRPr="006B36E2">
              <w:rPr>
                <w:sz w:val="16"/>
                <w:szCs w:val="16"/>
              </w:rPr>
              <w:t>landfilling</w:t>
            </w:r>
          </w:p>
        </w:tc>
        <w:tc>
          <w:tcPr>
            <w:tcW w:w="0" w:type="auto"/>
            <w:hideMark/>
          </w:tcPr>
          <w:p w14:paraId="3B6C9E86" w14:textId="77777777" w:rsidR="006B36E2" w:rsidRPr="006B36E2" w:rsidRDefault="006B36E2" w:rsidP="006B36E2">
            <w:pPr>
              <w:pStyle w:val="Compactpreformattedtable"/>
              <w:rPr>
                <w:sz w:val="16"/>
                <w:szCs w:val="16"/>
              </w:rPr>
            </w:pPr>
            <w:r w:rsidRPr="006B36E2">
              <w:rPr>
                <w:sz w:val="16"/>
                <w:szCs w:val="16"/>
              </w:rPr>
              <w:t>disposal</w:t>
            </w:r>
          </w:p>
        </w:tc>
        <w:tc>
          <w:tcPr>
            <w:tcW w:w="0" w:type="auto"/>
            <w:hideMark/>
          </w:tcPr>
          <w:p w14:paraId="510A4C20"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1317527A"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00C3C68D"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71A4B37C" w14:textId="77777777" w:rsidR="006B36E2" w:rsidRPr="006B36E2" w:rsidRDefault="006B36E2" w:rsidP="006B36E2">
            <w:pPr>
              <w:pStyle w:val="Compactpreformattedtable"/>
              <w:rPr>
                <w:sz w:val="16"/>
                <w:szCs w:val="16"/>
              </w:rPr>
            </w:pPr>
            <w:proofErr w:type="spellStart"/>
            <w:r w:rsidRPr="006B36E2">
              <w:rPr>
                <w:sz w:val="16"/>
                <w:szCs w:val="16"/>
              </w:rPr>
              <w:t>endOfLifeTransport</w:t>
            </w:r>
            <w:proofErr w:type="spellEnd"/>
          </w:p>
        </w:tc>
        <w:tc>
          <w:tcPr>
            <w:tcW w:w="0" w:type="auto"/>
            <w:hideMark/>
          </w:tcPr>
          <w:p w14:paraId="568698F4"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04A6A63B"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0843D3E5"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D249CFC" w14:textId="77777777" w:rsidR="006B36E2" w:rsidRPr="006B36E2" w:rsidRDefault="006B36E2" w:rsidP="006B36E2">
            <w:pPr>
              <w:pStyle w:val="Compactpreformattedtable"/>
              <w:rPr>
                <w:sz w:val="16"/>
                <w:szCs w:val="16"/>
              </w:rPr>
            </w:pPr>
            <w:r w:rsidRPr="006B36E2">
              <w:rPr>
                <w:sz w:val="16"/>
                <w:szCs w:val="16"/>
              </w:rPr>
              <w:t>108.3185</w:t>
            </w:r>
          </w:p>
        </w:tc>
        <w:tc>
          <w:tcPr>
            <w:tcW w:w="0" w:type="auto"/>
            <w:hideMark/>
          </w:tcPr>
          <w:p w14:paraId="70A72A23"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1A0FAAEF" w14:textId="77777777" w:rsidTr="006B36E2">
        <w:tc>
          <w:tcPr>
            <w:tcW w:w="0" w:type="auto"/>
            <w:hideMark/>
          </w:tcPr>
          <w:p w14:paraId="5985C645"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7C143DD9"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2F95A68B"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1B22EDF4"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260F59BF"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35F2BF64" w14:textId="77777777" w:rsidR="006B36E2" w:rsidRPr="006B36E2" w:rsidRDefault="006B36E2" w:rsidP="006B36E2">
            <w:pPr>
              <w:pStyle w:val="Compactpreformattedtable"/>
              <w:rPr>
                <w:sz w:val="16"/>
                <w:szCs w:val="16"/>
              </w:rPr>
            </w:pPr>
            <w:r w:rsidRPr="006B36E2">
              <w:rPr>
                <w:sz w:val="16"/>
                <w:szCs w:val="16"/>
              </w:rPr>
              <w:t>4.932163e+04</w:t>
            </w:r>
          </w:p>
        </w:tc>
        <w:tc>
          <w:tcPr>
            <w:tcW w:w="0" w:type="auto"/>
            <w:hideMark/>
          </w:tcPr>
          <w:p w14:paraId="3CA53259"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8896410"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39D08A96"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10616EFE"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04EBB93B"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622DAD53" w14:textId="77777777" w:rsidR="006B36E2" w:rsidRPr="006B36E2" w:rsidRDefault="006B36E2" w:rsidP="006B36E2">
            <w:pPr>
              <w:pStyle w:val="Compactpreformattedtable"/>
              <w:rPr>
                <w:sz w:val="16"/>
                <w:szCs w:val="16"/>
              </w:rPr>
            </w:pPr>
            <w:r w:rsidRPr="006B36E2">
              <w:rPr>
                <w:sz w:val="16"/>
                <w:szCs w:val="16"/>
              </w:rPr>
              <w:t>132157.0933</w:t>
            </w:r>
          </w:p>
        </w:tc>
        <w:tc>
          <w:tcPr>
            <w:tcW w:w="0" w:type="auto"/>
            <w:hideMark/>
          </w:tcPr>
          <w:p w14:paraId="0D5F3F65" w14:textId="77777777" w:rsidR="006B36E2" w:rsidRPr="006B36E2" w:rsidRDefault="006B36E2" w:rsidP="006B36E2">
            <w:pPr>
              <w:pStyle w:val="Compactpreformattedtable"/>
              <w:rPr>
                <w:sz w:val="16"/>
                <w:szCs w:val="16"/>
              </w:rPr>
            </w:pPr>
            <w:r w:rsidRPr="006B36E2">
              <w:rPr>
                <w:sz w:val="16"/>
                <w:szCs w:val="16"/>
              </w:rPr>
              <w:t>6.518204e+09</w:t>
            </w:r>
          </w:p>
        </w:tc>
      </w:tr>
      <w:tr w:rsidR="006B36E2" w:rsidRPr="006B36E2" w14:paraId="2087A113" w14:textId="77777777" w:rsidTr="006B36E2">
        <w:tc>
          <w:tcPr>
            <w:tcW w:w="0" w:type="auto"/>
            <w:hideMark/>
          </w:tcPr>
          <w:p w14:paraId="661D50DD"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0DB4176A"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50F2EAEA"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122AEFB2"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143A4D98"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1BBF701A"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1A3C4B8C"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162AF2E2"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08B48459"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1045FF4F"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68603D48"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F1BED37" w14:textId="77777777" w:rsidR="006B36E2" w:rsidRPr="006B36E2" w:rsidRDefault="006B36E2" w:rsidP="006B36E2">
            <w:pPr>
              <w:pStyle w:val="Compactpreformattedtable"/>
              <w:rPr>
                <w:sz w:val="16"/>
                <w:szCs w:val="16"/>
              </w:rPr>
            </w:pPr>
            <w:r w:rsidRPr="006B36E2">
              <w:rPr>
                <w:sz w:val="16"/>
                <w:szCs w:val="16"/>
              </w:rPr>
              <w:t>132157.0933</w:t>
            </w:r>
          </w:p>
        </w:tc>
        <w:tc>
          <w:tcPr>
            <w:tcW w:w="0" w:type="auto"/>
            <w:hideMark/>
          </w:tcPr>
          <w:p w14:paraId="7D682CB2"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578CF73E" w14:textId="77777777" w:rsidTr="006B36E2">
        <w:tc>
          <w:tcPr>
            <w:tcW w:w="0" w:type="auto"/>
            <w:hideMark/>
          </w:tcPr>
          <w:p w14:paraId="0E3B2BD9"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0F0DE46C"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2300CCBE"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70BB4FC4"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5CEFFBA0"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7D9518D7"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5BE6E9A3"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449E0408"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7D0D7D5F"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098F96E2"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649C08D5"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510BBE13" w14:textId="77777777" w:rsidR="006B36E2" w:rsidRPr="006B36E2" w:rsidRDefault="006B36E2" w:rsidP="006B36E2">
            <w:pPr>
              <w:pStyle w:val="Compactpreformattedtable"/>
              <w:rPr>
                <w:sz w:val="16"/>
                <w:szCs w:val="16"/>
              </w:rPr>
            </w:pPr>
            <w:r w:rsidRPr="006B36E2">
              <w:rPr>
                <w:sz w:val="16"/>
                <w:szCs w:val="16"/>
              </w:rPr>
              <w:t>132157.0933</w:t>
            </w:r>
          </w:p>
        </w:tc>
        <w:tc>
          <w:tcPr>
            <w:tcW w:w="0" w:type="auto"/>
            <w:hideMark/>
          </w:tcPr>
          <w:p w14:paraId="4A87D1EB"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2C20950A" w14:textId="77777777" w:rsidTr="006B36E2">
        <w:tc>
          <w:tcPr>
            <w:tcW w:w="0" w:type="auto"/>
            <w:hideMark/>
          </w:tcPr>
          <w:p w14:paraId="55F5DB51"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53EB8B71"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0E513FCD"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5E095577"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2720A6B3"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2AA7ED28"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0741DFFE"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053AB931"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38DF3CD5"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672D7B69"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56E468A6"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138F8BAA" w14:textId="77777777" w:rsidR="006B36E2" w:rsidRPr="006B36E2" w:rsidRDefault="006B36E2" w:rsidP="006B36E2">
            <w:pPr>
              <w:pStyle w:val="Compactpreformattedtable"/>
              <w:rPr>
                <w:sz w:val="16"/>
                <w:szCs w:val="16"/>
              </w:rPr>
            </w:pPr>
            <w:r w:rsidRPr="006B36E2">
              <w:rPr>
                <w:sz w:val="16"/>
                <w:szCs w:val="16"/>
              </w:rPr>
              <w:t>132157.0933</w:t>
            </w:r>
          </w:p>
        </w:tc>
        <w:tc>
          <w:tcPr>
            <w:tcW w:w="0" w:type="auto"/>
            <w:hideMark/>
          </w:tcPr>
          <w:p w14:paraId="04EDA6B1" w14:textId="77777777" w:rsidR="006B36E2" w:rsidRPr="006B36E2" w:rsidRDefault="006B36E2" w:rsidP="006B36E2">
            <w:pPr>
              <w:pStyle w:val="Compactpreformattedtable"/>
              <w:rPr>
                <w:sz w:val="16"/>
                <w:szCs w:val="16"/>
              </w:rPr>
            </w:pPr>
            <w:r w:rsidRPr="006B36E2">
              <w:rPr>
                <w:sz w:val="16"/>
                <w:szCs w:val="16"/>
              </w:rPr>
              <w:t>0.000000e+00</w:t>
            </w:r>
          </w:p>
        </w:tc>
      </w:tr>
      <w:tr w:rsidR="006B36E2" w:rsidRPr="006B36E2" w14:paraId="5BC9A6BF" w14:textId="77777777" w:rsidTr="006B36E2">
        <w:tc>
          <w:tcPr>
            <w:tcW w:w="0" w:type="auto"/>
            <w:hideMark/>
          </w:tcPr>
          <w:p w14:paraId="79027812" w14:textId="77777777" w:rsidR="006B36E2" w:rsidRPr="006B36E2" w:rsidRDefault="006B36E2" w:rsidP="006B36E2">
            <w:pPr>
              <w:pStyle w:val="Compactpreformattedtable"/>
              <w:rPr>
                <w:sz w:val="16"/>
                <w:szCs w:val="16"/>
              </w:rPr>
            </w:pPr>
            <w:r w:rsidRPr="006B36E2">
              <w:rPr>
                <w:sz w:val="16"/>
                <w:szCs w:val="16"/>
              </w:rPr>
              <w:t>City A</w:t>
            </w:r>
          </w:p>
        </w:tc>
        <w:tc>
          <w:tcPr>
            <w:tcW w:w="0" w:type="auto"/>
            <w:hideMark/>
          </w:tcPr>
          <w:p w14:paraId="6EC549C4" w14:textId="77777777" w:rsidR="006B36E2" w:rsidRPr="006B36E2" w:rsidRDefault="006B36E2" w:rsidP="006B36E2">
            <w:pPr>
              <w:pStyle w:val="Compactpreformattedtable"/>
              <w:rPr>
                <w:sz w:val="16"/>
                <w:szCs w:val="16"/>
              </w:rPr>
            </w:pPr>
            <w:proofErr w:type="spellStart"/>
            <w:r w:rsidRPr="006B36E2">
              <w:rPr>
                <w:sz w:val="16"/>
                <w:szCs w:val="16"/>
              </w:rPr>
              <w:t>FoodWaste</w:t>
            </w:r>
            <w:proofErr w:type="spellEnd"/>
          </w:p>
        </w:tc>
        <w:tc>
          <w:tcPr>
            <w:tcW w:w="0" w:type="auto"/>
            <w:hideMark/>
          </w:tcPr>
          <w:p w14:paraId="21ABCE87"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571EE14A"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56B5C253" w14:textId="77777777" w:rsidR="006B36E2" w:rsidRPr="006B36E2" w:rsidRDefault="006B36E2" w:rsidP="006B36E2">
            <w:pPr>
              <w:pStyle w:val="Compactpreformattedtable"/>
              <w:rPr>
                <w:sz w:val="16"/>
                <w:szCs w:val="16"/>
              </w:rPr>
            </w:pPr>
            <w:proofErr w:type="spellStart"/>
            <w:r w:rsidRPr="006B36E2">
              <w:rPr>
                <w:sz w:val="16"/>
                <w:szCs w:val="16"/>
              </w:rPr>
              <w:t>recover_nearly_all</w:t>
            </w:r>
            <w:proofErr w:type="spellEnd"/>
          </w:p>
        </w:tc>
        <w:tc>
          <w:tcPr>
            <w:tcW w:w="0" w:type="auto"/>
            <w:hideMark/>
          </w:tcPr>
          <w:p w14:paraId="15ECE051" w14:textId="77777777" w:rsidR="006B36E2" w:rsidRPr="006B36E2" w:rsidRDefault="006B36E2" w:rsidP="006B36E2">
            <w:pPr>
              <w:pStyle w:val="Compactpreformattedtable"/>
              <w:rPr>
                <w:sz w:val="16"/>
                <w:szCs w:val="16"/>
              </w:rPr>
            </w:pPr>
            <w:r w:rsidRPr="006B36E2">
              <w:rPr>
                <w:sz w:val="16"/>
                <w:szCs w:val="16"/>
              </w:rPr>
              <w:t>0.000000e+00</w:t>
            </w:r>
          </w:p>
        </w:tc>
        <w:tc>
          <w:tcPr>
            <w:tcW w:w="0" w:type="auto"/>
            <w:hideMark/>
          </w:tcPr>
          <w:p w14:paraId="3B664810"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5DE74FF9" w14:textId="77777777" w:rsidR="006B36E2" w:rsidRPr="006B36E2" w:rsidRDefault="006B36E2" w:rsidP="006B36E2">
            <w:pPr>
              <w:pStyle w:val="Compactpreformattedtable"/>
              <w:rPr>
                <w:sz w:val="16"/>
                <w:szCs w:val="16"/>
              </w:rPr>
            </w:pPr>
            <w:r w:rsidRPr="006B36E2">
              <w:rPr>
                <w:sz w:val="16"/>
                <w:szCs w:val="16"/>
              </w:rPr>
              <w:t>production</w:t>
            </w:r>
          </w:p>
        </w:tc>
        <w:tc>
          <w:tcPr>
            <w:tcW w:w="0" w:type="auto"/>
            <w:hideMark/>
          </w:tcPr>
          <w:p w14:paraId="0DF3EC36" w14:textId="77777777" w:rsidR="006B36E2" w:rsidRPr="006B36E2" w:rsidRDefault="006B36E2" w:rsidP="006B36E2">
            <w:pPr>
              <w:pStyle w:val="Compactpreformattedtable"/>
              <w:rPr>
                <w:sz w:val="16"/>
                <w:szCs w:val="16"/>
              </w:rPr>
            </w:pPr>
            <w:r w:rsidRPr="006B36E2">
              <w:rPr>
                <w:sz w:val="16"/>
                <w:szCs w:val="16"/>
              </w:rPr>
              <w:t>Water consumption</w:t>
            </w:r>
          </w:p>
        </w:tc>
        <w:tc>
          <w:tcPr>
            <w:tcW w:w="0" w:type="auto"/>
            <w:hideMark/>
          </w:tcPr>
          <w:p w14:paraId="61B9848B" w14:textId="77777777" w:rsidR="006B36E2" w:rsidRPr="006B36E2" w:rsidRDefault="006B36E2" w:rsidP="006B36E2">
            <w:pPr>
              <w:pStyle w:val="Compactpreformattedtable"/>
              <w:rPr>
                <w:sz w:val="16"/>
                <w:szCs w:val="16"/>
              </w:rPr>
            </w:pPr>
            <w:r w:rsidRPr="006B36E2">
              <w:rPr>
                <w:sz w:val="16"/>
                <w:szCs w:val="16"/>
              </w:rPr>
              <w:t>kg</w:t>
            </w:r>
          </w:p>
        </w:tc>
        <w:tc>
          <w:tcPr>
            <w:tcW w:w="0" w:type="auto"/>
            <w:hideMark/>
          </w:tcPr>
          <w:p w14:paraId="251EB9CA" w14:textId="77777777" w:rsidR="006B36E2" w:rsidRPr="006B36E2" w:rsidRDefault="006B36E2" w:rsidP="006B36E2">
            <w:pPr>
              <w:pStyle w:val="Compactpreformattedtable"/>
              <w:rPr>
                <w:sz w:val="16"/>
                <w:szCs w:val="16"/>
              </w:rPr>
            </w:pPr>
            <w:r w:rsidRPr="006B36E2">
              <w:rPr>
                <w:sz w:val="16"/>
                <w:szCs w:val="16"/>
              </w:rPr>
              <w:t>180</w:t>
            </w:r>
          </w:p>
        </w:tc>
        <w:tc>
          <w:tcPr>
            <w:tcW w:w="0" w:type="auto"/>
            <w:hideMark/>
          </w:tcPr>
          <w:p w14:paraId="26CA4670" w14:textId="77777777" w:rsidR="006B36E2" w:rsidRPr="006B36E2" w:rsidRDefault="006B36E2" w:rsidP="006B36E2">
            <w:pPr>
              <w:pStyle w:val="Compactpreformattedtable"/>
              <w:rPr>
                <w:sz w:val="16"/>
                <w:szCs w:val="16"/>
              </w:rPr>
            </w:pPr>
            <w:r w:rsidRPr="006B36E2">
              <w:rPr>
                <w:sz w:val="16"/>
                <w:szCs w:val="16"/>
              </w:rPr>
              <w:t>132157.0933</w:t>
            </w:r>
          </w:p>
        </w:tc>
        <w:tc>
          <w:tcPr>
            <w:tcW w:w="0" w:type="auto"/>
            <w:hideMark/>
          </w:tcPr>
          <w:p w14:paraId="38FCF82D" w14:textId="77777777" w:rsidR="006B36E2" w:rsidRPr="006B36E2" w:rsidRDefault="006B36E2" w:rsidP="006B36E2">
            <w:pPr>
              <w:pStyle w:val="Compactpreformattedtable"/>
              <w:rPr>
                <w:sz w:val="16"/>
                <w:szCs w:val="16"/>
              </w:rPr>
            </w:pPr>
            <w:r w:rsidRPr="006B36E2">
              <w:rPr>
                <w:sz w:val="16"/>
                <w:szCs w:val="16"/>
              </w:rPr>
              <w:t>0.000000e+00</w:t>
            </w:r>
          </w:p>
        </w:tc>
      </w:tr>
    </w:tbl>
    <w:p w14:paraId="0657321F" w14:textId="77777777" w:rsidR="000158E9" w:rsidRDefault="000158E9" w:rsidP="00293058">
      <w:pPr>
        <w:pStyle w:val="Compactpreformattedtable"/>
      </w:pPr>
    </w:p>
    <w:p w14:paraId="2EC91D19" w14:textId="77777777" w:rsidR="000158E9" w:rsidRDefault="000158E9" w:rsidP="007946D2"/>
    <w:p w14:paraId="17DB70C2" w14:textId="77777777" w:rsidR="006E393D" w:rsidRDefault="006E393D" w:rsidP="007946D2">
      <w:pPr>
        <w:sectPr w:rsidR="006E393D" w:rsidSect="00BB50D4">
          <w:pgSz w:w="15840" w:h="12240" w:orient="landscape"/>
          <w:pgMar w:top="720" w:right="720" w:bottom="720" w:left="720" w:header="720" w:footer="720" w:gutter="0"/>
          <w:cols w:space="720"/>
          <w:docGrid w:linePitch="360"/>
        </w:sectPr>
      </w:pPr>
    </w:p>
    <w:p w14:paraId="2FA5B291" w14:textId="439C4786" w:rsidR="00363008" w:rsidRPr="00363008" w:rsidRDefault="006F2AD7" w:rsidP="00BB50D4">
      <w:pPr>
        <w:pStyle w:val="Heading1"/>
      </w:pPr>
      <w:bookmarkStart w:id="1" w:name="guidelines-for-creating-impact-results"/>
      <w:r>
        <w:lastRenderedPageBreak/>
        <w:t>Overview of c</w:t>
      </w:r>
      <w:r w:rsidR="00363008" w:rsidRPr="00363008">
        <w:t>reating impact results</w:t>
      </w:r>
      <w:bookmarkEnd w:id="1"/>
    </w:p>
    <w:p w14:paraId="02C01FF3" w14:textId="45DE7C7A" w:rsidR="00363008" w:rsidRDefault="00363008" w:rsidP="00363008">
      <w:r w:rsidRPr="00363008">
        <w:t xml:space="preserve">The </w:t>
      </w:r>
      <w:proofErr w:type="spellStart"/>
      <w:r w:rsidRPr="006E393D">
        <w:rPr>
          <w:i/>
        </w:rPr>
        <w:t>impactsInDetail</w:t>
      </w:r>
      <w:proofErr w:type="spellEnd"/>
      <w:r w:rsidR="006B36E2">
        <w:t xml:space="preserve"> data table is large, but very convenient, because it can serve as a single data source for </w:t>
      </w:r>
      <w:r w:rsidR="006F2AD7">
        <w:t>all future output from WIC</w:t>
      </w:r>
      <w:r w:rsidRPr="00363008">
        <w:t xml:space="preserve">. Most results of interest – for example, the total waste tonnages and total impacts linked to each scenario – are </w:t>
      </w:r>
      <w:r w:rsidR="00BB50D4">
        <w:t xml:space="preserve">the </w:t>
      </w:r>
      <w:r w:rsidR="0001576F">
        <w:t>output</w:t>
      </w:r>
      <w:r w:rsidR="00BB50D4">
        <w:t xml:space="preserve"> of simple filtering, grouping, and summation</w:t>
      </w:r>
      <w:r w:rsidR="0001576F">
        <w:t xml:space="preserve"> operations on the </w:t>
      </w:r>
      <w:r w:rsidRPr="00BB50D4">
        <w:rPr>
          <w:i/>
        </w:rPr>
        <w:t>tons</w:t>
      </w:r>
      <w:r w:rsidRPr="00363008">
        <w:t xml:space="preserve"> or </w:t>
      </w:r>
      <w:r w:rsidRPr="00BB50D4">
        <w:rPr>
          <w:i/>
        </w:rPr>
        <w:t>impacts</w:t>
      </w:r>
      <w:r w:rsidRPr="00363008">
        <w:t xml:space="preserve"> </w:t>
      </w:r>
      <w:r w:rsidR="0001576F">
        <w:t>in</w:t>
      </w:r>
      <w:r w:rsidRPr="00363008">
        <w:t xml:space="preserve"> </w:t>
      </w:r>
      <w:proofErr w:type="spellStart"/>
      <w:r w:rsidRPr="006E393D">
        <w:rPr>
          <w:i/>
        </w:rPr>
        <w:t>impactsInDetail</w:t>
      </w:r>
      <w:proofErr w:type="spellEnd"/>
      <w:r w:rsidRPr="00363008">
        <w:t>.</w:t>
      </w:r>
    </w:p>
    <w:p w14:paraId="7831E9CD" w14:textId="2DE35C1A" w:rsidR="00BB50D4" w:rsidRDefault="00BB50D4" w:rsidP="00363008"/>
    <w:p w14:paraId="47CBDFAF" w14:textId="332CC060" w:rsidR="00BB50D4" w:rsidRDefault="00BB50D4" w:rsidP="00363008">
      <w:r>
        <w:t>Before creating results, it is wise to do a few quality checks to assure that the data is internally consistent and reflects the user’s intended waste management scenarios.  For example:</w:t>
      </w:r>
    </w:p>
    <w:p w14:paraId="728DBB8D" w14:textId="57341A82" w:rsidR="00BB50D4" w:rsidRDefault="00BB50D4" w:rsidP="00BB50D4">
      <w:pPr>
        <w:pStyle w:val="ListParagraph"/>
        <w:numPr>
          <w:ilvl w:val="0"/>
          <w:numId w:val="8"/>
        </w:numPr>
      </w:pPr>
      <w:r>
        <w:t xml:space="preserve">Within each scenario, the tonnages applied to each </w:t>
      </w:r>
      <w:proofErr w:type="spellStart"/>
      <w:r w:rsidRPr="006F2AD7">
        <w:rPr>
          <w:i/>
        </w:rPr>
        <w:t>LCstage</w:t>
      </w:r>
      <w:proofErr w:type="spellEnd"/>
      <w:r>
        <w:t xml:space="preserve"> should be the same.  That is, the WIC framework </w:t>
      </w:r>
      <w:r w:rsidR="00FB3CD7">
        <w:t>asserts</w:t>
      </w:r>
      <w:r w:rsidR="006F2AD7">
        <w:t xml:space="preserve"> that within each </w:t>
      </w:r>
      <w:r>
        <w:t>scenario, the same number of tons have been produced, moved to an end-of-life treatment, and received an end-of-life treatment.</w:t>
      </w:r>
      <w:r w:rsidR="00FB3CD7">
        <w:t xml:space="preserve"> (See earlier discussion under “Addition of production tonnages.”</w:t>
      </w:r>
      <w:r w:rsidR="00B837CA">
        <w:t>)</w:t>
      </w:r>
    </w:p>
    <w:p w14:paraId="42611153" w14:textId="57B980AD" w:rsidR="00BB50D4" w:rsidRDefault="00BB50D4" w:rsidP="00BB50D4">
      <w:pPr>
        <w:pStyle w:val="ListParagraph"/>
        <w:numPr>
          <w:ilvl w:val="0"/>
          <w:numId w:val="8"/>
        </w:numPr>
      </w:pPr>
      <w:r w:rsidRPr="00363008">
        <w:t>Every record</w:t>
      </w:r>
      <w:r w:rsidR="00FB3CD7">
        <w:t xml:space="preserve"> should have a value in every field, with the exception of the </w:t>
      </w:r>
      <w:r w:rsidR="00FB3CD7" w:rsidRPr="00FB3CD7">
        <w:rPr>
          <w:i/>
        </w:rPr>
        <w:t>miles</w:t>
      </w:r>
      <w:r w:rsidR="00FB3CD7">
        <w:t xml:space="preserve"> field, which may be missing when </w:t>
      </w:r>
      <w:proofErr w:type="spellStart"/>
      <w:r w:rsidR="00FB3CD7" w:rsidRPr="00FB3CD7">
        <w:rPr>
          <w:i/>
        </w:rPr>
        <w:t>LCstage</w:t>
      </w:r>
      <w:proofErr w:type="spellEnd"/>
      <w:r w:rsidR="00FB3CD7">
        <w:t xml:space="preserve"> is not “</w:t>
      </w:r>
      <w:proofErr w:type="spellStart"/>
      <w:r w:rsidR="00FB3CD7">
        <w:t>endOfLifeTransport</w:t>
      </w:r>
      <w:proofErr w:type="spellEnd"/>
      <w:r w:rsidR="00FB3CD7">
        <w:t xml:space="preserve">.”  Critically, every record should have an </w:t>
      </w:r>
      <w:proofErr w:type="spellStart"/>
      <w:r w:rsidR="00FB3CD7" w:rsidRPr="00FB3CD7">
        <w:rPr>
          <w:i/>
        </w:rPr>
        <w:t>impactF</w:t>
      </w:r>
      <w:r w:rsidRPr="00FB3CD7">
        <w:rPr>
          <w:i/>
        </w:rPr>
        <w:t>actor</w:t>
      </w:r>
      <w:proofErr w:type="spellEnd"/>
      <w:r w:rsidR="00FB3CD7">
        <w:t xml:space="preserve"> and an </w:t>
      </w:r>
      <w:r w:rsidR="00FB3CD7" w:rsidRPr="00FB3CD7">
        <w:rPr>
          <w:i/>
        </w:rPr>
        <w:t>impact</w:t>
      </w:r>
      <w:r>
        <w:t xml:space="preserve">.  That is, </w:t>
      </w:r>
      <w:r w:rsidR="006373C0">
        <w:t xml:space="preserve">no </w:t>
      </w:r>
      <w:proofErr w:type="spellStart"/>
      <w:r w:rsidR="006373C0" w:rsidRPr="006373C0">
        <w:rPr>
          <w:i/>
        </w:rPr>
        <w:t>impactFactors</w:t>
      </w:r>
      <w:proofErr w:type="spellEnd"/>
      <w:r w:rsidR="006373C0">
        <w:t xml:space="preserve"> or </w:t>
      </w:r>
      <w:r w:rsidR="006373C0" w:rsidRPr="006373C0">
        <w:rPr>
          <w:i/>
        </w:rPr>
        <w:t>impacts</w:t>
      </w:r>
      <w:r w:rsidR="006373C0">
        <w:t xml:space="preserve"> </w:t>
      </w:r>
      <w:r w:rsidRPr="00363008">
        <w:t xml:space="preserve">should be missing, and any that are zero should be viewed with </w:t>
      </w:r>
      <w:r>
        <w:t>suspicion (because impact factors</w:t>
      </w:r>
      <w:r w:rsidRPr="00363008">
        <w:t xml:space="preserve"> of exactly zero are unlikely, and </w:t>
      </w:r>
      <w:r w:rsidR="0001576F">
        <w:t>may</w:t>
      </w:r>
      <w:r w:rsidRPr="00363008">
        <w:t xml:space="preserve"> repre</w:t>
      </w:r>
      <w:r w:rsidR="0001576F">
        <w:t>sent a computation error or missing data</w:t>
      </w:r>
      <w:r w:rsidRPr="00363008">
        <w:t>).</w:t>
      </w:r>
    </w:p>
    <w:p w14:paraId="56DCE017" w14:textId="1F7C7939" w:rsidR="00BB50D4" w:rsidRDefault="00BB50D4" w:rsidP="00363008"/>
    <w:p w14:paraId="05433416" w14:textId="29B667F7" w:rsidR="0001576F" w:rsidRPr="00363008" w:rsidRDefault="0001576F" w:rsidP="00363008">
      <w:r>
        <w:t xml:space="preserve">When simple checks of this type fail, it often because the </w:t>
      </w:r>
      <w:proofErr w:type="spellStart"/>
      <w:r w:rsidRPr="0001576F">
        <w:rPr>
          <w:i/>
        </w:rPr>
        <w:t>massProfiles</w:t>
      </w:r>
      <w:proofErr w:type="spellEnd"/>
      <w:r>
        <w:t xml:space="preserve"> table provided by the user somehow does not match the </w:t>
      </w:r>
      <w:proofErr w:type="spellStart"/>
      <w:r w:rsidRPr="0001576F">
        <w:rPr>
          <w:i/>
        </w:rPr>
        <w:t>impactFactors</w:t>
      </w:r>
      <w:proofErr w:type="spellEnd"/>
      <w:r>
        <w:t xml:space="preserve"> table – perhaps in the spelling of mater</w:t>
      </w:r>
      <w:r w:rsidR="00E85D2A">
        <w:t>ial names or dispositions</w:t>
      </w:r>
      <w:r>
        <w:t>.</w:t>
      </w:r>
    </w:p>
    <w:p w14:paraId="79AFC6B5" w14:textId="77777777" w:rsidR="006E393D" w:rsidRDefault="006E393D" w:rsidP="00363008"/>
    <w:p w14:paraId="65305320" w14:textId="33001245" w:rsidR="00363008" w:rsidRPr="00363008" w:rsidRDefault="00363008" w:rsidP="004A3C14">
      <w:r w:rsidRPr="00363008">
        <w:t>When creating results from</w:t>
      </w:r>
      <w:r w:rsidR="0001576F">
        <w:t xml:space="preserve"> an internally consistent</w:t>
      </w:r>
      <w:r w:rsidRPr="00363008">
        <w:t xml:space="preserve"> </w:t>
      </w:r>
      <w:proofErr w:type="spellStart"/>
      <w:r w:rsidRPr="006E393D">
        <w:rPr>
          <w:i/>
        </w:rPr>
        <w:t>impactsInDetail</w:t>
      </w:r>
      <w:proofErr w:type="spellEnd"/>
      <w:r w:rsidR="004A3C14">
        <w:t xml:space="preserve">, recall that </w:t>
      </w:r>
      <w:r w:rsidRPr="00363008">
        <w:t>there is mu</w:t>
      </w:r>
      <w:r w:rsidR="004A3C14">
        <w:t xml:space="preserve">ch redundancy in this data table </w:t>
      </w:r>
      <w:r w:rsidRPr="00363008">
        <w:t xml:space="preserve">– </w:t>
      </w:r>
      <w:r w:rsidR="00BC0D1A">
        <w:t>there are</w:t>
      </w:r>
      <w:r w:rsidR="006E393D">
        <w:t xml:space="preserve"> one</w:t>
      </w:r>
      <w:r w:rsidR="00B837CA">
        <w:t xml:space="preserve"> or more lines </w:t>
      </w:r>
      <w:r w:rsidRPr="00363008">
        <w:t xml:space="preserve">for every combination of scenario, </w:t>
      </w:r>
      <w:proofErr w:type="spellStart"/>
      <w:r w:rsidRPr="00363008">
        <w:t>wasteshed</w:t>
      </w:r>
      <w:proofErr w:type="spellEnd"/>
      <w:r w:rsidRPr="00363008">
        <w:t xml:space="preserve">, material, </w:t>
      </w:r>
      <w:proofErr w:type="spellStart"/>
      <w:r w:rsidRPr="00363008">
        <w:t>LCstage</w:t>
      </w:r>
      <w:proofErr w:type="spellEnd"/>
      <w:r w:rsidRPr="00363008">
        <w:t>, disposi</w:t>
      </w:r>
      <w:r w:rsidR="0001576F">
        <w:t xml:space="preserve">tion, </w:t>
      </w:r>
      <w:proofErr w:type="spellStart"/>
      <w:r w:rsidR="004A3C14">
        <w:t>umbDisp</w:t>
      </w:r>
      <w:proofErr w:type="spellEnd"/>
      <w:r w:rsidR="004A3C14">
        <w:t xml:space="preserve">, </w:t>
      </w:r>
      <w:r w:rsidR="0001576F">
        <w:t xml:space="preserve">and </w:t>
      </w:r>
      <w:proofErr w:type="spellStart"/>
      <w:r w:rsidR="0001576F">
        <w:t>impactCategory</w:t>
      </w:r>
      <w:proofErr w:type="spellEnd"/>
      <w:r w:rsidR="0001576F">
        <w:t>. Data must be filtered and grouped conscientiously for each piece of output produced.</w:t>
      </w:r>
    </w:p>
    <w:p w14:paraId="61E3430B" w14:textId="650B65F4" w:rsidR="00BB50D4" w:rsidRDefault="0001576F" w:rsidP="00363008">
      <w:pPr>
        <w:numPr>
          <w:ilvl w:val="0"/>
          <w:numId w:val="6"/>
        </w:numPr>
      </w:pPr>
      <w:r>
        <w:t xml:space="preserve">In particular, </w:t>
      </w:r>
      <w:r w:rsidR="00363008" w:rsidRPr="00363008">
        <w:t xml:space="preserve">when </w:t>
      </w:r>
      <w:r w:rsidR="00363008" w:rsidRPr="00363008">
        <w:rPr>
          <w:i/>
        </w:rPr>
        <w:t>tons</w:t>
      </w:r>
      <w:r w:rsidR="00363008" w:rsidRPr="00363008">
        <w:t xml:space="preserve"> are summed, they should be restricted to tons linked to the “</w:t>
      </w:r>
      <w:proofErr w:type="spellStart"/>
      <w:r w:rsidR="00363008" w:rsidRPr="00363008">
        <w:t>endOfLife</w:t>
      </w:r>
      <w:proofErr w:type="spellEnd"/>
      <w:r w:rsidR="00363008" w:rsidRPr="00363008">
        <w:t xml:space="preserve">” </w:t>
      </w:r>
      <w:proofErr w:type="spellStart"/>
      <w:r w:rsidR="00363008" w:rsidRPr="004A3C14">
        <w:rPr>
          <w:i/>
        </w:rPr>
        <w:t>LCstage</w:t>
      </w:r>
      <w:proofErr w:type="spellEnd"/>
      <w:r w:rsidR="00BB50D4">
        <w:t xml:space="preserve">.  </w:t>
      </w:r>
      <w:r w:rsidR="00BB50D4" w:rsidRPr="00363008">
        <w:t xml:space="preserve">The </w:t>
      </w:r>
      <w:r w:rsidR="00BB50D4" w:rsidRPr="00363008">
        <w:rPr>
          <w:i/>
        </w:rPr>
        <w:t>tons</w:t>
      </w:r>
      <w:r w:rsidR="00BB50D4" w:rsidRPr="00363008">
        <w:t xml:space="preserve"> that appear in other </w:t>
      </w:r>
      <w:proofErr w:type="spellStart"/>
      <w:r w:rsidR="00BB50D4" w:rsidRPr="004A3C14">
        <w:rPr>
          <w:i/>
        </w:rPr>
        <w:t>LCstages</w:t>
      </w:r>
      <w:proofErr w:type="spellEnd"/>
      <w:r w:rsidR="00BB50D4" w:rsidRPr="00363008">
        <w:t xml:space="preserve"> are redundant and only serve for the calculation of the impacts of those stages</w:t>
      </w:r>
      <w:r>
        <w:t>.</w:t>
      </w:r>
    </w:p>
    <w:p w14:paraId="09F1D875" w14:textId="20521733" w:rsidR="00363008" w:rsidRPr="00363008" w:rsidRDefault="0001576F" w:rsidP="00363008">
      <w:pPr>
        <w:numPr>
          <w:ilvl w:val="0"/>
          <w:numId w:val="6"/>
        </w:numPr>
      </w:pPr>
      <w:r>
        <w:t>L</w:t>
      </w:r>
      <w:r w:rsidR="00BB50D4">
        <w:t>ikew</w:t>
      </w:r>
      <w:r>
        <w:t xml:space="preserve">ise, when </w:t>
      </w:r>
      <w:r w:rsidRPr="004A3C14">
        <w:rPr>
          <w:i/>
        </w:rPr>
        <w:t>tons</w:t>
      </w:r>
      <w:r>
        <w:t xml:space="preserve"> are summed, records </w:t>
      </w:r>
      <w:r w:rsidR="00BB50D4">
        <w:t xml:space="preserve">should be restricted to a single </w:t>
      </w:r>
      <w:proofErr w:type="spellStart"/>
      <w:r w:rsidR="00BB50D4" w:rsidRPr="00BB50D4">
        <w:rPr>
          <w:i/>
        </w:rPr>
        <w:t>impactCategory</w:t>
      </w:r>
      <w:proofErr w:type="spellEnd"/>
      <w:r w:rsidR="00B837CA">
        <w:t xml:space="preserve"> (the tons have appeared only once; they are simply duplicated within </w:t>
      </w:r>
      <w:proofErr w:type="spellStart"/>
      <w:r w:rsidR="00B837CA" w:rsidRPr="00B837CA">
        <w:rPr>
          <w:i/>
        </w:rPr>
        <w:t>impactsInDetail</w:t>
      </w:r>
      <w:proofErr w:type="spellEnd"/>
      <w:r w:rsidR="00B837CA">
        <w:t xml:space="preserve"> for convenience).</w:t>
      </w:r>
    </w:p>
    <w:p w14:paraId="1E09AE36" w14:textId="16BB552F" w:rsidR="00363008" w:rsidRDefault="00781921" w:rsidP="00363008">
      <w:pPr>
        <w:numPr>
          <w:ilvl w:val="0"/>
          <w:numId w:val="6"/>
        </w:numPr>
      </w:pPr>
      <w:r w:rsidRPr="00781921">
        <w:t>It is</w:t>
      </w:r>
      <w:r>
        <w:t xml:space="preserve"> expected that</w:t>
      </w:r>
      <w:r w:rsidRPr="00781921">
        <w:t xml:space="preserve"> </w:t>
      </w:r>
      <w:r w:rsidR="00363008" w:rsidRPr="00363008">
        <w:rPr>
          <w:i/>
        </w:rPr>
        <w:t>impacts</w:t>
      </w:r>
      <w:r>
        <w:t xml:space="preserve"> will </w:t>
      </w:r>
      <w:r w:rsidR="00363008" w:rsidRPr="00363008">
        <w:t xml:space="preserve">only be summed within the context of a single </w:t>
      </w:r>
      <w:proofErr w:type="spellStart"/>
      <w:r w:rsidR="00363008" w:rsidRPr="00B837CA">
        <w:rPr>
          <w:i/>
        </w:rPr>
        <w:t>impactCategory</w:t>
      </w:r>
      <w:proofErr w:type="spellEnd"/>
      <w:r w:rsidR="00363008" w:rsidRPr="00363008">
        <w:t>.</w:t>
      </w:r>
      <w:r w:rsidR="00BB50D4">
        <w:t xml:space="preserve">  </w:t>
      </w:r>
      <w:r w:rsidR="0001576F">
        <w:t xml:space="preserve">If the user has a desire to combine or normalize results from multiple </w:t>
      </w:r>
      <w:proofErr w:type="spellStart"/>
      <w:r w:rsidR="0001576F">
        <w:t>impactCategories</w:t>
      </w:r>
      <w:proofErr w:type="spellEnd"/>
      <w:r w:rsidR="0001576F">
        <w:t xml:space="preserve">, </w:t>
      </w:r>
      <w:r w:rsidR="00B837CA">
        <w:t>it is their responsibility to create and defend a method of doing so.</w:t>
      </w:r>
    </w:p>
    <w:p w14:paraId="272CE4DE" w14:textId="77777777" w:rsidR="004A3C14" w:rsidRDefault="004A3C14" w:rsidP="004A3C14"/>
    <w:p w14:paraId="2D84AA4F" w14:textId="2D857F63" w:rsidR="00E85D2A" w:rsidRDefault="00B837CA" w:rsidP="00B837CA">
      <w:r>
        <w:t xml:space="preserve">The companion document </w:t>
      </w:r>
      <w:r w:rsidRPr="00781921">
        <w:rPr>
          <w:i/>
        </w:rPr>
        <w:t>Example applications of the Waste Impact Calculator</w:t>
      </w:r>
      <w:r>
        <w:t xml:space="preserve"> </w:t>
      </w:r>
      <w:r w:rsidR="00BC0D1A">
        <w:t xml:space="preserve">suggests quality checks that should </w:t>
      </w:r>
      <w:bookmarkStart w:id="2" w:name="_GoBack"/>
      <w:bookmarkEnd w:id="2"/>
      <w:r w:rsidR="00BC0D1A">
        <w:t xml:space="preserve">prevent </w:t>
      </w:r>
      <w:r>
        <w:t>the most likely pitfalls in data processing.</w:t>
      </w:r>
    </w:p>
    <w:p w14:paraId="5DB3E0B7" w14:textId="77777777" w:rsidR="00B837CA" w:rsidRDefault="00B837CA" w:rsidP="00B837CA"/>
    <w:p w14:paraId="6207893A" w14:textId="6F20D75E" w:rsidR="007C3368" w:rsidRPr="00C01366" w:rsidRDefault="00E85D2A" w:rsidP="00C01366">
      <w:pPr>
        <w:pStyle w:val="Heading1"/>
      </w:pPr>
      <w:r>
        <w:t>Alternative formats</w:t>
      </w:r>
    </w:p>
    <w:p w14:paraId="6207893B" w14:textId="77777777" w:rsidR="007C3368" w:rsidRPr="00CB51E7" w:rsidRDefault="00CB51E7" w:rsidP="00CB51E7">
      <w:r w:rsidRPr="00CB51E7">
        <w:t xml:space="preserve">DEQ can provide documents in an alternate format or in a language other than English upon request. Call DEQ at 800-452-4011 or email </w:t>
      </w:r>
      <w:hyperlink r:id="rId15" w:history="1">
        <w:r w:rsidR="00C01366" w:rsidRPr="00F828A2">
          <w:rPr>
            <w:rStyle w:val="Hyperlink"/>
          </w:rPr>
          <w:t>deqinfo@deq.state.or.us</w:t>
        </w:r>
      </w:hyperlink>
      <w:r w:rsidRPr="00CB51E7">
        <w:t>.</w:t>
      </w:r>
    </w:p>
    <w:sectPr w:rsidR="007C3368" w:rsidRPr="00CB51E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E33B57" w14:textId="77777777" w:rsidR="00575D1F" w:rsidRDefault="00575D1F" w:rsidP="007C3368">
      <w:r>
        <w:separator/>
      </w:r>
    </w:p>
  </w:endnote>
  <w:endnote w:type="continuationSeparator" w:id="0">
    <w:p w14:paraId="397A2DB5" w14:textId="77777777" w:rsidR="00575D1F" w:rsidRDefault="00575D1F" w:rsidP="007C33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2253777"/>
      <w:docPartObj>
        <w:docPartGallery w:val="Page Numbers (Bottom of Page)"/>
        <w:docPartUnique/>
      </w:docPartObj>
    </w:sdtPr>
    <w:sdtEndPr>
      <w:rPr>
        <w:noProof/>
      </w:rPr>
    </w:sdtEndPr>
    <w:sdtContent>
      <w:p w14:paraId="6477F439" w14:textId="7EA8A72E" w:rsidR="00575D1F" w:rsidRDefault="00575D1F">
        <w:pPr>
          <w:pStyle w:val="Footer"/>
          <w:jc w:val="right"/>
        </w:pPr>
        <w:r>
          <w:fldChar w:fldCharType="begin"/>
        </w:r>
        <w:r>
          <w:instrText xml:space="preserve"> PAGE   \* MERGEFORMAT </w:instrText>
        </w:r>
        <w:r>
          <w:fldChar w:fldCharType="separate"/>
        </w:r>
        <w:r w:rsidR="00BC0D1A">
          <w:rPr>
            <w:noProof/>
          </w:rPr>
          <w:t>18</w:t>
        </w:r>
        <w:r>
          <w:rPr>
            <w:noProof/>
          </w:rPr>
          <w:fldChar w:fldCharType="end"/>
        </w:r>
      </w:p>
    </w:sdtContent>
  </w:sdt>
  <w:p w14:paraId="1BFCCC18" w14:textId="77777777" w:rsidR="00575D1F" w:rsidRDefault="00575D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6C3494" w14:textId="77777777" w:rsidR="00575D1F" w:rsidRDefault="00575D1F" w:rsidP="007C3368">
      <w:r>
        <w:separator/>
      </w:r>
    </w:p>
  </w:footnote>
  <w:footnote w:type="continuationSeparator" w:id="0">
    <w:p w14:paraId="21778B0E" w14:textId="77777777" w:rsidR="00575D1F" w:rsidRDefault="00575D1F" w:rsidP="007C3368">
      <w:r>
        <w:continuationSeparator/>
      </w:r>
    </w:p>
  </w:footnote>
  <w:footnote w:id="1">
    <w:p w14:paraId="2B881543" w14:textId="056EA280" w:rsidR="00575D1F" w:rsidRDefault="00575D1F">
      <w:pPr>
        <w:pStyle w:val="FootnoteText"/>
      </w:pPr>
      <w:r>
        <w:rPr>
          <w:rStyle w:val="FootnoteReference"/>
        </w:rPr>
        <w:footnoteRef/>
      </w:r>
      <w:r>
        <w:t xml:space="preserve"> e.g. </w:t>
      </w:r>
      <w:r>
        <w:fldChar w:fldCharType="begin"/>
      </w:r>
      <w:r>
        <w:instrText xml:space="preserve"> ADDIN ZOTERO_ITEM CSL_CITATION {"citationID":"NLv0qOsx","properties":{"formattedCitation":"Daniel Hoornweg, Perinaz Bhada-Tata, and Chris Kennedy, \\uc0\\u8220{}Environment: Waste Production Must Peak This Century,\\uc0\\u8221{} {\\i{}Nature News} 502, no. 7473 (October 31, 2013): 615, https://doi.org/10.1038/502615a; Abi Bradford, Sylvia Broude, and Alexander Truelove, \\uc0\\u8220{}Trash in America: Moving from Destructive Consumption to a Zero-Waste System,\\uc0\\u8221{} accessed September 16, 2018, https://uspirgedfund.org/sites/pirg/files/reports/US%20-%20Trash%20in%20America%20-%20Final.pdf; Sustainable Materials Management Coalition, \\uc0\\u8220{}Reducing the Environmental Impact of Materials Use,\\uc0\\u8221{} November 2016, https://www.michaeldbaker.com/MDB_WP_live_site/wp-content/uploads/2016/11/SMMC_Reducing_the_Impact_Final_508.pdf.","plainCitation":"Daniel Hoornweg, Perinaz Bhada-Tata, and Chris Kennedy, “Environment: Waste Production Must Peak This Century,” Nature News 502, no. 7473 (October 31, 2013): 615, https://doi.org/10.1038/502615a; Abi Bradford, Sylvia Broude, and Alexander Truelove, “Trash in America: Moving from Destructive Consumption to a Zero-Waste System,” accessed September 16, 2018, https://uspirgedfund.org/sites/pirg/files/reports/US%20-%20Trash%20in%20America%20-%20Final.pdf; Sustainable Materials Management Coalition, “Reducing the Environmental Impact of Materials Use,” November 2016, https://www.michaeldbaker.com/MDB_WP_live_site/wp-content/uploads/2016/11/SMMC_Reducing_the_Impact_Final_508.pdf.","noteIndex":1},"citationItems":[{"id":1167,"uris":["http://zotero.org/users/3362348/items/7CBU3U8K"],"uri":["http://zotero.org/users/3362348/items/7CBU3U8K"],"itemData":{"id":1167,"type":"article-journal","abstract":"Without drastic action, population growth and urbanization will outpace waste reduction, warn Daniel Hoornweg, Perinaz Bhada-Tata and Chris Kennedy.","container-title":"Nature News","DOI":"10.1038/502615a","issue":"7473","language":"en","page":"615","source":"www.nature.com","title":"Environment: Waste production must peak this century","title-short":"Environment","volume":"502","author":[{"family":"Hoornweg","given":"Daniel"},{"family":"Bhada-Tata","given":"Perinaz"},{"family":"Kennedy","given":"Chris"}],"issued":{"date-parts":[["2013",10,31]]}}},{"id":1161,"uris":["http://zotero.org/users/3362348/items/WZ284NUD"],"uri":["http://zotero.org/users/3362348/items/WZ284NUD"],"itemData":{"id":1161,"type":"report","page":"39","title":"Trash in America: moving from destructive consumption to a zero-waste system","URL":"https://uspirgedfund.org/sites/pirg/files/reports/US%20-%20Trash%20in%20America%20-%20Final.pdf","author":[{"family":"Bradford","given":"Abi"},{"family":"Broude","given":"Sylvia"},{"family":"Truelove","given":"Alexander"}],"accessed":{"date-parts":[["2018",9,16]]}}},{"id":421,"uris":["http://zotero.org/users/3362348/items/H5XFATPG"],"uri":["http://zotero.org/users/3362348/items/H5XFATPG"],"itemData":{"id":421,"type":"report","page":"20","title":"Reducing the environmental impact of materials use","URL":"https://www.michaeldbaker.com/MDB_WP_live_site/wp-content/uploads/2016/11/SMMC_Reducing_the_Impact_Final_508.pdf","author":[{"family":"Sustainable Materials Management Coalition","given":""}],"accessed":{"date-parts":[["2016",11,22]]},"issued":{"date-parts":[["2016",11]]}}}],"schema":"https://github.com/citation-style-language/schema/raw/master/csl-citation.json"} </w:instrText>
      </w:r>
      <w:r>
        <w:fldChar w:fldCharType="separate"/>
      </w:r>
      <w:r w:rsidRPr="006D7040">
        <w:rPr>
          <w:szCs w:val="24"/>
        </w:rPr>
        <w:t xml:space="preserve">Daniel Hoornweg, Perinaz Bhada-Tata, and Chris Kennedy, “Environment: Waste Production Must Peak This Century,” </w:t>
      </w:r>
      <w:r w:rsidRPr="006D7040">
        <w:rPr>
          <w:i/>
          <w:iCs/>
          <w:szCs w:val="24"/>
        </w:rPr>
        <w:t>Nature News</w:t>
      </w:r>
      <w:r w:rsidRPr="006D7040">
        <w:rPr>
          <w:szCs w:val="24"/>
        </w:rPr>
        <w:t xml:space="preserve"> 502, no. 7473 (October 31, 2013): 615, https://doi.org/10.1038/502615a; Abi Bradford, Sylvia Broude, and Alexander Truelove, “Trash in America: Moving from Destructive Consumption to a Zero-Waste System,” accessed September 16, 2018, https://uspirgedfund.org/sites/pirg/files/reports/US%20-%20Trash%20in%20America%20-%20Final.pdf; Sustainable Materials Management Coalition, “Reducing the Environmental Impact of Materials Use,” November 2016, https://www.michaeldbaker.com/MDB_WP_live_site/wp-content/uploads/2016/11/SMMC_Reducing_the_Impact_Final_508.pdf.</w:t>
      </w:r>
      <w:r>
        <w:fldChar w:fldCharType="end"/>
      </w:r>
    </w:p>
  </w:footnote>
  <w:footnote w:id="2">
    <w:p w14:paraId="73123C25" w14:textId="10AD235C" w:rsidR="00575D1F" w:rsidRDefault="00575D1F">
      <w:pPr>
        <w:pStyle w:val="FootnoteText"/>
      </w:pPr>
      <w:r>
        <w:rPr>
          <w:rStyle w:val="FootnoteReference"/>
        </w:rPr>
        <w:footnoteRef/>
      </w:r>
      <w:r>
        <w:t xml:space="preserve"> </w:t>
      </w:r>
      <w:r>
        <w:fldChar w:fldCharType="begin"/>
      </w:r>
      <w:r>
        <w:instrText xml:space="preserve"> ADDIN ZOTERO_ITEM CSL_CITATION {"citationID":"0ZIRPJhq","properties":{"formattedCitation":"\\uc0\\u8220{}Life-Cycle Assessment,\\uc0\\u8221{} in {\\i{}Wikipedia}, October 24, 2017, https://en.wikipedia.org/w/index.php?title=Life-cycle_assessment&amp;oldid=806786959.","plainCitation":"“Life-Cycle Assessment,” in Wikipedia, October 24, 2017, https://en.wikipedia.org/w/index.php?title=Life-cycle_assessment&amp;oldid=806786959.","noteIndex":2},"citationItems":[{"id":508,"uris":["http://zotero.org/users/3362348/items/G52S5AJP"],"uri":["http://zotero.org/users/3362348/items/G52S5AJP"],"itemData":{"id":508,"type":"entry-encyclopedia","abstract":"Life-cycle assessment (LCA, also known as life-cycle analysis, ecobalance, and cradle-to-grave analysis) is a technique to assess environmental impacts associated with all the stages of a product's life from raw material extraction through materials processing, manufacture, distribution, use, repair and maintenance, and disposal or recycling. Designers use this process to help critique their products. LCAs can help avoid a narrow outlook on environmental concerns by:\nCompiling an inventory of relevant energy and material inputs and environmental releases;\nEvaluating the potential impacts associated with identified inputs and releases;\nInterpreting the results to help make a more informed decision.","container-title":"Wikipedia","language":"en","note":"Page Version ID: 806786959","source":"Wikipedia","title":"Life-cycle assessment","URL":"https://en.wikipedia.org/w/index.php?title=Life-cycle_assessment&amp;oldid=806786959","accessed":{"date-parts":[["2017",10,25]]},"issued":{"date-parts":[["2017",10,24]]}}}],"schema":"https://github.com/citation-style-language/schema/raw/master/csl-citation.json"} </w:instrText>
      </w:r>
      <w:r>
        <w:fldChar w:fldCharType="separate"/>
      </w:r>
      <w:r w:rsidRPr="004D5E2A">
        <w:rPr>
          <w:szCs w:val="24"/>
        </w:rPr>
        <w:t xml:space="preserve">“Life-Cycle Assessment,” in </w:t>
      </w:r>
      <w:r w:rsidRPr="004D5E2A">
        <w:rPr>
          <w:i/>
          <w:iCs/>
          <w:szCs w:val="24"/>
        </w:rPr>
        <w:t>Wikipedia</w:t>
      </w:r>
      <w:r w:rsidRPr="004D5E2A">
        <w:rPr>
          <w:szCs w:val="24"/>
        </w:rPr>
        <w:t>, October 24, 2017, https://en.wikipedia.org/w/index.php?title=Life-cycle_assessment&amp;oldid=806786959.</w:t>
      </w:r>
      <w:r>
        <w:fldChar w:fldCharType="end"/>
      </w:r>
    </w:p>
  </w:footnote>
  <w:footnote w:id="3">
    <w:p w14:paraId="5AA1E119" w14:textId="1D6247A5" w:rsidR="00575D1F" w:rsidRDefault="00575D1F">
      <w:pPr>
        <w:pStyle w:val="FootnoteText"/>
      </w:pPr>
      <w:r>
        <w:rPr>
          <w:rStyle w:val="FootnoteReference"/>
        </w:rPr>
        <w:footnoteRef/>
      </w:r>
      <w:r>
        <w:t xml:space="preserve"> </w:t>
      </w:r>
      <w:r>
        <w:fldChar w:fldCharType="begin"/>
      </w:r>
      <w:r>
        <w:instrText xml:space="preserve"> ADDIN ZOTERO_ITEM CSL_CITATION {"citationID":"fheDpyyU","properties":{"formattedCitation":"David A. Turner, Ian D. Williams, and Simon Kemp, \\uc0\\u8220{}Greenhouse Gas Emission Factors for Recycling of Source-Segregated Waste Materials,\\uc0\\u8221{} {\\i{}Resources, Conservation and Recycling} 105, Part A (December 2015): 186\\uc0\\u8211{}97, https://doi.org/10.1016/j.resconrec.2015.10.026.","plainCitation":"David A. Turner, Ian D. Williams, and Simon Kemp, “Greenhouse Gas Emission Factors for Recycling of Source-Segregated Waste Materials,” Resources, Conservation and Recycling 105, Part A (December 2015): 186–97, https://doi.org/10.1016/j.resconrec.2015.10.026.","noteIndex":3},"citationItems":[{"id":257,"uris":["http://zotero.org/users/3362348/items/B9V8CNMX"],"uri":["http://zotero.org/users/3362348/items/B9V8CNMX"],"itemData":{"id":257,"type":"article-journal","abstract":"A key challenge for the waste management sector is to maximise resource efficiency whilst simultaneously reducing its greenhouse gas (GHG) emissions. For stakeholders to better understand the GHG impacts of their waste management activities and identify emissions reduction opportunities, they need to be able to quantify the GHG impacts of material recycling. Whilst previous studies have been undertaken to develop GHG emission factors (EF) for materials recycling, they are generally insufficient to support decision-making due to a lack of transparency or comprehensiveness in the range of materials considered. In this study, we present for the first time a comprehensive, scientifically robust, fully transparent, and clearly documented series of GHG EFs for the recycling of a wide range of source-segregated materials. EFs were derived from a series of partial life cycle assessments (LCA) performed as far as possible in accordance with the ISO 14040 standard. With the exceptions of soil, plasterboard, and paint, the recycling of source-segregated materials resulted in net GHG savings. The majority of calculated GHG EFs were within the range of data presented in the literature. The quality of secondary data used was assessed, with the results highlighting the dearth of high quality life cycle inventory (LCI) data on material reprocessing and primary production currently available. Overall, the results highlight the important contribution that effective source-segregated materials recycling can have in reducing the GHG impacts of waste management.","container-title":"Resources, Conservation and Recycling","DOI":"10.1016/j.resconrec.2015.10.026","ISSN":"0921-3449","journalAbbreviation":"Resources, Conservation and Recycling","page":"186-197","source":"ScienceDirect","title":"Greenhouse gas emission factors for recycling of source-segregated waste materials","volume":"105, Part A","author":[{"family":"Turner","given":"David A."},{"family":"Williams","given":"Ian D."},{"family":"Kemp","given":"Simon"}],"issued":{"date-parts":[["2015",12]]}}}],"schema":"https://github.com/citation-style-language/schema/raw/master/csl-citation.json"} </w:instrText>
      </w:r>
      <w:r>
        <w:fldChar w:fldCharType="separate"/>
      </w:r>
      <w:r w:rsidRPr="00CE7F2D">
        <w:rPr>
          <w:szCs w:val="24"/>
        </w:rPr>
        <w:t xml:space="preserve">David A. Turner, Ian D. Williams, and Simon Kemp, “Greenhouse Gas Emission Factors for Recycling of Source-Segregated Waste Materials,” </w:t>
      </w:r>
      <w:r w:rsidRPr="00CE7F2D">
        <w:rPr>
          <w:i/>
          <w:iCs/>
          <w:szCs w:val="24"/>
        </w:rPr>
        <w:t>Resources, Conservation and Recycling</w:t>
      </w:r>
      <w:r w:rsidRPr="00CE7F2D">
        <w:rPr>
          <w:szCs w:val="24"/>
        </w:rPr>
        <w:t xml:space="preserve"> 105, Part A (December 2015): 186–97, https://doi.org/10.1016/j.resconrec.2015.10.026.</w:t>
      </w:r>
      <w:r>
        <w:fldChar w:fldCharType="end"/>
      </w:r>
    </w:p>
  </w:footnote>
  <w:footnote w:id="4">
    <w:p w14:paraId="1212FE22" w14:textId="698E4603" w:rsidR="00575D1F" w:rsidRDefault="00575D1F">
      <w:pPr>
        <w:pStyle w:val="FootnoteText"/>
      </w:pPr>
      <w:r>
        <w:rPr>
          <w:rStyle w:val="FootnoteReference"/>
        </w:rPr>
        <w:footnoteRef/>
      </w:r>
      <w:r>
        <w:t xml:space="preserve"> </w:t>
      </w:r>
      <w:r>
        <w:fldChar w:fldCharType="begin"/>
      </w:r>
      <w:r>
        <w:instrText xml:space="preserve"> ADDIN ZOTERO_ITEM CSL_CITATION {"citationID":"Xkowc1Wa","properties":{"formattedCitation":"United States Environmental Protection Agency, \\uc0\\u8220{}Waste Reduction Model (WARM),\\uc0\\u8221{} accessed September 29, 2016, https://www.epa.gov/warm.","plainCitation":"United States Environmental Protection Agency, “Waste Reduction Model (WARM),” accessed September 29, 2016, https://www.epa.gov/warm.","noteIndex":4},"citationItems":[{"id":169,"uris":["http://zotero.org/users/3362348/items/XHKJWIBU"],"uri":["http://zotero.org/users/3362348/items/XHKJWIBU"],"itemData":{"id":169,"type":"webpage","abstract":"To help solid waste planners and organizations track/report GHG emissions reductions from various waste management practices. To assist in calculating GHG emissions of baseline and alternative waste management practices and provide the history of WARM.","language":"en","title":"Waste Reduction Model (WARM)","URL":"https://www.epa.gov/warm","author":[{"family":"United States Environmental Protection Agency","given":""}],"accessed":{"date-parts":[["2016",9,29]]}}}],"schema":"https://github.com/citation-style-language/schema/raw/master/csl-citation.json"} </w:instrText>
      </w:r>
      <w:r>
        <w:fldChar w:fldCharType="separate"/>
      </w:r>
      <w:r w:rsidRPr="00CE7F2D">
        <w:rPr>
          <w:szCs w:val="24"/>
        </w:rPr>
        <w:t>United States Environmental Protection Agency, “Waste Reduction Model (WARM),” accessed September 29, 2016, https://www.epa.gov/warm.</w:t>
      </w:r>
      <w:r>
        <w:fldChar w:fldCharType="end"/>
      </w:r>
    </w:p>
  </w:footnote>
  <w:footnote w:id="5">
    <w:p w14:paraId="7FEFFC41" w14:textId="158224F5" w:rsidR="00575D1F" w:rsidRDefault="00575D1F">
      <w:pPr>
        <w:pStyle w:val="FootnoteText"/>
      </w:pPr>
      <w:r>
        <w:rPr>
          <w:rStyle w:val="FootnoteReference"/>
        </w:rPr>
        <w:footnoteRef/>
      </w:r>
      <w:r>
        <w:t xml:space="preserve"> </w:t>
      </w:r>
      <w:r>
        <w:fldChar w:fldCharType="begin"/>
      </w:r>
      <w:r>
        <w:instrText xml:space="preserve"> ADDIN ZOTERO_ITEM CSL_CITATION {"citationID":"62rdZ8LY","properties":{"formattedCitation":"Joseph Fiksel, \\uc0\\u8220{}A Framework for Sustainable Materials Management,\\uc0\\u8221{} {\\i{}JOM} 58, no. 8 (August 1, 2006): 15\\uc0\\u8211{}22, https://doi.org/10.1007/s11837-006-0047-3; United States Environmental Protection Agency, \\uc0\\u8220{}Sustainable Materials Management: The Road Ahead,\\uc0\\u8221{} June 2009, https://www.epa.gov/sites/production/files/2015-09/documents/vision2.pdf.","plainCitation":"Joseph Fiksel, “A Framework for Sustainable Materials Management,” JOM 58, no. 8 (August 1, 2006): 15–22, https://doi.org/10.1007/s11837-006-0047-3; United States Environmental Protection Agency, “Sustainable Materials Management: The Road Ahead,” June 2009, https://www.epa.gov/sites/production/files/2015-09/documents/vision2.pdf.","noteIndex":5},"citationItems":[{"id":972,"uris":["http://zotero.org/users/3362348/items/A685WSQJ"],"uri":["http://zotero.org/users/3362348/items/A685WSQJ"],"itemData":{"id":972,"type":"article-journal","abstract":"Achieving global sustainability will require a decoupling of material consumption from economic value creation. While industrialized societies have achieved gains in resource efficiency and waste recycling, total material through-put continues to rise. Environmental pressures will only be exacerbated as the world's developing economies increase their consumption rates. This paper describes an integrated framework for sustainable materials management that will help to address these critical challenges from a systems perspective.","container-title":"JOM","DOI":"10.1007/s11837-006-0047-3","ISSN":"1543-1851","issue":"8","journalAbbreviation":"JOM","language":"en","page":"15-22","source":"Springer Link","title":"A framework for sustainable materials management","volume":"58","author":[{"family":"Fiksel","given":"Joseph"}],"issued":{"date-parts":[["2006",8,1]]}}},{"id":980,"uris":["http://zotero.org/users/3362348/items/RVX4BSQ5"],"uri":["http://zotero.org/users/3362348/items/RVX4BSQ5"],"itemData":{"id":980,"type":"report","page":"49","title":"Sustainable Materials Management: The Road Ahead","title-short":"The Road Ahead","URL":"https://www.epa.gov/sites/production/files/2015-09/documents/vision2.pdf","author":[{"family":"United States Environmental Protection Agency","given":""}],"accessed":{"date-parts":[["2016",9,28]]},"issued":{"date-parts":[["2009",6]]}}}],"schema":"https://github.com/citation-style-language/schema/raw/master/csl-citation.json"} </w:instrText>
      </w:r>
      <w:r>
        <w:fldChar w:fldCharType="separate"/>
      </w:r>
      <w:r w:rsidRPr="00D70BC6">
        <w:rPr>
          <w:szCs w:val="24"/>
        </w:rPr>
        <w:t xml:space="preserve">Joseph Fiksel, “A Framework for Sustainable Materials Management,” </w:t>
      </w:r>
      <w:r w:rsidRPr="00D70BC6">
        <w:rPr>
          <w:i/>
          <w:iCs/>
          <w:szCs w:val="24"/>
        </w:rPr>
        <w:t>JOM</w:t>
      </w:r>
      <w:r w:rsidRPr="00D70BC6">
        <w:rPr>
          <w:szCs w:val="24"/>
        </w:rPr>
        <w:t xml:space="preserve"> 58, no. 8 (August 1, 2006): 15–22, https://doi.org/10.1007/s11837-006-0047-3; United States Environmental Protection Agency, “Sustainable Materials Management: The Road Ahead,” June 2009, https://www.epa.gov/sites/production/files/2015-09/documents/vision2.pdf.</w:t>
      </w:r>
      <w:r>
        <w:fldChar w:fldCharType="end"/>
      </w:r>
    </w:p>
  </w:footnote>
  <w:footnote w:id="6">
    <w:p w14:paraId="49FD41B9" w14:textId="240919CF" w:rsidR="00575D1F" w:rsidRDefault="00575D1F">
      <w:pPr>
        <w:pStyle w:val="FootnoteText"/>
      </w:pPr>
      <w:r>
        <w:rPr>
          <w:rStyle w:val="FootnoteReference"/>
        </w:rPr>
        <w:footnoteRef/>
      </w:r>
      <w:r>
        <w:t xml:space="preserve"> </w:t>
      </w:r>
      <w:r>
        <w:fldChar w:fldCharType="begin"/>
      </w:r>
      <w:r>
        <w:instrText xml:space="preserve"> ADDIN ZOTERO_ITEM CSL_CITATION {"citationID":"NIhaxBsG","properties":{"formattedCitation":"United States Environmental Protection Agency, \\uc0\\u8220{}The Road Ahead.\\uc0\\u8221{}","plainCitation":"United States Environmental Protection Agency, “The Road Ahead.”","noteIndex":6},"citationItems":[{"id":980,"uris":["http://zotero.org/users/3362348/items/RVX4BSQ5"],"uri":["http://zotero.org/users/3362348/items/RVX4BSQ5"],"itemData":{"id":980,"type":"report","page":"49","title":"Sustainable Materials Management: The Road Ahead","title-short":"The Road Ahead","URL":"https://www.epa.gov/sites/production/files/2015-09/documents/vision2.pdf","author":[{"family":"United States Environmental Protection Agency","given":""}],"accessed":{"date-parts":[["2016",9,28]]},"issued":{"date-parts":[["2009",6]]}}}],"schema":"https://github.com/citation-style-language/schema/raw/master/csl-citation.json"} </w:instrText>
      </w:r>
      <w:r>
        <w:fldChar w:fldCharType="separate"/>
      </w:r>
      <w:r w:rsidRPr="00A04940">
        <w:rPr>
          <w:szCs w:val="24"/>
        </w:rPr>
        <w:t>United States Environmental Protection Agency, “The Road Ahead.”</w:t>
      </w:r>
      <w:r>
        <w:fldChar w:fldCharType="end"/>
      </w:r>
    </w:p>
  </w:footnote>
  <w:footnote w:id="7">
    <w:p w14:paraId="7F07A8B9" w14:textId="398B46A4" w:rsidR="00575D1F" w:rsidRDefault="00575D1F">
      <w:pPr>
        <w:pStyle w:val="FootnoteText"/>
      </w:pPr>
      <w:r>
        <w:rPr>
          <w:rStyle w:val="FootnoteReference"/>
        </w:rPr>
        <w:footnoteRef/>
      </w:r>
      <w:r>
        <w:t xml:space="preserve"> Figure 3.1 in </w:t>
      </w:r>
      <w:r>
        <w:fldChar w:fldCharType="begin"/>
      </w:r>
      <w:r>
        <w:instrText xml:space="preserve"> ADDIN ZOTERO_ITEM CSL_CITATION {"citationID":"Ho6qQNxb","properties":{"formattedCitation":"United Nations Environment Programme and International Solid Waste Association, {\\i{}Global Waste Management Outlook}, 2015, https://wedocs.unep.org/handle/20.500.11822/19339.","plainCitation":"United Nations Environment Programme and International Solid Waste Association, Global Waste Management Outlook, 2015, https://wedocs.unep.org/handle/20.500.11822/19339.","noteIndex":6},"citationItems":[{"id":4,"uris":["http://zotero.org/users/3362348/items/DGDPR7XL"],"uri":["http://zotero.org/users/3362348/items/DGDPR7XL"],"itemData":{"id":4,"type":"book","abstract":"The UNEP Governing Council of February 2013 requested the United Nations Environment Programme \"to develop a global outlook of challenges, trends and policies in relation to waste prevention, minimization and management, taking into account the materials life cycle, subject to the availability of extra-budgetary resources and in consultation with Governments and stakeholders, building on available data, best practices and success stories, taking into account the Global Chemicals Outlook and any other relevant initiatives and taking care not to duplicate existing information, to provide guidance for national policy planning.\" UNEP's International Environmental Technology Centre (IETC), in collaboration with the International Solid Waste Association (ISWA), has taken the lead on this initiative; aiming to develop the Global Waste Management Outlook as a tool to provide an authoritative overview, analysis and recommendations for action of policy instruments and financing models for waste management. The GWMO is the result of two year's work and provides the first comprehensive global overview of the state of waste management around the world in the 21st century.","ISBN":"978-92-807-3479-9","language":"en","note":"OCLC: 979567936","source":"Open WorldCat","title":"Global waste management outlook","URL":"https://wedocs.unep.org/handle/20.500.11822/19339","author":[{"literal":"United Nations Environment Programme"},{"literal":"International Solid Waste Association"}],"issued":{"date-parts":[["2015"]]}}}],"schema":"https://github.com/citation-style-language/schema/raw/master/csl-citation.json"} </w:instrText>
      </w:r>
      <w:r>
        <w:fldChar w:fldCharType="separate"/>
      </w:r>
      <w:r w:rsidRPr="00D70BC6">
        <w:rPr>
          <w:szCs w:val="24"/>
        </w:rPr>
        <w:t xml:space="preserve">United Nations Environment Programme and International Solid Waste Association, </w:t>
      </w:r>
      <w:r w:rsidRPr="00D70BC6">
        <w:rPr>
          <w:i/>
          <w:iCs/>
          <w:szCs w:val="24"/>
        </w:rPr>
        <w:t>Global Waste Management Outlook</w:t>
      </w:r>
      <w:r w:rsidRPr="00D70BC6">
        <w:rPr>
          <w:szCs w:val="24"/>
        </w:rPr>
        <w:t>, 2015, https://wedocs.unep.org/handle/20.500.11822/19339.</w:t>
      </w:r>
      <w:r>
        <w:fldChar w:fldCharType="end"/>
      </w:r>
    </w:p>
  </w:footnote>
  <w:footnote w:id="8">
    <w:p w14:paraId="242F6624" w14:textId="46AA17A3" w:rsidR="00575D1F" w:rsidRDefault="00575D1F">
      <w:pPr>
        <w:pStyle w:val="FootnoteText"/>
      </w:pPr>
      <w:r>
        <w:rPr>
          <w:rStyle w:val="FootnoteReference"/>
        </w:rPr>
        <w:footnoteRef/>
      </w:r>
      <w:r>
        <w:t xml:space="preserve"> </w:t>
      </w:r>
      <w:r>
        <w:fldChar w:fldCharType="begin"/>
      </w:r>
      <w:r>
        <w:instrText xml:space="preserve"> ADDIN ZOTERO_ITEM CSL_CITATION {"citationID":"1NguoeqK","properties":{"formattedCitation":"ORS 459A.010, \\uc0\\u8220{}Policy,\\uc0\\u8221{} 459A.010 \\uc0\\u167{} (2015), 010, http://www.oregonlaws.org/ors/459A.010.","plainCitation":"ORS 459A.010, “Policy,” 459A.010 § (2015), 010, http://www.oregonlaws.org/ors/459A.010.","noteIndex":8},"citationItems":[{"id":1164,"uris":["http://zotero.org/users/3362348/items/V6TIE7TF"],"uri":["http://zotero.org/users/3362348/items/V6TIE7TF"],"itemData":{"id":1164,"type":"legislation","abstract":"Chapter: 459A - Reuse and Recycling, Section: 010, Year: 2015, Last Accessed: 2016-07-16","container-title":"459A.010","language":"en","title":"Policy","URL":"http://www.oregonlaws.org/ors/459A.010","author":[{"family":"ORS 459A.010","given":""}],"accessed":{"date-parts":[["2016",9,27]]},"issued":{"date-parts":[["2015"]]}},"locator":"010"}],"schema":"https://github.com/citation-style-language/schema/raw/master/csl-citation.json"} </w:instrText>
      </w:r>
      <w:r>
        <w:fldChar w:fldCharType="separate"/>
      </w:r>
      <w:r w:rsidRPr="00A04940">
        <w:rPr>
          <w:szCs w:val="24"/>
        </w:rPr>
        <w:t>ORS 459A.010, “Policy,” 459A.010 § (2015), 010, http://www.oregonlaws.org/ors/459A.010.</w:t>
      </w:r>
      <w:r>
        <w:fldChar w:fldCharType="end"/>
      </w:r>
    </w:p>
  </w:footnote>
  <w:footnote w:id="9">
    <w:p w14:paraId="48F28245" w14:textId="1E7F3153" w:rsidR="00575D1F" w:rsidRDefault="00575D1F">
      <w:pPr>
        <w:pStyle w:val="FootnoteText"/>
      </w:pPr>
      <w:r>
        <w:rPr>
          <w:rStyle w:val="FootnoteReference"/>
        </w:rPr>
        <w:footnoteRef/>
      </w:r>
      <w:r>
        <w:t xml:space="preserve"> </w:t>
      </w:r>
      <w:r>
        <w:fldChar w:fldCharType="begin"/>
      </w:r>
      <w:r>
        <w:instrText xml:space="preserve"> ADDIN ZOTERO_ITEM CSL_CITATION {"citationID":"wRiDZw3h","properties":{"formattedCitation":"ORS 459A.010, 010.","plainCitation":"ORS 459A.010, 010.","noteIndex":9},"citationItems":[{"id":1164,"uris":["http://zotero.org/users/3362348/items/V6TIE7TF"],"uri":["http://zotero.org/users/3362348/items/V6TIE7TF"],"itemData":{"id":1164,"type":"legislation","abstract":"Chapter: 459A - Reuse and Recycling, Section: 010, Year: 2015, Last Accessed: 2016-07-16","container-title":"459A.010","language":"en","title":"Policy","URL":"http://www.oregonlaws.org/ors/459A.010","author":[{"family":"ORS 459A.010","given":""}],"accessed":{"date-parts":[["2016",9,27]]},"issued":{"date-parts":[["2015"]]}},"locator":"010"}],"schema":"https://github.com/citation-style-language/schema/raw/master/csl-citation.json"} </w:instrText>
      </w:r>
      <w:r>
        <w:fldChar w:fldCharType="separate"/>
      </w:r>
      <w:r w:rsidRPr="00A04940">
        <w:t>ORS 459A.010, 010.</w:t>
      </w:r>
      <w:r>
        <w:fldChar w:fldCharType="end"/>
      </w:r>
    </w:p>
  </w:footnote>
  <w:footnote w:id="10">
    <w:p w14:paraId="3100A164" w14:textId="21263568" w:rsidR="00575D1F" w:rsidRDefault="00575D1F">
      <w:pPr>
        <w:pStyle w:val="FootnoteText"/>
      </w:pPr>
      <w:r>
        <w:rPr>
          <w:rStyle w:val="FootnoteReference"/>
        </w:rPr>
        <w:footnoteRef/>
      </w:r>
      <w:r>
        <w:t xml:space="preserve"> e.g. </w:t>
      </w:r>
      <w:r>
        <w:fldChar w:fldCharType="begin"/>
      </w:r>
      <w:r>
        <w:instrText xml:space="preserve"> ADDIN ZOTERO_ITEM CSL_CITATION {"citationID":"gDf1meTU","properties":{"formattedCitation":"CalRecycle, \\uc0\\u8220{}2018 Facility-Based Characterization of Solid Waste in California,\\uc0\\u8221{} May 15, 2020, https://www2.calrecycle.ca.gov/Publications/Download/1458.","plainCitation":"CalRecycle, “2018 Facility-Based Characterization of Solid Waste in California,” May 15, 2020, https://www2.calrecycle.ca.gov/Publications/Download/1458.","noteIndex":10},"citationItems":[{"id":3421,"uris":["http://zotero.org/users/3362348/items/QKHYQ4JH"],"uri":["http://zotero.org/users/3362348/items/QKHYQ4JH"],"itemData":{"id":3421,"type":"article","title":"2018 facility-based characterization of solid waste in California","URL":"https://www2.calrecycle.ca.gov/Publications/Download/1458","author":[{"family":"CalRecycle","given":""}],"issued":{"date-parts":[["2020",5,15]]}}}],"schema":"https://github.com/citation-style-language/schema/raw/master/csl-citation.json"} </w:instrText>
      </w:r>
      <w:r>
        <w:fldChar w:fldCharType="separate"/>
      </w:r>
      <w:r w:rsidRPr="006D4897">
        <w:rPr>
          <w:szCs w:val="24"/>
        </w:rPr>
        <w:t>CalRecycle, “2018 Facility-Based Characterization of Solid Waste in California,” May 15, 2020, https://www2.calrecycle.ca.gov/Publications/Download/1458.</w:t>
      </w:r>
      <w:r>
        <w:fldChar w:fldCharType="end"/>
      </w:r>
    </w:p>
  </w:footnote>
  <w:footnote w:id="11">
    <w:p w14:paraId="3ED43966" w14:textId="05632810" w:rsidR="00575D1F" w:rsidRDefault="00575D1F">
      <w:pPr>
        <w:pStyle w:val="FootnoteText"/>
      </w:pPr>
      <w:r>
        <w:rPr>
          <w:rStyle w:val="FootnoteReference"/>
        </w:rPr>
        <w:footnoteRef/>
      </w:r>
      <w:r>
        <w:t xml:space="preserve"> </w:t>
      </w:r>
      <w:r>
        <w:fldChar w:fldCharType="begin"/>
      </w:r>
      <w:r>
        <w:instrText xml:space="preserve"> ADDIN ZOTERO_ITEM CSL_CITATION {"citationID":"7jJoMRQp","properties":{"formattedCitation":"Oregon Department of Environmental Quality, \\uc0\\u8220{}Statewide 2016 Waste Composition Study: Excel Results Files Updated June 20, 2018 [Sheet P16TOT],\\uc0\\u8221{} 2018, https://www.oregon.gov/deq/FilterDocs/A01-StatewideWCS16.xlsx.","plainCitation":"Oregon Department of Environmental Quality, “Statewide 2016 Waste Composition Study: Excel Results Files Updated June 20, 2018 [Sheet P16TOT],” 2018, https://www.oregon.gov/deq/FilterDocs/A01-StatewideWCS16.xlsx.","noteIndex":11},"citationItems":[{"id":1157,"uris":["http://zotero.org/users/3362348/items/4SQMUQUX"],"uri":["http://zotero.org/users/3362348/items/4SQMUQUX"],"itemData":{"id":1157,"type":"article","title":"Statewide 2016 Waste Composition Study: Excel results files Updated June 20, 2018 [sheet P16TOT]","URL":"https://www.oregon.gov/deq/FilterDocs/A01-StatewideWCS16.xlsx","author":[{"family":"Oregon Department of Environmental Quality","given":""}],"issued":{"date-parts":[["2018"]]}}}],"schema":"https://github.com/citation-style-language/schema/raw/master/csl-citation.json"} </w:instrText>
      </w:r>
      <w:r>
        <w:fldChar w:fldCharType="separate"/>
      </w:r>
      <w:r w:rsidRPr="006D4897">
        <w:rPr>
          <w:szCs w:val="24"/>
        </w:rPr>
        <w:t>Oregon Department of Environmental Quality, “Statewide 2016 Waste Composition Study: Excel Results Files Updated June 20, 2018 [Sheet P16TOT],” 2018, https://www.oregon.gov/deq/FilterDocs/A01-StatewideWCS16.xlsx.</w:t>
      </w:r>
      <w:r>
        <w:fldChar w:fldCharType="end"/>
      </w:r>
    </w:p>
  </w:footnote>
  <w:footnote w:id="12">
    <w:p w14:paraId="37322A9C" w14:textId="72437235" w:rsidR="00575D1F" w:rsidRDefault="00575D1F">
      <w:pPr>
        <w:pStyle w:val="FootnoteText"/>
      </w:pPr>
      <w:r>
        <w:rPr>
          <w:rStyle w:val="FootnoteReference"/>
        </w:rPr>
        <w:footnoteRef/>
      </w:r>
      <w:r>
        <w:t xml:space="preserve"> </w:t>
      </w:r>
      <w:r>
        <w:fldChar w:fldCharType="begin"/>
      </w:r>
      <w:r>
        <w:instrText xml:space="preserve"> ADDIN ZOTERO_ITEM CSL_CITATION {"citationID":"VwI10bsH","properties":{"formattedCitation":"ORS 459A.010, Policy, 010.","plainCitation":"ORS 459A.010, Policy, 010.","noteIndex":12},"citationItems":[{"id":1164,"uris":["http://zotero.org/users/3362348/items/V6TIE7TF"],"uri":["http://zotero.org/users/3362348/items/V6TIE7TF"],"itemData":{"id":1164,"type":"legislation","abstract":"Chapter: 459A - Reuse and Recycling, Section: 010, Year: 2015, Last Accessed: 2016-07-16","container-title":"459A.010","language":"en","title":"Policy","URL":"http://www.oregonlaws.org/ors/459A.010","author":[{"family":"ORS 459A.010","given":""}],"accessed":{"date-parts":[["2016",9,27]]},"issued":{"date-parts":[["2015"]]}},"locator":"010"}],"schema":"https://github.com/citation-style-language/schema/raw/master/csl-citation.json"} </w:instrText>
      </w:r>
      <w:r>
        <w:fldChar w:fldCharType="separate"/>
      </w:r>
      <w:r w:rsidRPr="006D4897">
        <w:t>ORS 459A.010, Policy, 010.</w:t>
      </w:r>
      <w:r>
        <w:fldChar w:fldCharType="end"/>
      </w:r>
    </w:p>
  </w:footnote>
  <w:footnote w:id="13">
    <w:p w14:paraId="1122E995" w14:textId="6DC05CC8" w:rsidR="00575D1F" w:rsidRDefault="00575D1F">
      <w:pPr>
        <w:pStyle w:val="FootnoteText"/>
      </w:pPr>
      <w:r>
        <w:rPr>
          <w:rStyle w:val="FootnoteReference"/>
        </w:rPr>
        <w:footnoteRef/>
      </w:r>
      <w:r>
        <w:t xml:space="preserve"> </w:t>
      </w:r>
      <w:r>
        <w:fldChar w:fldCharType="begin"/>
      </w:r>
      <w:r>
        <w:instrText xml:space="preserve"> ADDIN ZOTERO_ITEM CSL_CITATION {"citationID":"2qAWXwKJ","properties":{"formattedCitation":"Oregon Department of Environmental Quality, \\uc0\\u8220{}Individual Material Collection Report [2015 Oregon Material Recovery Survey],\\uc0\\u8221{} 2015, http://www.deq.state.or.us/lq/pubs/forms/sw/PrivateRecyclerSurvey.pdf.","plainCitation":"Oregon Department of Environmental Quality, “Individual Material Collection Report [2015 Oregon Material Recovery Survey],” 2015, http://www.deq.state.or.us/lq/pubs/forms/sw/PrivateRecyclerSurvey.pdf.","noteIndex":12},"citationItems":[{"id":242,"uris":["http://zotero.org/users/3362348/items/WQS4QDH5"],"uri":["http://zotero.org/users/3362348/items/WQS4QDH5"],"itemData":{"id":242,"type":"article","title":"Individual material collection report [2015 Oregon material recovery survey]","URL":"http://www.deq.state.or.us/lq/pubs/forms/sw/PrivateRecyclerSurvey.pdf","author":[{"family":"Oregon Department of Environmental Quality","given":""}],"accessed":{"date-parts":[["2016",9,21]]},"issued":{"date-parts":[["2015"]]}}}],"schema":"https://github.com/citation-style-language/schema/raw/master/csl-citation.json"} </w:instrText>
      </w:r>
      <w:r>
        <w:fldChar w:fldCharType="separate"/>
      </w:r>
      <w:r w:rsidRPr="006D4897">
        <w:rPr>
          <w:szCs w:val="24"/>
        </w:rPr>
        <w:t>Oregon Department of Environmental Quality, “Individual Material Collection Report [2015 Oregon Material Recovery Survey],” 2015, http://www.deq.state.or.us/lq/pubs/forms/sw/PrivateRecyclerSurvey.pdf.</w:t>
      </w:r>
      <w:r>
        <w:fldChar w:fldCharType="end"/>
      </w:r>
    </w:p>
  </w:footnote>
  <w:footnote w:id="14">
    <w:p w14:paraId="7E6754B0" w14:textId="6C0EE791" w:rsidR="00575D1F" w:rsidRDefault="00575D1F">
      <w:pPr>
        <w:pStyle w:val="FootnoteText"/>
      </w:pPr>
      <w:r>
        <w:rPr>
          <w:rStyle w:val="FootnoteReference"/>
        </w:rPr>
        <w:footnoteRef/>
      </w:r>
      <w:r>
        <w:t xml:space="preserve"> </w:t>
      </w:r>
      <w:r>
        <w:fldChar w:fldCharType="begin"/>
      </w:r>
      <w:r>
        <w:instrText xml:space="preserve"> ADDIN ZOTERO_ITEM CSL_CITATION {"citationID":"npPRbdsN","properties":{"formattedCitation":"Johan Rockstr\\uc0\\u246{}m et al., \\uc0\\u8220{}Planetary Boundaries: Exploring the Safe Operating Space for Humanity,\\uc0\\u8221{} {\\i{}Ecology and Society} 14, no. 2 (November 18, 2009), https://doi.org/10.5751/ES-03180-140232.","plainCitation":"Johan Rockström et al., “Planetary Boundaries: Exploring the Safe Operating Space for Humanity,” Ecology and Society 14, no. 2 (November 18, 2009), https://doi.org/10.5751/ES-03180-140232.","noteIndex":14},"citationItems":[{"id":495,"uris":["http://zotero.org/users/3362348/items/FVKUVFK9"],"uri":["http://zotero.org/users/3362348/items/FVKUVFK9"],"itemData":{"id":495,"type":"article-journal","abstract":"Rockström, J., W. Steffen, K. Noone, Å. Persson, F. S. Chapin, III, E. Lambin, T. M. Lenton, M. Scheffer, C. Folke, H. Schellnhuber, B. Nykvist, C. A. De Wit, T. Hughes, S. van der Leeuw, H. Rodhe, S. Sörlin, P. K. Snyder, R. Costanza, U. Svedin, M. Falkenmark, L. Karlberg, R. W. Corell, V. J. Fabry, J. Hansen, B. Walker, D. Liverman, K. Richardson, P. Crutzen, and J. Foley. 2009. Planetary boundaries:exploring the safe operating space for humanity. Ecology and Society 14(2): 32. https://doi.org/10.5751/ES-03180-140232","container-title":"Ecology and Society","DOI":"10.5751/ES-03180-140232","ISSN":"1708-3087","issue":"2","language":"en","source":"www.ecologyandsociety.org","title":"Planetary Boundaries: Exploring the Safe Operating Space for Humanity","title-short":"Planetary Boundaries","URL":"https://www.ecologyandsociety.org/vol14/iss2/art32/main.html","volume":"14","author":[{"family":"Rockström","given":"Johan"},{"family":"Steffen","given":"Will"},{"family":"Noone","given":"Kevin"},{"family":"Persson","given":"Åsa"},{"family":"Chapin","given":"F. Stuart III"},{"family":"Lambin","given":"Eric"},{"family":"Lenton","given":"Timothy"},{"family":"Scheffer","given":"Marten"},{"family":"Folke","given":"Carl"},{"family":"Schellnhuber","given":"Hans Joachim"},{"family":"Nykvist","given":"Björn"},{"family":"Wit","given":"Cynthia","non-dropping-particle":"de"},{"family":"Hughes","given":"Terry"},{"family":"Leeuw","given":"Sander","non-dropping-particle":"van der"},{"family":"Rodhe","given":"Henning"},{"family":"Sörlin","given":"Sverker"},{"family":"Snyder","given":"Peter"},{"family":"Costanza","given":"Robert"},{"family":"Svedin","given":"Uno"},{"family":"Falkenmark","given":"Malin"},{"family":"Karlberg","given":"Louise"},{"family":"Corell","given":"Robert"},{"family":"Fabry","given":"Victoria"},{"family":"Hansen","given":"James"},{"family":"Walker","given":"Brian"},{"family":"Liverman","given":"Diana"},{"family":"Richardson","given":"Katherine"},{"family":"Crutzen","given":"Paul"},{"family":"Foley","given":"Jonathan"}],"accessed":{"date-parts":[["2017",11,13]]},"issued":{"date-parts":[["2009",11,18]]}}}],"schema":"https://github.com/citation-style-language/schema/raw/master/csl-citation.json"} </w:instrText>
      </w:r>
      <w:r>
        <w:fldChar w:fldCharType="separate"/>
      </w:r>
      <w:r w:rsidRPr="003827F6">
        <w:rPr>
          <w:szCs w:val="24"/>
        </w:rPr>
        <w:t xml:space="preserve">Johan Rockström et al., “Planetary Boundaries: Exploring the Safe Operating Space for Humanity,” </w:t>
      </w:r>
      <w:r w:rsidRPr="003827F6">
        <w:rPr>
          <w:i/>
          <w:iCs/>
          <w:szCs w:val="24"/>
        </w:rPr>
        <w:t>Ecology and Society</w:t>
      </w:r>
      <w:r w:rsidRPr="003827F6">
        <w:rPr>
          <w:szCs w:val="24"/>
        </w:rPr>
        <w:t xml:space="preserve"> 14, no. 2 (November 18, 2009), https://doi.org/10.5751/ES-03180-140232.</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A454B4C"/>
    <w:multiLevelType w:val="multilevel"/>
    <w:tmpl w:val="81F89AF0"/>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046665EF"/>
    <w:multiLevelType w:val="hybridMultilevel"/>
    <w:tmpl w:val="B9882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0C1CDB"/>
    <w:multiLevelType w:val="hybridMultilevel"/>
    <w:tmpl w:val="61EAE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31A4"/>
    <w:multiLevelType w:val="hybridMultilevel"/>
    <w:tmpl w:val="22D6E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F95485"/>
    <w:multiLevelType w:val="hybridMultilevel"/>
    <w:tmpl w:val="82EE4A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8C531C"/>
    <w:multiLevelType w:val="hybridMultilevel"/>
    <w:tmpl w:val="45309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2B015CB"/>
    <w:multiLevelType w:val="hybridMultilevel"/>
    <w:tmpl w:val="6A105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5D12129"/>
    <w:multiLevelType w:val="hybridMultilevel"/>
    <w:tmpl w:val="A1A480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B1A759D"/>
    <w:multiLevelType w:val="hybridMultilevel"/>
    <w:tmpl w:val="B15CA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4"/>
  </w:num>
  <w:num w:numId="4">
    <w:abstractNumId w:val="3"/>
  </w:num>
  <w:num w:numId="5">
    <w:abstractNumId w:val="2"/>
  </w:num>
  <w:num w:numId="6">
    <w:abstractNumId w:val="0"/>
  </w:num>
  <w:num w:numId="7">
    <w:abstractNumId w:val="8"/>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51FC"/>
    <w:rsid w:val="0001576F"/>
    <w:rsid w:val="000158E9"/>
    <w:rsid w:val="000307E2"/>
    <w:rsid w:val="000851FC"/>
    <w:rsid w:val="000B7244"/>
    <w:rsid w:val="000E3FA1"/>
    <w:rsid w:val="00103446"/>
    <w:rsid w:val="00105CB5"/>
    <w:rsid w:val="00125EA4"/>
    <w:rsid w:val="001404DF"/>
    <w:rsid w:val="001526B1"/>
    <w:rsid w:val="00152FAF"/>
    <w:rsid w:val="001665F4"/>
    <w:rsid w:val="00186F97"/>
    <w:rsid w:val="001A1DC6"/>
    <w:rsid w:val="001B5AA5"/>
    <w:rsid w:val="001F6FAE"/>
    <w:rsid w:val="00217139"/>
    <w:rsid w:val="002776B5"/>
    <w:rsid w:val="00293058"/>
    <w:rsid w:val="002A4541"/>
    <w:rsid w:val="002D3EDE"/>
    <w:rsid w:val="002D7552"/>
    <w:rsid w:val="002F6938"/>
    <w:rsid w:val="002F7DEC"/>
    <w:rsid w:val="003146C2"/>
    <w:rsid w:val="00324DDA"/>
    <w:rsid w:val="003571D0"/>
    <w:rsid w:val="00363008"/>
    <w:rsid w:val="003827F6"/>
    <w:rsid w:val="003E7DA0"/>
    <w:rsid w:val="003F373C"/>
    <w:rsid w:val="0041075B"/>
    <w:rsid w:val="004534C8"/>
    <w:rsid w:val="00486A10"/>
    <w:rsid w:val="004A3C14"/>
    <w:rsid w:val="004A65CC"/>
    <w:rsid w:val="004C44A0"/>
    <w:rsid w:val="004D5E2A"/>
    <w:rsid w:val="00514DD4"/>
    <w:rsid w:val="00555CB2"/>
    <w:rsid w:val="00563A63"/>
    <w:rsid w:val="00571C03"/>
    <w:rsid w:val="00575D1F"/>
    <w:rsid w:val="00580A0A"/>
    <w:rsid w:val="00591FAD"/>
    <w:rsid w:val="005923C1"/>
    <w:rsid w:val="005A11AB"/>
    <w:rsid w:val="005E6459"/>
    <w:rsid w:val="005F580A"/>
    <w:rsid w:val="00602F5F"/>
    <w:rsid w:val="006226CE"/>
    <w:rsid w:val="006373C0"/>
    <w:rsid w:val="00650FEE"/>
    <w:rsid w:val="00671652"/>
    <w:rsid w:val="00680C45"/>
    <w:rsid w:val="006A6496"/>
    <w:rsid w:val="006B36E2"/>
    <w:rsid w:val="006C487B"/>
    <w:rsid w:val="006D4897"/>
    <w:rsid w:val="006D7040"/>
    <w:rsid w:val="006E321B"/>
    <w:rsid w:val="006E393D"/>
    <w:rsid w:val="006F2AD7"/>
    <w:rsid w:val="006F4E43"/>
    <w:rsid w:val="00710014"/>
    <w:rsid w:val="00711512"/>
    <w:rsid w:val="00717079"/>
    <w:rsid w:val="0072427D"/>
    <w:rsid w:val="00733EBE"/>
    <w:rsid w:val="00752F2F"/>
    <w:rsid w:val="00781921"/>
    <w:rsid w:val="007946D2"/>
    <w:rsid w:val="007A0EC0"/>
    <w:rsid w:val="007A504B"/>
    <w:rsid w:val="007A51F5"/>
    <w:rsid w:val="007C3368"/>
    <w:rsid w:val="007E3EBA"/>
    <w:rsid w:val="00802099"/>
    <w:rsid w:val="00806E1F"/>
    <w:rsid w:val="00810E3F"/>
    <w:rsid w:val="00817529"/>
    <w:rsid w:val="00885B9C"/>
    <w:rsid w:val="008B5567"/>
    <w:rsid w:val="00967FAF"/>
    <w:rsid w:val="009B17EE"/>
    <w:rsid w:val="009C00AA"/>
    <w:rsid w:val="009C4DBB"/>
    <w:rsid w:val="009C5057"/>
    <w:rsid w:val="009C68BF"/>
    <w:rsid w:val="009D36C6"/>
    <w:rsid w:val="00A04940"/>
    <w:rsid w:val="00A148FF"/>
    <w:rsid w:val="00A24981"/>
    <w:rsid w:val="00A6473F"/>
    <w:rsid w:val="00A75F75"/>
    <w:rsid w:val="00A918B8"/>
    <w:rsid w:val="00AE0D15"/>
    <w:rsid w:val="00AE5461"/>
    <w:rsid w:val="00B43EB1"/>
    <w:rsid w:val="00B55188"/>
    <w:rsid w:val="00B66DD5"/>
    <w:rsid w:val="00B76617"/>
    <w:rsid w:val="00B837CA"/>
    <w:rsid w:val="00B86BB7"/>
    <w:rsid w:val="00B91DAC"/>
    <w:rsid w:val="00BA11D6"/>
    <w:rsid w:val="00BB3AD0"/>
    <w:rsid w:val="00BB50D4"/>
    <w:rsid w:val="00BC0D1A"/>
    <w:rsid w:val="00C01366"/>
    <w:rsid w:val="00C1176C"/>
    <w:rsid w:val="00C42DE1"/>
    <w:rsid w:val="00C45D17"/>
    <w:rsid w:val="00C475FD"/>
    <w:rsid w:val="00C5660A"/>
    <w:rsid w:val="00C80D68"/>
    <w:rsid w:val="00CA3779"/>
    <w:rsid w:val="00CB51E7"/>
    <w:rsid w:val="00CC4C09"/>
    <w:rsid w:val="00CE7F2D"/>
    <w:rsid w:val="00D20BFE"/>
    <w:rsid w:val="00D24F00"/>
    <w:rsid w:val="00D327BC"/>
    <w:rsid w:val="00D37B4D"/>
    <w:rsid w:val="00D70BC6"/>
    <w:rsid w:val="00D7438D"/>
    <w:rsid w:val="00D7725A"/>
    <w:rsid w:val="00E177D6"/>
    <w:rsid w:val="00E219B8"/>
    <w:rsid w:val="00E43E65"/>
    <w:rsid w:val="00E514E7"/>
    <w:rsid w:val="00E70FDB"/>
    <w:rsid w:val="00E85D2A"/>
    <w:rsid w:val="00E87CF0"/>
    <w:rsid w:val="00EA7D37"/>
    <w:rsid w:val="00ED7336"/>
    <w:rsid w:val="00EE54CB"/>
    <w:rsid w:val="00F14E15"/>
    <w:rsid w:val="00F255A3"/>
    <w:rsid w:val="00F339D5"/>
    <w:rsid w:val="00F87A6F"/>
    <w:rsid w:val="00FB097A"/>
    <w:rsid w:val="00FB3CD7"/>
    <w:rsid w:val="00FC412C"/>
    <w:rsid w:val="00FF5F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078918"/>
  <w15:chartTrackingRefBased/>
  <w15:docId w15:val="{AFC30AD1-DF11-47E4-9371-06C007525C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3368"/>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C3368"/>
    <w:pPr>
      <w:keepNext/>
      <w:tabs>
        <w:tab w:val="left" w:pos="-1440"/>
        <w:tab w:val="left" w:pos="-720"/>
      </w:tabs>
      <w:suppressAutoHyphens/>
      <w:spacing w:after="240"/>
      <w:contextualSpacing/>
      <w:outlineLvl w:val="0"/>
    </w:pPr>
    <w:rPr>
      <w:rFonts w:ascii="Arial" w:eastAsia="Times New Roman" w:hAnsi="Arial" w:cs="Arial"/>
      <w:b/>
      <w:spacing w:val="-3"/>
      <w:sz w:val="28"/>
      <w:szCs w:val="28"/>
    </w:rPr>
  </w:style>
  <w:style w:type="paragraph" w:styleId="Heading2">
    <w:name w:val="heading 2"/>
    <w:basedOn w:val="Normal"/>
    <w:next w:val="Normal"/>
    <w:link w:val="Heading2Char"/>
    <w:uiPriority w:val="9"/>
    <w:qFormat/>
    <w:rsid w:val="007C3368"/>
    <w:pPr>
      <w:keepNext/>
      <w:tabs>
        <w:tab w:val="left" w:pos="-1440"/>
        <w:tab w:val="left" w:pos="-720"/>
      </w:tabs>
      <w:suppressAutoHyphens/>
      <w:spacing w:after="120"/>
      <w:outlineLvl w:val="1"/>
    </w:pPr>
    <w:rPr>
      <w:rFonts w:ascii="Arial" w:eastAsia="Times New Roman" w:hAnsi="Arial" w:cs="Arial"/>
      <w:b/>
      <w:sz w:val="24"/>
      <w:szCs w:val="24"/>
    </w:rPr>
  </w:style>
  <w:style w:type="paragraph" w:styleId="Heading3">
    <w:name w:val="heading 3"/>
    <w:basedOn w:val="Heading2"/>
    <w:next w:val="Normal"/>
    <w:link w:val="Heading3Char"/>
    <w:uiPriority w:val="9"/>
    <w:qFormat/>
    <w:rsid w:val="002D3EDE"/>
    <w:pPr>
      <w:outlineLvl w:val="2"/>
    </w:pPr>
    <w:rPr>
      <w:rFonts w:ascii="Times New Roman" w:hAnsi="Times New Roman"/>
      <w:i/>
      <w:sz w:val="22"/>
    </w:rPr>
  </w:style>
  <w:style w:type="paragraph" w:styleId="Heading4">
    <w:name w:val="heading 4"/>
    <w:basedOn w:val="Normal"/>
    <w:next w:val="Normal"/>
    <w:link w:val="Heading4Char"/>
    <w:uiPriority w:val="9"/>
    <w:semiHidden/>
    <w:unhideWhenUsed/>
    <w:qFormat/>
    <w:rsid w:val="00752F2F"/>
    <w:pPr>
      <w:keepNext/>
      <w:keepLines/>
      <w:spacing w:before="40"/>
      <w:outlineLvl w:val="3"/>
    </w:pPr>
    <w:rPr>
      <w:rFonts w:eastAsiaTheme="majorEastAsia" w:cstheme="majorBidi"/>
      <w:b/>
      <w:i/>
      <w:iCs/>
      <w:color w:val="2F5496" w:themeColor="accent1" w:themeShade="BF"/>
    </w:rPr>
  </w:style>
  <w:style w:type="paragraph" w:styleId="Heading5">
    <w:name w:val="heading 5"/>
    <w:basedOn w:val="Normal"/>
    <w:next w:val="BodyText"/>
    <w:link w:val="Heading5Char"/>
    <w:uiPriority w:val="9"/>
    <w:semiHidden/>
    <w:unhideWhenUsed/>
    <w:qFormat/>
    <w:rsid w:val="00293058"/>
    <w:pPr>
      <w:keepNext/>
      <w:keepLines/>
      <w:spacing w:before="200"/>
      <w:outlineLvl w:val="4"/>
    </w:pPr>
    <w:rPr>
      <w:rFonts w:asciiTheme="majorHAnsi" w:eastAsiaTheme="majorEastAsia" w:hAnsiTheme="majorHAnsi" w:cstheme="majorBidi"/>
      <w:i/>
      <w:iCs/>
      <w:color w:val="4472C4" w:themeColor="accent1"/>
      <w:sz w:val="24"/>
      <w:szCs w:val="24"/>
    </w:rPr>
  </w:style>
  <w:style w:type="paragraph" w:styleId="Heading6">
    <w:name w:val="heading 6"/>
    <w:basedOn w:val="Normal"/>
    <w:next w:val="BodyText"/>
    <w:link w:val="Heading6Char"/>
    <w:uiPriority w:val="9"/>
    <w:semiHidden/>
    <w:unhideWhenUsed/>
    <w:qFormat/>
    <w:rsid w:val="00293058"/>
    <w:pPr>
      <w:keepNext/>
      <w:keepLines/>
      <w:spacing w:before="200"/>
      <w:outlineLvl w:val="5"/>
    </w:pPr>
    <w:rPr>
      <w:rFonts w:asciiTheme="majorHAnsi" w:eastAsiaTheme="majorEastAsia" w:hAnsiTheme="majorHAnsi" w:cstheme="majorBidi"/>
      <w:color w:val="4472C4" w:themeColor="accent1"/>
      <w:sz w:val="24"/>
      <w:szCs w:val="24"/>
    </w:rPr>
  </w:style>
  <w:style w:type="paragraph" w:styleId="Heading7">
    <w:name w:val="heading 7"/>
    <w:basedOn w:val="Normal"/>
    <w:next w:val="BodyText"/>
    <w:link w:val="Heading7Char"/>
    <w:uiPriority w:val="9"/>
    <w:semiHidden/>
    <w:unhideWhenUsed/>
    <w:qFormat/>
    <w:rsid w:val="00293058"/>
    <w:pPr>
      <w:keepNext/>
      <w:keepLines/>
      <w:spacing w:before="200"/>
      <w:outlineLvl w:val="6"/>
    </w:pPr>
    <w:rPr>
      <w:rFonts w:asciiTheme="majorHAnsi" w:eastAsiaTheme="majorEastAsia" w:hAnsiTheme="majorHAnsi" w:cstheme="majorBidi"/>
      <w:color w:val="4472C4" w:themeColor="accent1"/>
      <w:sz w:val="24"/>
      <w:szCs w:val="24"/>
    </w:rPr>
  </w:style>
  <w:style w:type="paragraph" w:styleId="Heading8">
    <w:name w:val="heading 8"/>
    <w:basedOn w:val="Normal"/>
    <w:next w:val="BodyText"/>
    <w:link w:val="Heading8Char"/>
    <w:uiPriority w:val="9"/>
    <w:semiHidden/>
    <w:unhideWhenUsed/>
    <w:qFormat/>
    <w:rsid w:val="00293058"/>
    <w:pPr>
      <w:keepNext/>
      <w:keepLines/>
      <w:spacing w:before="200"/>
      <w:outlineLvl w:val="7"/>
    </w:pPr>
    <w:rPr>
      <w:rFonts w:asciiTheme="majorHAnsi" w:eastAsiaTheme="majorEastAsia" w:hAnsiTheme="majorHAnsi" w:cstheme="majorBidi"/>
      <w:color w:val="4472C4" w:themeColor="accent1"/>
      <w:sz w:val="24"/>
      <w:szCs w:val="24"/>
    </w:rPr>
  </w:style>
  <w:style w:type="paragraph" w:styleId="Heading9">
    <w:name w:val="heading 9"/>
    <w:basedOn w:val="Normal"/>
    <w:next w:val="BodyText"/>
    <w:link w:val="Heading9Char"/>
    <w:uiPriority w:val="9"/>
    <w:semiHidden/>
    <w:unhideWhenUsed/>
    <w:qFormat/>
    <w:rsid w:val="00293058"/>
    <w:pPr>
      <w:keepNext/>
      <w:keepLines/>
      <w:spacing w:before="200"/>
      <w:outlineLvl w:val="8"/>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3368"/>
    <w:rPr>
      <w:rFonts w:ascii="Arial" w:eastAsia="Times New Roman" w:hAnsi="Arial" w:cs="Arial"/>
      <w:b/>
      <w:spacing w:val="-3"/>
      <w:sz w:val="28"/>
      <w:szCs w:val="28"/>
    </w:rPr>
  </w:style>
  <w:style w:type="character" w:customStyle="1" w:styleId="Heading2Char">
    <w:name w:val="Heading 2 Char"/>
    <w:basedOn w:val="DefaultParagraphFont"/>
    <w:link w:val="Heading2"/>
    <w:uiPriority w:val="9"/>
    <w:rsid w:val="007C3368"/>
    <w:rPr>
      <w:rFonts w:ascii="Arial" w:eastAsia="Times New Roman" w:hAnsi="Arial" w:cs="Arial"/>
      <w:b/>
      <w:sz w:val="24"/>
      <w:szCs w:val="24"/>
    </w:rPr>
  </w:style>
  <w:style w:type="character" w:customStyle="1" w:styleId="Heading3Char">
    <w:name w:val="Heading 3 Char"/>
    <w:basedOn w:val="DefaultParagraphFont"/>
    <w:link w:val="Heading3"/>
    <w:uiPriority w:val="9"/>
    <w:rsid w:val="002D3EDE"/>
    <w:rPr>
      <w:rFonts w:ascii="Times New Roman" w:eastAsia="Times New Roman" w:hAnsi="Times New Roman" w:cs="Arial"/>
      <w:b/>
      <w:i/>
      <w:szCs w:val="24"/>
    </w:rPr>
  </w:style>
  <w:style w:type="character" w:customStyle="1" w:styleId="Heading4Char">
    <w:name w:val="Heading 4 Char"/>
    <w:basedOn w:val="DefaultParagraphFont"/>
    <w:link w:val="Heading4"/>
    <w:uiPriority w:val="9"/>
    <w:semiHidden/>
    <w:rsid w:val="00752F2F"/>
    <w:rPr>
      <w:rFonts w:ascii="Times New Roman" w:eastAsiaTheme="majorEastAsia" w:hAnsi="Times New Roman" w:cstheme="majorBidi"/>
      <w:b/>
      <w:i/>
      <w:iCs/>
      <w:color w:val="2F5496" w:themeColor="accent1" w:themeShade="BF"/>
    </w:rPr>
  </w:style>
  <w:style w:type="paragraph" w:styleId="Title">
    <w:name w:val="Title"/>
    <w:basedOn w:val="Subtitle"/>
    <w:link w:val="TitleChar"/>
    <w:qFormat/>
    <w:rsid w:val="002D7552"/>
    <w:rPr>
      <w:sz w:val="40"/>
      <w:szCs w:val="40"/>
    </w:rPr>
  </w:style>
  <w:style w:type="paragraph" w:styleId="Subtitle">
    <w:name w:val="Subtitle"/>
    <w:basedOn w:val="Normal"/>
    <w:next w:val="Normal"/>
    <w:link w:val="SubtitleChar"/>
    <w:qFormat/>
    <w:rsid w:val="007C3368"/>
    <w:rPr>
      <w:rFonts w:ascii="Arial" w:eastAsia="Times New Roman" w:hAnsi="Arial" w:cs="Arial"/>
      <w:b/>
    </w:rPr>
  </w:style>
  <w:style w:type="character" w:customStyle="1" w:styleId="SubtitleChar">
    <w:name w:val="Subtitle Char"/>
    <w:basedOn w:val="DefaultParagraphFont"/>
    <w:link w:val="Subtitle"/>
    <w:rsid w:val="007C3368"/>
    <w:rPr>
      <w:rFonts w:ascii="Arial" w:eastAsia="Times New Roman" w:hAnsi="Arial" w:cs="Arial"/>
      <w:b/>
    </w:rPr>
  </w:style>
  <w:style w:type="character" w:customStyle="1" w:styleId="TitleChar">
    <w:name w:val="Title Char"/>
    <w:basedOn w:val="DefaultParagraphFont"/>
    <w:link w:val="Title"/>
    <w:rsid w:val="002D7552"/>
    <w:rPr>
      <w:rFonts w:ascii="Arial" w:eastAsia="Times New Roman" w:hAnsi="Arial" w:cs="Arial"/>
      <w:b/>
      <w:sz w:val="40"/>
      <w:szCs w:val="40"/>
    </w:rPr>
  </w:style>
  <w:style w:type="table" w:styleId="TableGrid">
    <w:name w:val="Table Grid"/>
    <w:basedOn w:val="TableNormal"/>
    <w:rsid w:val="007C336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7C3368"/>
    <w:pPr>
      <w:tabs>
        <w:tab w:val="center" w:pos="4680"/>
        <w:tab w:val="right" w:pos="9360"/>
      </w:tabs>
    </w:pPr>
  </w:style>
  <w:style w:type="character" w:customStyle="1" w:styleId="HeaderChar">
    <w:name w:val="Header Char"/>
    <w:basedOn w:val="DefaultParagraphFont"/>
    <w:link w:val="Header"/>
    <w:uiPriority w:val="99"/>
    <w:rsid w:val="007C3368"/>
    <w:rPr>
      <w:rFonts w:ascii="Times New Roman" w:eastAsia="Calibri" w:hAnsi="Times New Roman" w:cs="Times New Roman"/>
    </w:rPr>
  </w:style>
  <w:style w:type="paragraph" w:styleId="Footer">
    <w:name w:val="footer"/>
    <w:basedOn w:val="Normal"/>
    <w:link w:val="FooterChar"/>
    <w:uiPriority w:val="99"/>
    <w:unhideWhenUsed/>
    <w:rsid w:val="007C3368"/>
    <w:pPr>
      <w:tabs>
        <w:tab w:val="center" w:pos="4680"/>
        <w:tab w:val="right" w:pos="9360"/>
      </w:tabs>
    </w:pPr>
  </w:style>
  <w:style w:type="character" w:customStyle="1" w:styleId="FooterChar">
    <w:name w:val="Footer Char"/>
    <w:basedOn w:val="DefaultParagraphFont"/>
    <w:link w:val="Footer"/>
    <w:uiPriority w:val="99"/>
    <w:rsid w:val="007C3368"/>
    <w:rPr>
      <w:rFonts w:ascii="Times New Roman" w:eastAsia="Calibri" w:hAnsi="Times New Roman" w:cs="Times New Roman"/>
    </w:rPr>
  </w:style>
  <w:style w:type="character" w:styleId="Hyperlink">
    <w:name w:val="Hyperlink"/>
    <w:basedOn w:val="DefaultParagraphFont"/>
    <w:unhideWhenUsed/>
    <w:rsid w:val="007C3368"/>
    <w:rPr>
      <w:color w:val="0000FF"/>
      <w:u w:val="single"/>
    </w:rPr>
  </w:style>
  <w:style w:type="paragraph" w:styleId="ListParagraph">
    <w:name w:val="List Paragraph"/>
    <w:basedOn w:val="Normal"/>
    <w:uiPriority w:val="34"/>
    <w:qFormat/>
    <w:rsid w:val="00D24F00"/>
    <w:pPr>
      <w:ind w:left="720"/>
      <w:contextualSpacing/>
    </w:pPr>
  </w:style>
  <w:style w:type="paragraph" w:styleId="BalloonText">
    <w:name w:val="Balloon Text"/>
    <w:basedOn w:val="Normal"/>
    <w:link w:val="BalloonTextChar"/>
    <w:uiPriority w:val="99"/>
    <w:semiHidden/>
    <w:unhideWhenUsed/>
    <w:rsid w:val="001665F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65F4"/>
    <w:rPr>
      <w:rFonts w:ascii="Segoe UI" w:eastAsia="Calibri" w:hAnsi="Segoe UI" w:cs="Segoe UI"/>
      <w:sz w:val="18"/>
      <w:szCs w:val="18"/>
    </w:rPr>
  </w:style>
  <w:style w:type="paragraph" w:styleId="FootnoteText">
    <w:name w:val="footnote text"/>
    <w:basedOn w:val="Normal"/>
    <w:link w:val="FootnoteTextChar"/>
    <w:uiPriority w:val="9"/>
    <w:semiHidden/>
    <w:unhideWhenUsed/>
    <w:qFormat/>
    <w:rsid w:val="00C475FD"/>
    <w:rPr>
      <w:sz w:val="20"/>
      <w:szCs w:val="20"/>
    </w:rPr>
  </w:style>
  <w:style w:type="character" w:customStyle="1" w:styleId="FootnoteTextChar">
    <w:name w:val="Footnote Text Char"/>
    <w:basedOn w:val="DefaultParagraphFont"/>
    <w:link w:val="FootnoteText"/>
    <w:uiPriority w:val="9"/>
    <w:semiHidden/>
    <w:rsid w:val="00C475FD"/>
    <w:rPr>
      <w:rFonts w:ascii="Times New Roman" w:eastAsia="Calibri" w:hAnsi="Times New Roman" w:cs="Times New Roman"/>
      <w:sz w:val="20"/>
      <w:szCs w:val="20"/>
    </w:rPr>
  </w:style>
  <w:style w:type="character" w:styleId="FootnoteReference">
    <w:name w:val="footnote reference"/>
    <w:basedOn w:val="DefaultParagraphFont"/>
    <w:semiHidden/>
    <w:unhideWhenUsed/>
    <w:rsid w:val="00C475FD"/>
    <w:rPr>
      <w:vertAlign w:val="superscript"/>
    </w:rPr>
  </w:style>
  <w:style w:type="paragraph" w:customStyle="1" w:styleId="Compactpreformattedtable">
    <w:name w:val="Compact preformatted table"/>
    <w:basedOn w:val="Normal"/>
    <w:qFormat/>
    <w:rsid w:val="007A504B"/>
    <w:rPr>
      <w:rFonts w:ascii="Arial Narrow" w:hAnsi="Arial Narrow"/>
      <w:sz w:val="18"/>
    </w:rPr>
  </w:style>
  <w:style w:type="character" w:customStyle="1" w:styleId="Heading5Char">
    <w:name w:val="Heading 5 Char"/>
    <w:basedOn w:val="DefaultParagraphFont"/>
    <w:link w:val="Heading5"/>
    <w:uiPriority w:val="9"/>
    <w:semiHidden/>
    <w:rsid w:val="00293058"/>
    <w:rPr>
      <w:rFonts w:asciiTheme="majorHAnsi" w:eastAsiaTheme="majorEastAsia" w:hAnsiTheme="majorHAnsi" w:cstheme="majorBidi"/>
      <w:i/>
      <w:iCs/>
      <w:color w:val="4472C4" w:themeColor="accent1"/>
      <w:sz w:val="24"/>
      <w:szCs w:val="24"/>
    </w:rPr>
  </w:style>
  <w:style w:type="paragraph" w:styleId="BodyText">
    <w:name w:val="Body Text"/>
    <w:basedOn w:val="Normal"/>
    <w:link w:val="BodyTextChar"/>
    <w:semiHidden/>
    <w:unhideWhenUsed/>
    <w:qFormat/>
    <w:rsid w:val="00293058"/>
    <w:pPr>
      <w:spacing w:before="180" w:after="180"/>
    </w:pPr>
    <w:rPr>
      <w:rFonts w:asciiTheme="minorHAnsi" w:eastAsiaTheme="minorHAnsi" w:hAnsiTheme="minorHAnsi" w:cstheme="minorBidi"/>
      <w:sz w:val="24"/>
      <w:szCs w:val="24"/>
    </w:rPr>
  </w:style>
  <w:style w:type="character" w:customStyle="1" w:styleId="BodyTextChar">
    <w:name w:val="Body Text Char"/>
    <w:basedOn w:val="DefaultParagraphFont"/>
    <w:link w:val="BodyText"/>
    <w:semiHidden/>
    <w:rsid w:val="00293058"/>
    <w:rPr>
      <w:sz w:val="24"/>
      <w:szCs w:val="24"/>
    </w:rPr>
  </w:style>
  <w:style w:type="character" w:customStyle="1" w:styleId="Heading6Char">
    <w:name w:val="Heading 6 Char"/>
    <w:basedOn w:val="DefaultParagraphFont"/>
    <w:link w:val="Heading6"/>
    <w:uiPriority w:val="9"/>
    <w:semiHidden/>
    <w:rsid w:val="00293058"/>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semiHidden/>
    <w:rsid w:val="00293058"/>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semiHidden/>
    <w:rsid w:val="00293058"/>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semiHidden/>
    <w:rsid w:val="00293058"/>
    <w:rPr>
      <w:rFonts w:asciiTheme="majorHAnsi" w:eastAsiaTheme="majorEastAsia" w:hAnsiTheme="majorHAnsi" w:cstheme="majorBidi"/>
      <w:color w:val="4472C4" w:themeColor="accent1"/>
      <w:sz w:val="24"/>
      <w:szCs w:val="24"/>
    </w:rPr>
  </w:style>
  <w:style w:type="character" w:customStyle="1" w:styleId="CaptionChar">
    <w:name w:val="Caption Char"/>
    <w:basedOn w:val="DefaultParagraphFont"/>
    <w:link w:val="Caption"/>
    <w:semiHidden/>
    <w:locked/>
    <w:rsid w:val="00293058"/>
    <w:rPr>
      <w:i/>
    </w:rPr>
  </w:style>
  <w:style w:type="paragraph" w:styleId="Caption">
    <w:name w:val="caption"/>
    <w:basedOn w:val="Normal"/>
    <w:link w:val="CaptionChar"/>
    <w:semiHidden/>
    <w:unhideWhenUsed/>
    <w:qFormat/>
    <w:rsid w:val="00293058"/>
    <w:pPr>
      <w:spacing w:after="120"/>
    </w:pPr>
    <w:rPr>
      <w:rFonts w:asciiTheme="minorHAnsi" w:eastAsiaTheme="minorHAnsi" w:hAnsiTheme="minorHAnsi" w:cstheme="minorBidi"/>
      <w:i/>
    </w:rPr>
  </w:style>
  <w:style w:type="character" w:customStyle="1" w:styleId="DateChar">
    <w:name w:val="Date Char"/>
    <w:basedOn w:val="DefaultParagraphFont"/>
    <w:link w:val="Date"/>
    <w:semiHidden/>
    <w:rsid w:val="00293058"/>
    <w:rPr>
      <w:sz w:val="24"/>
      <w:szCs w:val="24"/>
    </w:rPr>
  </w:style>
  <w:style w:type="paragraph" w:styleId="Date">
    <w:name w:val="Date"/>
    <w:next w:val="BodyText"/>
    <w:link w:val="DateChar"/>
    <w:semiHidden/>
    <w:unhideWhenUsed/>
    <w:qFormat/>
    <w:rsid w:val="00293058"/>
    <w:pPr>
      <w:keepNext/>
      <w:keepLines/>
      <w:spacing w:after="200" w:line="240" w:lineRule="auto"/>
      <w:jc w:val="center"/>
    </w:pPr>
    <w:rPr>
      <w:sz w:val="24"/>
      <w:szCs w:val="24"/>
    </w:rPr>
  </w:style>
  <w:style w:type="paragraph" w:customStyle="1" w:styleId="TableCaption">
    <w:name w:val="Table Caption"/>
    <w:basedOn w:val="Caption"/>
    <w:rsid w:val="00293058"/>
    <w:pPr>
      <w:keepNext/>
    </w:pPr>
  </w:style>
  <w:style w:type="paragraph" w:customStyle="1" w:styleId="ImageCaption">
    <w:name w:val="Image Caption"/>
    <w:basedOn w:val="Caption"/>
    <w:rsid w:val="00293058"/>
  </w:style>
  <w:style w:type="character" w:customStyle="1" w:styleId="VerbatimChar">
    <w:name w:val="Verbatim Char"/>
    <w:basedOn w:val="CaptionChar"/>
    <w:link w:val="SourceCode"/>
    <w:locked/>
    <w:rsid w:val="00293058"/>
    <w:rPr>
      <w:rFonts w:ascii="Consolas" w:hAnsi="Consolas"/>
      <w:i/>
      <w:shd w:val="clear" w:color="auto" w:fill="F8F8F8"/>
    </w:rPr>
  </w:style>
  <w:style w:type="paragraph" w:customStyle="1" w:styleId="SourceCode">
    <w:name w:val="Source Code"/>
    <w:basedOn w:val="Normal"/>
    <w:link w:val="VerbatimChar"/>
    <w:rsid w:val="00293058"/>
    <w:pPr>
      <w:shd w:val="clear" w:color="auto" w:fill="F8F8F8"/>
      <w:wordWrap w:val="0"/>
      <w:spacing w:after="200"/>
    </w:pPr>
    <w:rPr>
      <w:rFonts w:ascii="Consolas" w:eastAsiaTheme="minorHAnsi" w:hAnsi="Consolas" w:cstheme="minorBidi"/>
      <w:i/>
    </w:rPr>
  </w:style>
  <w:style w:type="character" w:customStyle="1" w:styleId="KeywordTok">
    <w:name w:val="KeywordTok"/>
    <w:basedOn w:val="VerbatimChar"/>
    <w:rsid w:val="00293058"/>
    <w:rPr>
      <w:rFonts w:ascii="Consolas" w:hAnsi="Consolas"/>
      <w:b/>
      <w:bCs w:val="0"/>
      <w:i/>
      <w:color w:val="204A87"/>
      <w:shd w:val="clear" w:color="auto" w:fill="F8F8F8"/>
    </w:rPr>
  </w:style>
  <w:style w:type="character" w:customStyle="1" w:styleId="DataTypeTok">
    <w:name w:val="DataTypeTok"/>
    <w:basedOn w:val="VerbatimChar"/>
    <w:rsid w:val="00293058"/>
    <w:rPr>
      <w:rFonts w:ascii="Consolas" w:hAnsi="Consolas"/>
      <w:i/>
      <w:color w:val="204A87"/>
      <w:shd w:val="clear" w:color="auto" w:fill="F8F8F8"/>
    </w:rPr>
  </w:style>
  <w:style w:type="character" w:customStyle="1" w:styleId="DecValTok">
    <w:name w:val="DecValTok"/>
    <w:basedOn w:val="VerbatimChar"/>
    <w:rsid w:val="00293058"/>
    <w:rPr>
      <w:rFonts w:ascii="Consolas" w:hAnsi="Consolas"/>
      <w:i/>
      <w:color w:val="0000CF"/>
      <w:shd w:val="clear" w:color="auto" w:fill="F8F8F8"/>
    </w:rPr>
  </w:style>
  <w:style w:type="character" w:customStyle="1" w:styleId="BaseNTok">
    <w:name w:val="BaseNTok"/>
    <w:basedOn w:val="VerbatimChar"/>
    <w:rsid w:val="00293058"/>
    <w:rPr>
      <w:rFonts w:ascii="Consolas" w:hAnsi="Consolas"/>
      <w:i/>
      <w:color w:val="0000CF"/>
      <w:shd w:val="clear" w:color="auto" w:fill="F8F8F8"/>
    </w:rPr>
  </w:style>
  <w:style w:type="character" w:customStyle="1" w:styleId="FloatTok">
    <w:name w:val="FloatTok"/>
    <w:basedOn w:val="VerbatimChar"/>
    <w:rsid w:val="00293058"/>
    <w:rPr>
      <w:rFonts w:ascii="Consolas" w:hAnsi="Consolas"/>
      <w:i/>
      <w:color w:val="0000CF"/>
      <w:shd w:val="clear" w:color="auto" w:fill="F8F8F8"/>
    </w:rPr>
  </w:style>
  <w:style w:type="character" w:customStyle="1" w:styleId="ConstantTok">
    <w:name w:val="ConstantTok"/>
    <w:basedOn w:val="VerbatimChar"/>
    <w:rsid w:val="00293058"/>
    <w:rPr>
      <w:rFonts w:ascii="Consolas" w:hAnsi="Consolas"/>
      <w:i/>
      <w:color w:val="000000"/>
      <w:shd w:val="clear" w:color="auto" w:fill="F8F8F8"/>
    </w:rPr>
  </w:style>
  <w:style w:type="character" w:customStyle="1" w:styleId="CharTok">
    <w:name w:val="CharTok"/>
    <w:basedOn w:val="VerbatimChar"/>
    <w:rsid w:val="00293058"/>
    <w:rPr>
      <w:rFonts w:ascii="Consolas" w:hAnsi="Consolas"/>
      <w:i/>
      <w:color w:val="4E9A06"/>
      <w:shd w:val="clear" w:color="auto" w:fill="F8F8F8"/>
    </w:rPr>
  </w:style>
  <w:style w:type="character" w:customStyle="1" w:styleId="SpecialCharTok">
    <w:name w:val="SpecialCharTok"/>
    <w:basedOn w:val="VerbatimChar"/>
    <w:rsid w:val="00293058"/>
    <w:rPr>
      <w:rFonts w:ascii="Consolas" w:hAnsi="Consolas"/>
      <w:i/>
      <w:color w:val="000000"/>
      <w:shd w:val="clear" w:color="auto" w:fill="F8F8F8"/>
    </w:rPr>
  </w:style>
  <w:style w:type="character" w:customStyle="1" w:styleId="StringTok">
    <w:name w:val="StringTok"/>
    <w:basedOn w:val="VerbatimChar"/>
    <w:rsid w:val="00293058"/>
    <w:rPr>
      <w:rFonts w:ascii="Consolas" w:hAnsi="Consolas"/>
      <w:i/>
      <w:color w:val="4E9A06"/>
      <w:shd w:val="clear" w:color="auto" w:fill="F8F8F8"/>
    </w:rPr>
  </w:style>
  <w:style w:type="character" w:customStyle="1" w:styleId="VerbatimStringTok">
    <w:name w:val="VerbatimStringTok"/>
    <w:basedOn w:val="VerbatimChar"/>
    <w:rsid w:val="00293058"/>
    <w:rPr>
      <w:rFonts w:ascii="Consolas" w:hAnsi="Consolas"/>
      <w:i/>
      <w:color w:val="4E9A06"/>
      <w:shd w:val="clear" w:color="auto" w:fill="F8F8F8"/>
    </w:rPr>
  </w:style>
  <w:style w:type="character" w:customStyle="1" w:styleId="SpecialStringTok">
    <w:name w:val="SpecialStringTok"/>
    <w:basedOn w:val="VerbatimChar"/>
    <w:rsid w:val="00293058"/>
    <w:rPr>
      <w:rFonts w:ascii="Consolas" w:hAnsi="Consolas"/>
      <w:i/>
      <w:color w:val="4E9A06"/>
      <w:shd w:val="clear" w:color="auto" w:fill="F8F8F8"/>
    </w:rPr>
  </w:style>
  <w:style w:type="character" w:customStyle="1" w:styleId="ImportTok">
    <w:name w:val="ImportTok"/>
    <w:basedOn w:val="VerbatimChar"/>
    <w:rsid w:val="00293058"/>
    <w:rPr>
      <w:rFonts w:ascii="Consolas" w:hAnsi="Consolas"/>
      <w:i/>
      <w:shd w:val="clear" w:color="auto" w:fill="F8F8F8"/>
    </w:rPr>
  </w:style>
  <w:style w:type="character" w:customStyle="1" w:styleId="CommentTok">
    <w:name w:val="CommentTok"/>
    <w:basedOn w:val="VerbatimChar"/>
    <w:rsid w:val="00293058"/>
    <w:rPr>
      <w:rFonts w:ascii="Consolas" w:hAnsi="Consolas"/>
      <w:i w:val="0"/>
      <w:color w:val="8F5902"/>
      <w:shd w:val="clear" w:color="auto" w:fill="F8F8F8"/>
    </w:rPr>
  </w:style>
  <w:style w:type="character" w:customStyle="1" w:styleId="DocumentationTok">
    <w:name w:val="DocumentationTok"/>
    <w:basedOn w:val="VerbatimChar"/>
    <w:rsid w:val="00293058"/>
    <w:rPr>
      <w:rFonts w:ascii="Consolas" w:hAnsi="Consolas"/>
      <w:b/>
      <w:bCs w:val="0"/>
      <w:i w:val="0"/>
      <w:color w:val="8F5902"/>
      <w:shd w:val="clear" w:color="auto" w:fill="F8F8F8"/>
    </w:rPr>
  </w:style>
  <w:style w:type="character" w:customStyle="1" w:styleId="AnnotationTok">
    <w:name w:val="AnnotationTok"/>
    <w:basedOn w:val="VerbatimChar"/>
    <w:rsid w:val="00293058"/>
    <w:rPr>
      <w:rFonts w:ascii="Consolas" w:hAnsi="Consolas"/>
      <w:b/>
      <w:bCs w:val="0"/>
      <w:i w:val="0"/>
      <w:color w:val="8F5902"/>
      <w:shd w:val="clear" w:color="auto" w:fill="F8F8F8"/>
    </w:rPr>
  </w:style>
  <w:style w:type="character" w:customStyle="1" w:styleId="CommentVarTok">
    <w:name w:val="CommentVarTok"/>
    <w:basedOn w:val="VerbatimChar"/>
    <w:rsid w:val="00293058"/>
    <w:rPr>
      <w:rFonts w:ascii="Consolas" w:hAnsi="Consolas"/>
      <w:b/>
      <w:bCs w:val="0"/>
      <w:i w:val="0"/>
      <w:color w:val="8F5902"/>
      <w:shd w:val="clear" w:color="auto" w:fill="F8F8F8"/>
    </w:rPr>
  </w:style>
  <w:style w:type="character" w:customStyle="1" w:styleId="OtherTok">
    <w:name w:val="OtherTok"/>
    <w:basedOn w:val="VerbatimChar"/>
    <w:rsid w:val="00293058"/>
    <w:rPr>
      <w:rFonts w:ascii="Consolas" w:hAnsi="Consolas"/>
      <w:i/>
      <w:color w:val="8F5902"/>
      <w:shd w:val="clear" w:color="auto" w:fill="F8F8F8"/>
    </w:rPr>
  </w:style>
  <w:style w:type="character" w:customStyle="1" w:styleId="FunctionTok">
    <w:name w:val="FunctionTok"/>
    <w:basedOn w:val="VerbatimChar"/>
    <w:rsid w:val="00293058"/>
    <w:rPr>
      <w:rFonts w:ascii="Consolas" w:hAnsi="Consolas"/>
      <w:i/>
      <w:color w:val="000000"/>
      <w:shd w:val="clear" w:color="auto" w:fill="F8F8F8"/>
    </w:rPr>
  </w:style>
  <w:style w:type="character" w:customStyle="1" w:styleId="VariableTok">
    <w:name w:val="VariableTok"/>
    <w:basedOn w:val="VerbatimChar"/>
    <w:rsid w:val="00293058"/>
    <w:rPr>
      <w:rFonts w:ascii="Consolas" w:hAnsi="Consolas"/>
      <w:i/>
      <w:color w:val="000000"/>
      <w:shd w:val="clear" w:color="auto" w:fill="F8F8F8"/>
    </w:rPr>
  </w:style>
  <w:style w:type="character" w:customStyle="1" w:styleId="ControlFlowTok">
    <w:name w:val="ControlFlowTok"/>
    <w:basedOn w:val="VerbatimChar"/>
    <w:rsid w:val="00293058"/>
    <w:rPr>
      <w:rFonts w:ascii="Consolas" w:hAnsi="Consolas"/>
      <w:b/>
      <w:bCs w:val="0"/>
      <w:i/>
      <w:color w:val="204A87"/>
      <w:shd w:val="clear" w:color="auto" w:fill="F8F8F8"/>
    </w:rPr>
  </w:style>
  <w:style w:type="character" w:customStyle="1" w:styleId="OperatorTok">
    <w:name w:val="OperatorTok"/>
    <w:basedOn w:val="VerbatimChar"/>
    <w:rsid w:val="00293058"/>
    <w:rPr>
      <w:rFonts w:ascii="Consolas" w:hAnsi="Consolas"/>
      <w:b/>
      <w:bCs w:val="0"/>
      <w:i/>
      <w:color w:val="CE5C00"/>
      <w:shd w:val="clear" w:color="auto" w:fill="F8F8F8"/>
    </w:rPr>
  </w:style>
  <w:style w:type="character" w:customStyle="1" w:styleId="BuiltInTok">
    <w:name w:val="BuiltInTok"/>
    <w:basedOn w:val="VerbatimChar"/>
    <w:rsid w:val="00293058"/>
    <w:rPr>
      <w:rFonts w:ascii="Consolas" w:hAnsi="Consolas"/>
      <w:i/>
      <w:shd w:val="clear" w:color="auto" w:fill="F8F8F8"/>
    </w:rPr>
  </w:style>
  <w:style w:type="character" w:customStyle="1" w:styleId="ExtensionTok">
    <w:name w:val="ExtensionTok"/>
    <w:basedOn w:val="VerbatimChar"/>
    <w:rsid w:val="00293058"/>
    <w:rPr>
      <w:rFonts w:ascii="Consolas" w:hAnsi="Consolas"/>
      <w:i/>
      <w:shd w:val="clear" w:color="auto" w:fill="F8F8F8"/>
    </w:rPr>
  </w:style>
  <w:style w:type="character" w:customStyle="1" w:styleId="PreprocessorTok">
    <w:name w:val="PreprocessorTok"/>
    <w:basedOn w:val="VerbatimChar"/>
    <w:rsid w:val="00293058"/>
    <w:rPr>
      <w:rFonts w:ascii="Consolas" w:hAnsi="Consolas"/>
      <w:i w:val="0"/>
      <w:color w:val="8F5902"/>
      <w:shd w:val="clear" w:color="auto" w:fill="F8F8F8"/>
    </w:rPr>
  </w:style>
  <w:style w:type="character" w:customStyle="1" w:styleId="AttributeTok">
    <w:name w:val="AttributeTok"/>
    <w:basedOn w:val="VerbatimChar"/>
    <w:rsid w:val="00293058"/>
    <w:rPr>
      <w:rFonts w:ascii="Consolas" w:hAnsi="Consolas"/>
      <w:i/>
      <w:color w:val="C4A000"/>
      <w:shd w:val="clear" w:color="auto" w:fill="F8F8F8"/>
    </w:rPr>
  </w:style>
  <w:style w:type="character" w:customStyle="1" w:styleId="RegionMarkerTok">
    <w:name w:val="RegionMarkerTok"/>
    <w:basedOn w:val="VerbatimChar"/>
    <w:rsid w:val="00293058"/>
    <w:rPr>
      <w:rFonts w:ascii="Consolas" w:hAnsi="Consolas"/>
      <w:i/>
      <w:shd w:val="clear" w:color="auto" w:fill="F8F8F8"/>
    </w:rPr>
  </w:style>
  <w:style w:type="character" w:customStyle="1" w:styleId="InformationTok">
    <w:name w:val="InformationTok"/>
    <w:basedOn w:val="VerbatimChar"/>
    <w:rsid w:val="00293058"/>
    <w:rPr>
      <w:rFonts w:ascii="Consolas" w:hAnsi="Consolas"/>
      <w:b/>
      <w:bCs w:val="0"/>
      <w:i w:val="0"/>
      <w:color w:val="8F5902"/>
      <w:shd w:val="clear" w:color="auto" w:fill="F8F8F8"/>
    </w:rPr>
  </w:style>
  <w:style w:type="character" w:customStyle="1" w:styleId="WarningTok">
    <w:name w:val="WarningTok"/>
    <w:basedOn w:val="VerbatimChar"/>
    <w:rsid w:val="00293058"/>
    <w:rPr>
      <w:rFonts w:ascii="Consolas" w:hAnsi="Consolas"/>
      <w:b/>
      <w:bCs w:val="0"/>
      <w:i w:val="0"/>
      <w:color w:val="8F5902"/>
      <w:shd w:val="clear" w:color="auto" w:fill="F8F8F8"/>
    </w:rPr>
  </w:style>
  <w:style w:type="character" w:customStyle="1" w:styleId="AlertTok">
    <w:name w:val="AlertTok"/>
    <w:basedOn w:val="VerbatimChar"/>
    <w:rsid w:val="00293058"/>
    <w:rPr>
      <w:rFonts w:ascii="Consolas" w:hAnsi="Consolas"/>
      <w:i/>
      <w:color w:val="EF2929"/>
      <w:shd w:val="clear" w:color="auto" w:fill="F8F8F8"/>
    </w:rPr>
  </w:style>
  <w:style w:type="character" w:customStyle="1" w:styleId="ErrorTok">
    <w:name w:val="ErrorTok"/>
    <w:basedOn w:val="VerbatimChar"/>
    <w:rsid w:val="00293058"/>
    <w:rPr>
      <w:rFonts w:ascii="Consolas" w:hAnsi="Consolas"/>
      <w:b/>
      <w:bCs w:val="0"/>
      <w:i/>
      <w:color w:val="A40000"/>
      <w:shd w:val="clear" w:color="auto" w:fill="F8F8F8"/>
    </w:rPr>
  </w:style>
  <w:style w:type="character" w:customStyle="1" w:styleId="NormalTok">
    <w:name w:val="NormalTok"/>
    <w:basedOn w:val="VerbatimChar"/>
    <w:rsid w:val="00293058"/>
    <w:rPr>
      <w:rFonts w:ascii="Consolas" w:hAnsi="Consolas"/>
      <w:i/>
      <w:shd w:val="clear" w:color="auto" w:fill="F8F8F8"/>
    </w:rPr>
  </w:style>
  <w:style w:type="character" w:styleId="FollowedHyperlink">
    <w:name w:val="FollowedHyperlink"/>
    <w:basedOn w:val="DefaultParagraphFont"/>
    <w:uiPriority w:val="99"/>
    <w:semiHidden/>
    <w:unhideWhenUsed/>
    <w:rsid w:val="006A6496"/>
    <w:rPr>
      <w:color w:val="954F72" w:themeColor="followedHyperlink"/>
      <w:u w:val="single"/>
    </w:rPr>
  </w:style>
  <w:style w:type="paragraph" w:customStyle="1" w:styleId="msonormal0">
    <w:name w:val="msonormal"/>
    <w:basedOn w:val="Normal"/>
    <w:rsid w:val="006A6496"/>
    <w:pPr>
      <w:spacing w:before="100" w:beforeAutospacing="1" w:after="100" w:afterAutospacing="1"/>
    </w:pPr>
    <w:rPr>
      <w:rFonts w:eastAsia="Times New Roman"/>
      <w:sz w:val="24"/>
      <w:szCs w:val="24"/>
    </w:rPr>
  </w:style>
  <w:style w:type="paragraph" w:styleId="BlockText">
    <w:name w:val="Block Text"/>
    <w:basedOn w:val="BodyText"/>
    <w:next w:val="BodyText"/>
    <w:uiPriority w:val="9"/>
    <w:semiHidden/>
    <w:unhideWhenUsed/>
    <w:qFormat/>
    <w:rsid w:val="006A6496"/>
    <w:pPr>
      <w:spacing w:before="100" w:after="100"/>
    </w:pPr>
    <w:rPr>
      <w:rFonts w:asciiTheme="majorHAnsi" w:eastAsiaTheme="majorEastAsia" w:hAnsiTheme="majorHAnsi" w:cstheme="majorBidi"/>
      <w:bCs/>
      <w:sz w:val="20"/>
      <w:szCs w:val="20"/>
    </w:rPr>
  </w:style>
  <w:style w:type="paragraph" w:styleId="Bibliography">
    <w:name w:val="Bibliography"/>
    <w:basedOn w:val="Normal"/>
    <w:semiHidden/>
    <w:unhideWhenUsed/>
    <w:qFormat/>
    <w:rsid w:val="006A6496"/>
    <w:pPr>
      <w:spacing w:after="200"/>
    </w:pPr>
    <w:rPr>
      <w:rFonts w:asciiTheme="minorHAnsi" w:eastAsiaTheme="minorHAnsi" w:hAnsiTheme="minorHAnsi" w:cstheme="minorBidi"/>
      <w:sz w:val="24"/>
      <w:szCs w:val="24"/>
    </w:rPr>
  </w:style>
  <w:style w:type="paragraph" w:styleId="TOCHeading">
    <w:name w:val="TOC Heading"/>
    <w:basedOn w:val="Heading1"/>
    <w:next w:val="BodyText"/>
    <w:uiPriority w:val="39"/>
    <w:semiHidden/>
    <w:unhideWhenUsed/>
    <w:qFormat/>
    <w:rsid w:val="006A6496"/>
    <w:pPr>
      <w:keepLines/>
      <w:tabs>
        <w:tab w:val="clear" w:pos="-1440"/>
        <w:tab w:val="clear" w:pos="-720"/>
      </w:tabs>
      <w:suppressAutoHyphens w:val="0"/>
      <w:spacing w:before="240" w:after="0" w:line="256" w:lineRule="auto"/>
      <w:contextualSpacing w:val="0"/>
      <w:outlineLvl w:val="9"/>
    </w:pPr>
    <w:rPr>
      <w:rFonts w:asciiTheme="majorHAnsi" w:eastAsiaTheme="majorEastAsia" w:hAnsiTheme="majorHAnsi" w:cstheme="majorBidi"/>
      <w:b w:val="0"/>
      <w:color w:val="2F5496" w:themeColor="accent1" w:themeShade="BF"/>
      <w:spacing w:val="0"/>
      <w:sz w:val="32"/>
      <w:szCs w:val="32"/>
    </w:rPr>
  </w:style>
  <w:style w:type="paragraph" w:customStyle="1" w:styleId="FirstParagraph">
    <w:name w:val="First Paragraph"/>
    <w:basedOn w:val="BodyText"/>
    <w:next w:val="BodyText"/>
    <w:qFormat/>
    <w:rsid w:val="006A6496"/>
  </w:style>
  <w:style w:type="paragraph" w:customStyle="1" w:styleId="Compact">
    <w:name w:val="Compact"/>
    <w:basedOn w:val="BodyText"/>
    <w:qFormat/>
    <w:rsid w:val="006A6496"/>
    <w:pPr>
      <w:spacing w:before="36" w:after="36"/>
    </w:pPr>
  </w:style>
  <w:style w:type="paragraph" w:customStyle="1" w:styleId="Author">
    <w:name w:val="Author"/>
    <w:next w:val="BodyText"/>
    <w:qFormat/>
    <w:rsid w:val="006A6496"/>
    <w:pPr>
      <w:keepNext/>
      <w:keepLines/>
      <w:spacing w:after="200" w:line="240" w:lineRule="auto"/>
      <w:jc w:val="center"/>
    </w:pPr>
    <w:rPr>
      <w:sz w:val="24"/>
      <w:szCs w:val="24"/>
    </w:rPr>
  </w:style>
  <w:style w:type="paragraph" w:customStyle="1" w:styleId="Abstract">
    <w:name w:val="Abstract"/>
    <w:basedOn w:val="Normal"/>
    <w:next w:val="BodyText"/>
    <w:qFormat/>
    <w:rsid w:val="006A6496"/>
    <w:pPr>
      <w:keepNext/>
      <w:keepLines/>
      <w:spacing w:before="300" w:after="300"/>
    </w:pPr>
    <w:rPr>
      <w:rFonts w:asciiTheme="minorHAnsi" w:eastAsiaTheme="minorHAnsi" w:hAnsiTheme="minorHAnsi" w:cstheme="minorBidi"/>
      <w:sz w:val="20"/>
      <w:szCs w:val="20"/>
    </w:rPr>
  </w:style>
  <w:style w:type="paragraph" w:customStyle="1" w:styleId="Definition">
    <w:name w:val="Definition"/>
    <w:basedOn w:val="Normal"/>
    <w:rsid w:val="006A6496"/>
    <w:pPr>
      <w:spacing w:after="200"/>
    </w:pPr>
    <w:rPr>
      <w:rFonts w:asciiTheme="minorHAnsi" w:eastAsiaTheme="minorHAnsi" w:hAnsiTheme="minorHAnsi" w:cstheme="minorBidi"/>
      <w:sz w:val="24"/>
      <w:szCs w:val="24"/>
    </w:rPr>
  </w:style>
  <w:style w:type="paragraph" w:customStyle="1" w:styleId="DefinitionTerm">
    <w:name w:val="Definition Term"/>
    <w:basedOn w:val="Normal"/>
    <w:next w:val="Definition"/>
    <w:rsid w:val="006A6496"/>
    <w:pPr>
      <w:keepNext/>
      <w:keepLines/>
    </w:pPr>
    <w:rPr>
      <w:rFonts w:asciiTheme="minorHAnsi" w:eastAsiaTheme="minorHAnsi" w:hAnsiTheme="minorHAnsi" w:cstheme="minorBidi"/>
      <w:b/>
      <w:sz w:val="24"/>
      <w:szCs w:val="24"/>
    </w:rPr>
  </w:style>
  <w:style w:type="paragraph" w:customStyle="1" w:styleId="Figure">
    <w:name w:val="Figure"/>
    <w:basedOn w:val="Normal"/>
    <w:rsid w:val="006A6496"/>
    <w:pPr>
      <w:spacing w:after="200"/>
    </w:pPr>
    <w:rPr>
      <w:rFonts w:asciiTheme="minorHAnsi" w:eastAsiaTheme="minorHAnsi" w:hAnsiTheme="minorHAnsi" w:cstheme="minorBidi"/>
      <w:sz w:val="24"/>
      <w:szCs w:val="24"/>
    </w:rPr>
  </w:style>
  <w:style w:type="paragraph" w:customStyle="1" w:styleId="CaptionedFigure">
    <w:name w:val="Captioned Figure"/>
    <w:basedOn w:val="Figure"/>
    <w:rsid w:val="006A6496"/>
    <w:pPr>
      <w:keepNext/>
    </w:pPr>
  </w:style>
  <w:style w:type="table" w:customStyle="1" w:styleId="Table">
    <w:name w:val="Table"/>
    <w:semiHidden/>
    <w:qFormat/>
    <w:rsid w:val="006A6496"/>
    <w:pPr>
      <w:spacing w:after="200" w:line="240" w:lineRule="auto"/>
    </w:pPr>
    <w:rPr>
      <w:sz w:val="24"/>
      <w:szCs w:val="24"/>
    </w:rPr>
    <w:tblPr>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40523">
      <w:bodyDiv w:val="1"/>
      <w:marLeft w:val="0"/>
      <w:marRight w:val="0"/>
      <w:marTop w:val="0"/>
      <w:marBottom w:val="0"/>
      <w:divBdr>
        <w:top w:val="none" w:sz="0" w:space="0" w:color="auto"/>
        <w:left w:val="none" w:sz="0" w:space="0" w:color="auto"/>
        <w:bottom w:val="none" w:sz="0" w:space="0" w:color="auto"/>
        <w:right w:val="none" w:sz="0" w:space="0" w:color="auto"/>
      </w:divBdr>
    </w:div>
    <w:div w:id="22481020">
      <w:bodyDiv w:val="1"/>
      <w:marLeft w:val="0"/>
      <w:marRight w:val="0"/>
      <w:marTop w:val="0"/>
      <w:marBottom w:val="0"/>
      <w:divBdr>
        <w:top w:val="none" w:sz="0" w:space="0" w:color="auto"/>
        <w:left w:val="none" w:sz="0" w:space="0" w:color="auto"/>
        <w:bottom w:val="none" w:sz="0" w:space="0" w:color="auto"/>
        <w:right w:val="none" w:sz="0" w:space="0" w:color="auto"/>
      </w:divBdr>
    </w:div>
    <w:div w:id="212936310">
      <w:bodyDiv w:val="1"/>
      <w:marLeft w:val="0"/>
      <w:marRight w:val="0"/>
      <w:marTop w:val="0"/>
      <w:marBottom w:val="0"/>
      <w:divBdr>
        <w:top w:val="none" w:sz="0" w:space="0" w:color="auto"/>
        <w:left w:val="none" w:sz="0" w:space="0" w:color="auto"/>
        <w:bottom w:val="none" w:sz="0" w:space="0" w:color="auto"/>
        <w:right w:val="none" w:sz="0" w:space="0" w:color="auto"/>
      </w:divBdr>
    </w:div>
    <w:div w:id="604073598">
      <w:bodyDiv w:val="1"/>
      <w:marLeft w:val="0"/>
      <w:marRight w:val="0"/>
      <w:marTop w:val="0"/>
      <w:marBottom w:val="0"/>
      <w:divBdr>
        <w:top w:val="none" w:sz="0" w:space="0" w:color="auto"/>
        <w:left w:val="none" w:sz="0" w:space="0" w:color="auto"/>
        <w:bottom w:val="none" w:sz="0" w:space="0" w:color="auto"/>
        <w:right w:val="none" w:sz="0" w:space="0" w:color="auto"/>
      </w:divBdr>
    </w:div>
    <w:div w:id="1012221628">
      <w:bodyDiv w:val="1"/>
      <w:marLeft w:val="0"/>
      <w:marRight w:val="0"/>
      <w:marTop w:val="0"/>
      <w:marBottom w:val="0"/>
      <w:divBdr>
        <w:top w:val="none" w:sz="0" w:space="0" w:color="auto"/>
        <w:left w:val="none" w:sz="0" w:space="0" w:color="auto"/>
        <w:bottom w:val="none" w:sz="0" w:space="0" w:color="auto"/>
        <w:right w:val="none" w:sz="0" w:space="0" w:color="auto"/>
      </w:divBdr>
    </w:div>
    <w:div w:id="1281107644">
      <w:bodyDiv w:val="1"/>
      <w:marLeft w:val="0"/>
      <w:marRight w:val="0"/>
      <w:marTop w:val="0"/>
      <w:marBottom w:val="0"/>
      <w:divBdr>
        <w:top w:val="none" w:sz="0" w:space="0" w:color="auto"/>
        <w:left w:val="none" w:sz="0" w:space="0" w:color="auto"/>
        <w:bottom w:val="none" w:sz="0" w:space="0" w:color="auto"/>
        <w:right w:val="none" w:sz="0" w:space="0" w:color="auto"/>
      </w:divBdr>
    </w:div>
    <w:div w:id="1374303158">
      <w:bodyDiv w:val="1"/>
      <w:marLeft w:val="0"/>
      <w:marRight w:val="0"/>
      <w:marTop w:val="0"/>
      <w:marBottom w:val="0"/>
      <w:divBdr>
        <w:top w:val="none" w:sz="0" w:space="0" w:color="auto"/>
        <w:left w:val="none" w:sz="0" w:space="0" w:color="auto"/>
        <w:bottom w:val="none" w:sz="0" w:space="0" w:color="auto"/>
        <w:right w:val="none" w:sz="0" w:space="0" w:color="auto"/>
      </w:divBdr>
    </w:div>
    <w:div w:id="1393654025">
      <w:bodyDiv w:val="1"/>
      <w:marLeft w:val="0"/>
      <w:marRight w:val="0"/>
      <w:marTop w:val="0"/>
      <w:marBottom w:val="0"/>
      <w:divBdr>
        <w:top w:val="none" w:sz="0" w:space="0" w:color="auto"/>
        <w:left w:val="none" w:sz="0" w:space="0" w:color="auto"/>
        <w:bottom w:val="none" w:sz="0" w:space="0" w:color="auto"/>
        <w:right w:val="none" w:sz="0" w:space="0" w:color="auto"/>
      </w:divBdr>
    </w:div>
    <w:div w:id="1605336614">
      <w:bodyDiv w:val="1"/>
      <w:marLeft w:val="0"/>
      <w:marRight w:val="0"/>
      <w:marTop w:val="0"/>
      <w:marBottom w:val="0"/>
      <w:divBdr>
        <w:top w:val="none" w:sz="0" w:space="0" w:color="auto"/>
        <w:left w:val="none" w:sz="0" w:space="0" w:color="auto"/>
        <w:bottom w:val="none" w:sz="0" w:space="0" w:color="auto"/>
        <w:right w:val="none" w:sz="0" w:space="0" w:color="auto"/>
      </w:divBdr>
    </w:div>
    <w:div w:id="1933126386">
      <w:bodyDiv w:val="1"/>
      <w:marLeft w:val="0"/>
      <w:marRight w:val="0"/>
      <w:marTop w:val="0"/>
      <w:marBottom w:val="0"/>
      <w:divBdr>
        <w:top w:val="none" w:sz="0" w:space="0" w:color="auto"/>
        <w:left w:val="none" w:sz="0" w:space="0" w:color="auto"/>
        <w:bottom w:val="none" w:sz="0" w:space="0" w:color="auto"/>
        <w:right w:val="none" w:sz="0" w:space="0" w:color="auto"/>
      </w:divBdr>
    </w:div>
    <w:div w:id="2016298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Martin.Brown@state.or.us" TargetMode="Externa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mailto:deqinfo@deq.state.or.us" TargetMode="Externa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93B1821A24C5246BE300B8893511209" ma:contentTypeVersion="0" ma:contentTypeDescription="Create a new document." ma:contentTypeScope="" ma:versionID="471a7f6d1a7e1c133204e80783208c84">
  <xsd:schema xmlns:xsd="http://www.w3.org/2001/XMLSchema" xmlns:xs="http://www.w3.org/2001/XMLSchema" xmlns:p="http://schemas.microsoft.com/office/2006/metadata/properties" xmlns:ns2="28ad7feb-2526-4b3e-b1dc-35976ded7a30" targetNamespace="http://schemas.microsoft.com/office/2006/metadata/properties" ma:root="true" ma:fieldsID="883ca9cf7266d38636826116a7f530fd" ns2:_="">
    <xsd:import namespace="28ad7feb-2526-4b3e-b1dc-35976ded7a30"/>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8ad7feb-2526-4b3e-b1dc-35976ded7a3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dlc_DocId xmlns="28ad7feb-2526-4b3e-b1dc-35976ded7a30">C7DQ34RCH5ND-293997869-17</_dlc_DocId>
    <_dlc_DocIdUrl xmlns="28ad7feb-2526-4b3e-b1dc-35976ded7a30">
      <Url>https://sps.deq.state.or.us/comms/_layouts/15/DocIdRedir.aspx?ID=C7DQ34RCH5ND-293997869-17</Url>
      <Description>C7DQ34RCH5ND-293997869-17</Description>
    </_dlc_DocIdUrl>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30BC5E-FFAC-4752-A073-126D7C8D12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8ad7feb-2526-4b3e-b1dc-35976ded7a3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7BA63C4-6A67-47A1-A030-11676C00B64A}">
  <ds:schemaRefs>
    <ds:schemaRef ds:uri="http://schemas.microsoft.com/office/infopath/2007/PartnerControls"/>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28ad7feb-2526-4b3e-b1dc-35976ded7a30"/>
    <ds:schemaRef ds:uri="http://www.w3.org/XML/1998/namespace"/>
    <ds:schemaRef ds:uri="http://purl.org/dc/dcmitype/"/>
  </ds:schemaRefs>
</ds:datastoreItem>
</file>

<file path=customXml/itemProps3.xml><?xml version="1.0" encoding="utf-8"?>
<ds:datastoreItem xmlns:ds="http://schemas.openxmlformats.org/officeDocument/2006/customXml" ds:itemID="{EE207118-92AC-4087-A0BC-9A8FD5063D04}">
  <ds:schemaRefs>
    <ds:schemaRef ds:uri="http://schemas.microsoft.com/sharepoint/v3/contenttype/forms"/>
  </ds:schemaRefs>
</ds:datastoreItem>
</file>

<file path=customXml/itemProps4.xml><?xml version="1.0" encoding="utf-8"?>
<ds:datastoreItem xmlns:ds="http://schemas.openxmlformats.org/officeDocument/2006/customXml" ds:itemID="{877CB7DD-94B8-47A6-A0DE-0AC4AC3D8B4E}">
  <ds:schemaRefs>
    <ds:schemaRef ds:uri="http://schemas.microsoft.com/sharepoint/events"/>
  </ds:schemaRefs>
</ds:datastoreItem>
</file>

<file path=customXml/itemProps5.xml><?xml version="1.0" encoding="utf-8"?>
<ds:datastoreItem xmlns:ds="http://schemas.openxmlformats.org/officeDocument/2006/customXml" ds:itemID="{B775FBA5-8F66-4ABD-B125-9F70FB8E1A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8</Pages>
  <Words>9704</Words>
  <Characters>55318</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YARSHINOVA Lia</dc:creator>
  <cp:keywords/>
  <dc:description/>
  <cp:lastModifiedBy>BROWN Martin</cp:lastModifiedBy>
  <cp:revision>8</cp:revision>
  <cp:lastPrinted>2020-09-27T01:26:00Z</cp:lastPrinted>
  <dcterms:created xsi:type="dcterms:W3CDTF">2020-10-07T01:40:00Z</dcterms:created>
  <dcterms:modified xsi:type="dcterms:W3CDTF">2020-10-12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93B1821A24C5246BE300B8893511209</vt:lpwstr>
  </property>
  <property fmtid="{D5CDD505-2E9C-101B-9397-08002B2CF9AE}" pid="3" name="_dlc_DocIdItemGuid">
    <vt:lpwstr>c1fffcff-765f-434f-b0c8-c51ff9928bda</vt:lpwstr>
  </property>
  <property fmtid="{D5CDD505-2E9C-101B-9397-08002B2CF9AE}" pid="4" name="ZOTERO_PREF_1">
    <vt:lpwstr>&lt;data data-version="3" zotero-version="5.0.89"&gt;&lt;session id="TQCSu73T"/&gt;&lt;style id="http://www.zotero.org/styles/chicago-fullnote-bibliography" locale="en-US" hasBibliography="1" bibliographyStyleHasBeenSet="0"/&gt;&lt;prefs&gt;&lt;pref name="fieldType" value="Field"/&gt;</vt:lpwstr>
  </property>
  <property fmtid="{D5CDD505-2E9C-101B-9397-08002B2CF9AE}" pid="5" name="ZOTERO_PREF_2">
    <vt:lpwstr>&lt;pref name="automaticJournalAbbreviations" value="true"/&gt;&lt;pref name="noteType" value="1"/&gt;&lt;/prefs&gt;&lt;/data&gt;</vt:lpwstr>
  </property>
</Properties>
</file>